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46A04BD1"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1861FE" w:rsidRPr="001861FE">
        <w:rPr>
          <w:u w:val="single"/>
        </w:rPr>
        <w:t xml:space="preserve">  </w:t>
      </w:r>
      <w:r w:rsidR="00EC5C86" w:rsidRPr="001861FE">
        <w:rPr>
          <w:u w:val="single"/>
        </w:rPr>
        <w:t>2019302180017</w:t>
      </w:r>
      <w:r w:rsidR="001861FE" w:rsidRPr="001861FE">
        <w:rPr>
          <w:u w:val="single"/>
        </w:rPr>
        <w:t xml:space="preserve">  </w:t>
      </w:r>
    </w:p>
    <w:p w14:paraId="11F76977" w14:textId="159E3EB1" w:rsidR="00911A13" w:rsidRDefault="00911A13" w:rsidP="00911A13">
      <w:pPr>
        <w:ind w:left="480"/>
      </w:pPr>
      <w:r>
        <w:rPr>
          <w:rFonts w:hint="eastAsia"/>
        </w:rPr>
        <w:t xml:space="preserve">                                            </w:t>
      </w:r>
      <w:r>
        <w:rPr>
          <w:rFonts w:ascii="黑体" w:eastAsia="黑体" w:hint="eastAsia"/>
        </w:rPr>
        <w:t>密级</w:t>
      </w:r>
      <w:r w:rsidR="001861FE" w:rsidRPr="001861FE">
        <w:rPr>
          <w:u w:val="single"/>
        </w:rPr>
        <w:t xml:space="preserve">                 </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0F1A1C23" w14:textId="6F6DF89C" w:rsidR="005368CF" w:rsidRPr="005963B0" w:rsidRDefault="00245990" w:rsidP="00D27629">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A1254F">
        <w:rPr>
          <w:rFonts w:hint="eastAsia"/>
        </w:rPr>
        <w:t>相应</w:t>
      </w:r>
      <w:r w:rsidR="00897891">
        <w:rPr>
          <w:rFonts w:hint="eastAsia"/>
        </w:rPr>
        <w:t>数据安全</w:t>
      </w:r>
      <w:r w:rsidR="008E0EBD">
        <w:rPr>
          <w:rFonts w:hint="eastAsia"/>
        </w:rPr>
        <w:t>问题，</w:t>
      </w:r>
      <w:r w:rsidR="00AF45EB">
        <w:rPr>
          <w:rFonts w:hint="eastAsia"/>
        </w:rPr>
        <w:t>研究者</w:t>
      </w:r>
      <w:r w:rsidR="00984DDA">
        <w:rPr>
          <w:rFonts w:hint="eastAsia"/>
        </w:rPr>
        <w:t>提出了</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134418">
        <w:rPr>
          <w:rFonts w:hint="eastAsia"/>
        </w:rPr>
        <w:t>，</w:t>
      </w:r>
      <w:r w:rsidR="00F545BE">
        <w:rPr>
          <w:rFonts w:hint="eastAsia"/>
        </w:rPr>
        <w:t>其中</w:t>
      </w:r>
      <w:r w:rsidR="00DF7F9F">
        <w:rPr>
          <w:rFonts w:hint="eastAsia"/>
        </w:rPr>
        <w:t>多用户对称可搜索加密</w:t>
      </w:r>
      <w:r w:rsidR="009F6B74">
        <w:rPr>
          <w:rFonts w:hint="eastAsia"/>
        </w:rPr>
        <w:t>支持</w:t>
      </w:r>
      <w:r w:rsidR="00381221">
        <w:rPr>
          <w:rFonts w:hint="eastAsia"/>
        </w:rPr>
        <w:t>用户</w:t>
      </w:r>
      <w:r w:rsidR="00F40D3A">
        <w:rPr>
          <w:rFonts w:hint="eastAsia"/>
        </w:rPr>
        <w:t>将</w:t>
      </w:r>
      <w:r w:rsidR="001A6132">
        <w:rPr>
          <w:rFonts w:hint="eastAsia"/>
        </w:rPr>
        <w:t>服务器上的密态数据</w:t>
      </w:r>
      <w:r w:rsidR="00B1488F">
        <w:rPr>
          <w:rFonts w:hint="eastAsia"/>
        </w:rPr>
        <w:t>开放给</w:t>
      </w:r>
      <w:r w:rsidR="00C24EE7">
        <w:rPr>
          <w:rFonts w:hint="eastAsia"/>
        </w:rPr>
        <w:t>其他</w:t>
      </w:r>
      <w:r w:rsidR="003C3CDA">
        <w:rPr>
          <w:rFonts w:hint="eastAsia"/>
        </w:rPr>
        <w:t>多个用户进行检索</w:t>
      </w:r>
      <w:r w:rsidR="001116EA">
        <w:rPr>
          <w:rFonts w:hint="eastAsia"/>
        </w:rPr>
        <w:t>，</w:t>
      </w:r>
      <w:r w:rsidR="002D7C70">
        <w:rPr>
          <w:rFonts w:hint="eastAsia"/>
        </w:rPr>
        <w:t>在</w:t>
      </w:r>
      <w:r w:rsidR="00F71703">
        <w:rPr>
          <w:rFonts w:hint="eastAsia"/>
        </w:rPr>
        <w:t>数据共享</w:t>
      </w:r>
      <w:r w:rsidR="00E80EE5">
        <w:rPr>
          <w:rFonts w:hint="eastAsia"/>
        </w:rPr>
        <w:t>领域有着较高的应用价值</w:t>
      </w:r>
      <w:r w:rsidR="0021444B">
        <w:rPr>
          <w:rFonts w:hint="eastAsia"/>
        </w:rPr>
        <w:t>。</w:t>
      </w:r>
    </w:p>
    <w:p w14:paraId="7B11FA06" w14:textId="0DF5D94D" w:rsidR="00BB7DE1" w:rsidRDefault="005368CF" w:rsidP="00D27629">
      <w:r>
        <w:tab/>
      </w:r>
      <w:r w:rsidR="00AD74DC">
        <w:rPr>
          <w:rFonts w:hint="eastAsia"/>
        </w:rPr>
        <w:t>Join</w:t>
      </w:r>
      <w:r w:rsidR="00AD74DC">
        <w:rPr>
          <w:rFonts w:hint="eastAsia"/>
        </w:rPr>
        <w:t>查询是关系型数据库中的一类</w:t>
      </w:r>
      <w:r w:rsidR="00BB58A8">
        <w:rPr>
          <w:rFonts w:hint="eastAsia"/>
        </w:rPr>
        <w:t>重要</w:t>
      </w:r>
      <w:r w:rsidR="00AD74DC">
        <w:rPr>
          <w:rFonts w:hint="eastAsia"/>
        </w:rPr>
        <w:t>查询，</w:t>
      </w:r>
      <w:r w:rsidR="0064206B">
        <w:rPr>
          <w:rFonts w:hint="eastAsia"/>
        </w:rPr>
        <w:t>大</w:t>
      </w:r>
      <w:r w:rsidR="00945AAD">
        <w:rPr>
          <w:rFonts w:hint="eastAsia"/>
        </w:rPr>
        <w:t>多数</w:t>
      </w:r>
      <w:r w:rsidR="0064206B">
        <w:rPr>
          <w:rFonts w:hint="eastAsia"/>
        </w:rPr>
        <w:t>复杂数据库查询</w:t>
      </w:r>
      <w:r w:rsidR="002912F5">
        <w:rPr>
          <w:rFonts w:hint="eastAsia"/>
        </w:rPr>
        <w:t>都要涉及</w:t>
      </w:r>
      <w:r w:rsidR="002912F5">
        <w:rPr>
          <w:rFonts w:hint="eastAsia"/>
        </w:rPr>
        <w:t>Join</w:t>
      </w:r>
      <w:r w:rsidR="002912F5">
        <w:rPr>
          <w:rFonts w:hint="eastAsia"/>
        </w:rPr>
        <w:t>查询，但</w:t>
      </w:r>
      <w:r w:rsidR="00084482">
        <w:rPr>
          <w:rFonts w:hint="eastAsia"/>
        </w:rPr>
        <w:t>目前</w:t>
      </w:r>
      <w:r w:rsidR="002171DA">
        <w:rPr>
          <w:rFonts w:hint="eastAsia"/>
        </w:rPr>
        <w:t>关于</w:t>
      </w:r>
      <w:r w:rsidR="00FE287E">
        <w:rPr>
          <w:rFonts w:hint="eastAsia"/>
        </w:rPr>
        <w:t>多用户</w:t>
      </w:r>
      <w:r w:rsidR="003128ED">
        <w:rPr>
          <w:rFonts w:hint="eastAsia"/>
        </w:rPr>
        <w:t>对称可搜索加密</w:t>
      </w:r>
      <w:r w:rsidR="001E5A97">
        <w:rPr>
          <w:rFonts w:hint="eastAsia"/>
        </w:rPr>
        <w:t>的</w:t>
      </w:r>
      <w:r w:rsidR="00650908">
        <w:rPr>
          <w:rFonts w:hint="eastAsia"/>
        </w:rPr>
        <w:t>研究</w:t>
      </w:r>
      <w:r w:rsidR="00AF48C8">
        <w:rPr>
          <w:rFonts w:hint="eastAsia"/>
        </w:rPr>
        <w:t>大多</w:t>
      </w:r>
      <w:r w:rsidR="000826F9">
        <w:rPr>
          <w:rFonts w:hint="eastAsia"/>
        </w:rPr>
        <w:t>局限于</w:t>
      </w:r>
      <w:r w:rsidR="00A730CC">
        <w:rPr>
          <w:rFonts w:hint="eastAsia"/>
        </w:rPr>
        <w:t>简单查询，</w:t>
      </w:r>
      <w:r w:rsidR="000720F1">
        <w:rPr>
          <w:rFonts w:hint="eastAsia"/>
        </w:rPr>
        <w:t>有关</w:t>
      </w:r>
      <w:r w:rsidR="00BB7DE1">
        <w:rPr>
          <w:rFonts w:hint="eastAsia"/>
        </w:rPr>
        <w:t>支持</w:t>
      </w:r>
      <w:r w:rsidR="00BB7DE1">
        <w:rPr>
          <w:rFonts w:hint="eastAsia"/>
        </w:rPr>
        <w:t>Join</w:t>
      </w:r>
      <w:r w:rsidR="00BB7DE1">
        <w:rPr>
          <w:rFonts w:hint="eastAsia"/>
        </w:rPr>
        <w:t>查询的多用户对称可搜索加密</w:t>
      </w:r>
      <w:r w:rsidR="00F916E7">
        <w:rPr>
          <w:rFonts w:hint="eastAsia"/>
        </w:rPr>
        <w:t>的</w:t>
      </w:r>
      <w:r w:rsidR="00BB7DE1">
        <w:rPr>
          <w:rFonts w:hint="eastAsia"/>
        </w:rPr>
        <w:t>研究比较匮乏</w:t>
      </w:r>
      <w:r w:rsidR="007252DC">
        <w:rPr>
          <w:rFonts w:hint="eastAsia"/>
        </w:rPr>
        <w:t>。</w:t>
      </w:r>
      <w:r w:rsidR="00BB7DE1">
        <w:rPr>
          <w:rFonts w:hint="eastAsia"/>
        </w:rPr>
        <w:t>为了进一步</w:t>
      </w:r>
      <w:r w:rsidR="0000521F">
        <w:rPr>
          <w:rFonts w:hint="eastAsia"/>
        </w:rPr>
        <w:t>满足</w:t>
      </w:r>
      <w:r w:rsidR="00974CD4">
        <w:rPr>
          <w:rFonts w:hint="eastAsia"/>
        </w:rPr>
        <w:t>多用户数据共享的实际需求，</w:t>
      </w:r>
      <w:r w:rsidR="00BB7DE1">
        <w:rPr>
          <w:rFonts w:hint="eastAsia"/>
        </w:rPr>
        <w:t>提高对称可搜索加密的</w:t>
      </w:r>
      <w:r w:rsidR="00DC11F6">
        <w:rPr>
          <w:rFonts w:hint="eastAsia"/>
        </w:rPr>
        <w:t>应用</w:t>
      </w:r>
      <w:r w:rsidR="00BB7DE1">
        <w:rPr>
          <w:rFonts w:hint="eastAsia"/>
        </w:rPr>
        <w:t>价值，本文对现有方案进行深入</w:t>
      </w:r>
      <w:r w:rsidR="00D27629">
        <w:rPr>
          <w:rFonts w:hint="eastAsia"/>
        </w:rPr>
        <w:t>调研</w:t>
      </w:r>
      <w:r w:rsidR="00BB7DE1">
        <w:rPr>
          <w:rFonts w:hint="eastAsia"/>
        </w:rPr>
        <w:t>，设计出了</w:t>
      </w:r>
      <w:r w:rsidR="00BB7DE1" w:rsidRPr="00C036BC">
        <w:rPr>
          <w:rFonts w:hint="eastAsia"/>
        </w:rPr>
        <w:t>多用户场景下</w:t>
      </w:r>
      <w:r w:rsidR="00BB7DE1">
        <w:rPr>
          <w:rFonts w:hint="eastAsia"/>
        </w:rPr>
        <w:t>高效</w:t>
      </w:r>
      <w:r w:rsidR="00BB7DE1" w:rsidRPr="00C036BC">
        <w:rPr>
          <w:rFonts w:hint="eastAsia"/>
        </w:rPr>
        <w:t>支持</w:t>
      </w:r>
      <w:r w:rsidR="00BB7DE1" w:rsidRPr="00C036BC">
        <w:t>Join</w:t>
      </w:r>
      <w:r w:rsidR="00BB7DE1" w:rsidRPr="00C036BC">
        <w:rPr>
          <w:rFonts w:hint="eastAsia"/>
        </w:rPr>
        <w:t>查询的</w:t>
      </w:r>
      <w:r w:rsidR="00BB7DE1">
        <w:rPr>
          <w:rFonts w:hint="eastAsia"/>
        </w:rPr>
        <w:t>对称可搜索加密</w:t>
      </w:r>
      <w:r w:rsidR="00BB7DE1" w:rsidRPr="00C036BC">
        <w:rPr>
          <w:rFonts w:hint="eastAsia"/>
        </w:rPr>
        <w:t>方案</w:t>
      </w:r>
      <w:r w:rsidR="00BB7DE1">
        <w:rPr>
          <w:rFonts w:hint="eastAsia"/>
        </w:rPr>
        <w:t>，</w:t>
      </w:r>
      <w:r w:rsidR="00D27629">
        <w:rPr>
          <w:rFonts w:hint="eastAsia"/>
        </w:rPr>
        <w:t>具体贡献如下：</w:t>
      </w:r>
    </w:p>
    <w:p w14:paraId="67B5BC3E" w14:textId="02815B12" w:rsidR="00E358AE" w:rsidRDefault="0083115A" w:rsidP="000D6E69">
      <w:r>
        <w:tab/>
      </w:r>
      <w:r w:rsidR="000D6E69">
        <w:rPr>
          <w:rFonts w:hint="eastAsia"/>
        </w:rPr>
        <w:t>（</w:t>
      </w:r>
      <w:r w:rsidR="000D6E69">
        <w:rPr>
          <w:rFonts w:hint="eastAsia"/>
        </w:rPr>
        <w:t>1</w:t>
      </w:r>
      <w:r w:rsidR="000D6E69">
        <w:rPr>
          <w:rFonts w:hint="eastAsia"/>
        </w:rPr>
        <w:t>）</w:t>
      </w:r>
      <w:r w:rsidR="00C114F0">
        <w:rPr>
          <w:rFonts w:hint="eastAsia"/>
        </w:rPr>
        <w:t>针对上述学术界研究的空缺，</w:t>
      </w:r>
      <w:r w:rsidR="000D6E69">
        <w:rPr>
          <w:rFonts w:hint="eastAsia"/>
        </w:rPr>
        <w:t>本文</w:t>
      </w:r>
      <w:r w:rsidR="00295C21">
        <w:rPr>
          <w:rFonts w:hint="eastAsia"/>
        </w:rPr>
        <w:t>基于单用户对称可搜索加密协议</w:t>
      </w:r>
      <w:r w:rsidR="00295C21">
        <w:rPr>
          <w:rFonts w:hint="eastAsia"/>
        </w:rPr>
        <w:t>J</w:t>
      </w:r>
      <w:r w:rsidR="00295C21">
        <w:t>XT</w:t>
      </w:r>
      <w:r w:rsidR="00295C21">
        <w:rPr>
          <w:rFonts w:hint="eastAsia"/>
        </w:rPr>
        <w:t>（</w:t>
      </w:r>
      <w:r w:rsidR="00A74274">
        <w:t>Join Cross-Tag</w:t>
      </w:r>
      <w:r w:rsidR="00295C21">
        <w:rPr>
          <w:rFonts w:hint="eastAsia"/>
        </w:rPr>
        <w:t>），</w:t>
      </w:r>
      <w:r w:rsidR="000D6E69">
        <w:rPr>
          <w:rFonts w:hint="eastAsia"/>
        </w:rPr>
        <w:t>设计</w:t>
      </w:r>
      <w:r w:rsidR="004B6A86">
        <w:rPr>
          <w:rFonts w:hint="eastAsia"/>
        </w:rPr>
        <w:t>提出</w:t>
      </w:r>
      <w:r w:rsidR="009F2493">
        <w:rPr>
          <w:rFonts w:hint="eastAsia"/>
        </w:rPr>
        <w:t>了</w:t>
      </w:r>
      <w:r w:rsidR="000D6E69">
        <w:rPr>
          <w:rFonts w:hint="eastAsia"/>
        </w:rPr>
        <w:t>首个多用户场景下高效支持</w:t>
      </w:r>
      <w:r w:rsidR="000D6E69">
        <w:rPr>
          <w:rFonts w:hint="eastAsia"/>
        </w:rPr>
        <w:t>Join</w:t>
      </w:r>
      <w:r w:rsidR="000D6E69">
        <w:rPr>
          <w:rFonts w:hint="eastAsia"/>
        </w:rPr>
        <w:t>查询的对称可搜索加密方案</w:t>
      </w:r>
      <w:r w:rsidR="00F85121">
        <w:rPr>
          <w:rFonts w:hint="eastAsia"/>
        </w:rPr>
        <w:t>，并称之为</w:t>
      </w:r>
      <w:r w:rsidR="000D6E69">
        <w:rPr>
          <w:rFonts w:hint="eastAsia"/>
        </w:rPr>
        <w:t>M</w:t>
      </w:r>
      <w:r w:rsidR="000D6E69">
        <w:t>C-JXT</w:t>
      </w:r>
      <w:r w:rsidR="007B0029">
        <w:rPr>
          <w:rFonts w:hint="eastAsia"/>
        </w:rPr>
        <w:t>（</w:t>
      </w:r>
      <w:r w:rsidR="00A74274">
        <w:rPr>
          <w:rFonts w:hint="eastAsia"/>
        </w:rPr>
        <w:t>Mu</w:t>
      </w:r>
      <w:r w:rsidR="00A74274">
        <w:t>lti-client Join Cross-Tag</w:t>
      </w:r>
      <w:r w:rsidR="007B0029">
        <w:rPr>
          <w:rFonts w:hint="eastAsia"/>
        </w:rPr>
        <w:t>）</w:t>
      </w:r>
      <w:r w:rsidR="000D6E69">
        <w:rPr>
          <w:rFonts w:hint="eastAsia"/>
        </w:rPr>
        <w:t>。</w:t>
      </w:r>
      <w:r w:rsidR="00E358AE">
        <w:rPr>
          <w:rFonts w:hint="eastAsia"/>
        </w:rPr>
        <w:t>多用户对称可搜索加密方案的设计主要面临两个问题，一是如何提升数据提供者向</w:t>
      </w:r>
      <w:r w:rsidR="00E358AE" w:rsidRPr="00167DF7">
        <w:rPr>
          <w:rFonts w:hint="eastAsia"/>
        </w:rPr>
        <w:t>检索者</w:t>
      </w:r>
      <w:r w:rsidR="00E358AE">
        <w:rPr>
          <w:rFonts w:hint="eastAsia"/>
        </w:rPr>
        <w:t>分发搜索令牌的效率。二是服务端如何验证检索者发送的搜索令牌的合法性。</w:t>
      </w:r>
      <w:r w:rsidR="00E358AE">
        <w:rPr>
          <w:rFonts w:hint="eastAsia"/>
        </w:rPr>
        <w:t>M</w:t>
      </w:r>
      <w:r w:rsidR="00E358AE">
        <w:t>C-JXT</w:t>
      </w:r>
      <w:r w:rsidR="00E358AE">
        <w:rPr>
          <w:rFonts w:hint="eastAsia"/>
        </w:rPr>
        <w:t>协议在支持高效</w:t>
      </w:r>
      <w:r w:rsidR="00E358AE">
        <w:rPr>
          <w:rFonts w:hint="eastAsia"/>
        </w:rPr>
        <w:t>Join</w:t>
      </w:r>
      <w:r w:rsidR="00E358AE">
        <w:rPr>
          <w:rFonts w:hint="eastAsia"/>
        </w:rPr>
        <w:t>查询的同时解决了上述问题，协议采用子令牌拆分</w:t>
      </w:r>
      <w:r w:rsidR="0028267A">
        <w:rPr>
          <w:rFonts w:hint="eastAsia"/>
        </w:rPr>
        <w:t>方法</w:t>
      </w:r>
      <w:r w:rsidR="00E358AE">
        <w:rPr>
          <w:rFonts w:hint="eastAsia"/>
        </w:rPr>
        <w:t>实现</w:t>
      </w:r>
      <w:r w:rsidR="0069015E">
        <w:rPr>
          <w:rFonts w:hint="eastAsia"/>
        </w:rPr>
        <w:t>了</w:t>
      </w:r>
      <w:r w:rsidR="00E358AE">
        <w:rPr>
          <w:rFonts w:hint="eastAsia"/>
        </w:rPr>
        <w:t>搜索令牌</w:t>
      </w:r>
      <w:r w:rsidR="0069015E">
        <w:rPr>
          <w:rFonts w:hint="eastAsia"/>
        </w:rPr>
        <w:t>的高效</w:t>
      </w:r>
      <w:r w:rsidR="00E358AE">
        <w:rPr>
          <w:rFonts w:hint="eastAsia"/>
        </w:rPr>
        <w:t>分发，并</w:t>
      </w:r>
      <w:r w:rsidR="00F30267">
        <w:rPr>
          <w:rFonts w:hint="eastAsia"/>
        </w:rPr>
        <w:t>采用</w:t>
      </w:r>
      <w:r w:rsidR="00E358AE">
        <w:rPr>
          <w:rFonts w:hint="eastAsia"/>
        </w:rPr>
        <w:t>同态签名方案实现</w:t>
      </w:r>
      <w:r w:rsidR="00600C9F">
        <w:rPr>
          <w:rFonts w:hint="eastAsia"/>
        </w:rPr>
        <w:t>了</w:t>
      </w:r>
      <w:r w:rsidR="00E358AE">
        <w:rPr>
          <w:rFonts w:hint="eastAsia"/>
        </w:rPr>
        <w:t>搜索令牌的合法性验证。</w:t>
      </w:r>
    </w:p>
    <w:p w14:paraId="70EAABB3" w14:textId="4A7994EE" w:rsidR="000E12F6" w:rsidRDefault="000D6E69" w:rsidP="000D6E69">
      <w:r>
        <w:tab/>
      </w:r>
      <w:r>
        <w:rPr>
          <w:rFonts w:hint="eastAsia"/>
        </w:rPr>
        <w:t>（</w:t>
      </w:r>
      <w:r>
        <w:rPr>
          <w:rFonts w:hint="eastAsia"/>
        </w:rPr>
        <w:t>2</w:t>
      </w:r>
      <w:r>
        <w:rPr>
          <w:rFonts w:hint="eastAsia"/>
        </w:rPr>
        <w:t>）本文</w:t>
      </w:r>
      <w:r w:rsidR="00644F3F">
        <w:rPr>
          <w:rFonts w:hint="eastAsia"/>
        </w:rPr>
        <w:t>给出了</w:t>
      </w:r>
      <w:r>
        <w:rPr>
          <w:rFonts w:hint="eastAsia"/>
        </w:rPr>
        <w:t>M</w:t>
      </w:r>
      <w:r>
        <w:t>C-JXT</w:t>
      </w:r>
      <w:r w:rsidR="00644F3F">
        <w:rPr>
          <w:rFonts w:hint="eastAsia"/>
        </w:rPr>
        <w:t>的</w:t>
      </w:r>
      <w:r>
        <w:rPr>
          <w:rFonts w:hint="eastAsia"/>
        </w:rPr>
        <w:t>安全性</w:t>
      </w:r>
      <w:r w:rsidR="008903D4">
        <w:rPr>
          <w:rFonts w:hint="eastAsia"/>
        </w:rPr>
        <w:t>、</w:t>
      </w:r>
      <w:r>
        <w:rPr>
          <w:rFonts w:hint="eastAsia"/>
        </w:rPr>
        <w:t>性能开销理论分析。</w:t>
      </w:r>
      <w:r>
        <w:rPr>
          <w:rFonts w:hint="eastAsia"/>
        </w:rPr>
        <w:t>M</w:t>
      </w:r>
      <w:r>
        <w:t>C-JXT</w:t>
      </w:r>
      <w:r>
        <w:rPr>
          <w:rFonts w:hint="eastAsia"/>
        </w:rPr>
        <w:t>满足恶意客户端、诚实且好奇服务端条件下的基于模拟的安全性</w:t>
      </w:r>
      <w:r w:rsidR="00AD444D">
        <w:rPr>
          <w:rFonts w:hint="eastAsia"/>
        </w:rPr>
        <w:t>，附录</w:t>
      </w:r>
      <w:r w:rsidR="0044464E">
        <w:rPr>
          <w:rFonts w:hint="eastAsia"/>
        </w:rPr>
        <w:t>阶段</w:t>
      </w:r>
      <w:r w:rsidR="00BD3A63">
        <w:rPr>
          <w:rFonts w:hint="eastAsia"/>
        </w:rPr>
        <w:t>本文</w:t>
      </w:r>
      <w:r w:rsidR="0044464E">
        <w:rPr>
          <w:rFonts w:hint="eastAsia"/>
        </w:rPr>
        <w:t>提供了安全证明。</w:t>
      </w:r>
      <w:r>
        <w:rPr>
          <w:rFonts w:hint="eastAsia"/>
        </w:rPr>
        <w:t>性能开销分析</w:t>
      </w:r>
      <w:r w:rsidR="000E12F6">
        <w:rPr>
          <w:rFonts w:hint="eastAsia"/>
        </w:rPr>
        <w:t>列出了</w:t>
      </w:r>
      <w:r w:rsidR="000E12F6">
        <w:rPr>
          <w:rFonts w:hint="eastAsia"/>
        </w:rPr>
        <w:t>M</w:t>
      </w:r>
      <w:r w:rsidR="000E12F6">
        <w:t>C-JXT</w:t>
      </w:r>
      <w:r w:rsidR="000E12F6">
        <w:rPr>
          <w:rFonts w:hint="eastAsia"/>
        </w:rPr>
        <w:t>在存储开销</w:t>
      </w:r>
      <w:r w:rsidR="00223EE1">
        <w:rPr>
          <w:rFonts w:hint="eastAsia"/>
        </w:rPr>
        <w:t>、计算开销和</w:t>
      </w:r>
      <w:r w:rsidR="00511CF3">
        <w:rPr>
          <w:rFonts w:hint="eastAsia"/>
        </w:rPr>
        <w:t>通信开销三方面的理论数据</w:t>
      </w:r>
      <w:r w:rsidR="00A9297D">
        <w:rPr>
          <w:rFonts w:hint="eastAsia"/>
        </w:rPr>
        <w:t>，</w:t>
      </w:r>
      <w:r w:rsidR="00C43ADF">
        <w:rPr>
          <w:rFonts w:hint="eastAsia"/>
        </w:rPr>
        <w:t>并论证了协议的性能优势。</w:t>
      </w:r>
    </w:p>
    <w:p w14:paraId="1BBF43FB" w14:textId="7F31E89B" w:rsidR="00911A13" w:rsidRDefault="000D6E69" w:rsidP="00E44833">
      <w:r>
        <w:tab/>
      </w:r>
      <w:r>
        <w:rPr>
          <w:rFonts w:hint="eastAsia"/>
        </w:rPr>
        <w:t>（</w:t>
      </w:r>
      <w:r>
        <w:rPr>
          <w:rFonts w:hint="eastAsia"/>
        </w:rPr>
        <w:t>3</w:t>
      </w:r>
      <w:r>
        <w:rPr>
          <w:rFonts w:hint="eastAsia"/>
        </w:rPr>
        <w:t>）</w:t>
      </w:r>
      <w:r w:rsidR="002217EB">
        <w:rPr>
          <w:rFonts w:hint="eastAsia"/>
        </w:rPr>
        <w:t>本文</w:t>
      </w:r>
      <w:r w:rsidR="00B622DF">
        <w:rPr>
          <w:rFonts w:hint="eastAsia"/>
        </w:rPr>
        <w:t>提供了</w:t>
      </w:r>
      <w:r>
        <w:rPr>
          <w:rFonts w:hint="eastAsia"/>
        </w:rPr>
        <w:t>M</w:t>
      </w:r>
      <w:r>
        <w:t>C-JXT</w:t>
      </w:r>
      <w:r w:rsidR="008A1B9E">
        <w:rPr>
          <w:rFonts w:hint="eastAsia"/>
        </w:rPr>
        <w:t>的</w:t>
      </w:r>
      <w:r w:rsidR="006A55C6">
        <w:rPr>
          <w:rFonts w:hint="eastAsia"/>
        </w:rPr>
        <w:t>具体</w:t>
      </w:r>
      <w:r w:rsidR="00903739">
        <w:rPr>
          <w:rFonts w:hint="eastAsia"/>
        </w:rPr>
        <w:t>实现</w:t>
      </w:r>
      <w:r>
        <w:rPr>
          <w:rFonts w:hint="eastAsia"/>
        </w:rPr>
        <w:t>，并设计实验测试了协议的性能表现</w:t>
      </w:r>
      <w:r w:rsidR="00401452">
        <w:rPr>
          <w:rFonts w:hint="eastAsia"/>
        </w:rPr>
        <w:t>和</w:t>
      </w:r>
      <w:r>
        <w:rPr>
          <w:rFonts w:hint="eastAsia"/>
        </w:rPr>
        <w:t>性能主要制约因素。实验</w:t>
      </w:r>
      <w:r w:rsidR="00644ADE">
        <w:rPr>
          <w:rFonts w:hint="eastAsia"/>
        </w:rPr>
        <w:t>结果</w:t>
      </w:r>
      <w:r w:rsidR="00076E90">
        <w:rPr>
          <w:rFonts w:hint="eastAsia"/>
        </w:rPr>
        <w:t>同</w:t>
      </w:r>
      <w:r>
        <w:rPr>
          <w:rFonts w:hint="eastAsia"/>
        </w:rPr>
        <w:t>（</w:t>
      </w:r>
      <w:r>
        <w:rPr>
          <w:rFonts w:hint="eastAsia"/>
        </w:rPr>
        <w:t>2</w:t>
      </w:r>
      <w:r>
        <w:rPr>
          <w:rFonts w:hint="eastAsia"/>
        </w:rPr>
        <w:t>）中理论性能分析的结论</w:t>
      </w:r>
      <w:r w:rsidR="00076E90">
        <w:rPr>
          <w:rFonts w:hint="eastAsia"/>
        </w:rPr>
        <w:t>相契合</w:t>
      </w:r>
      <w:r>
        <w:rPr>
          <w:rFonts w:hint="eastAsia"/>
        </w:rPr>
        <w:t>，</w:t>
      </w:r>
      <w:r w:rsidR="00B63F23">
        <w:rPr>
          <w:rFonts w:hint="eastAsia"/>
        </w:rPr>
        <w:t>进一步</w:t>
      </w:r>
      <w:r>
        <w:rPr>
          <w:rFonts w:hint="eastAsia"/>
        </w:rPr>
        <w:t>说明</w:t>
      </w:r>
      <w:r w:rsidR="00CE55E0">
        <w:rPr>
          <w:rFonts w:hint="eastAsia"/>
        </w:rPr>
        <w:t>了</w:t>
      </w:r>
      <w:r>
        <w:rPr>
          <w:rFonts w:hint="eastAsia"/>
        </w:rPr>
        <w:t>M</w:t>
      </w:r>
      <w:r>
        <w:t>C-JXT</w:t>
      </w:r>
      <w:r>
        <w:rPr>
          <w:rFonts w:hint="eastAsia"/>
        </w:rPr>
        <w:t>在实际应用场景中</w:t>
      </w:r>
      <w:r w:rsidR="00F2536A">
        <w:rPr>
          <w:rFonts w:hint="eastAsia"/>
        </w:rPr>
        <w:t>性能的优越性</w:t>
      </w:r>
      <w:r w:rsidR="003C779B">
        <w:rPr>
          <w:rFonts w:hint="eastAsia"/>
        </w:rPr>
        <w:t>。</w:t>
      </w:r>
    </w:p>
    <w:p w14:paraId="38B56D15" w14:textId="77777777" w:rsidR="00D85F5B" w:rsidRDefault="00D85F5B" w:rsidP="00E44833">
      <w:pPr>
        <w:rPr>
          <w:rFonts w:hint="eastAsia"/>
        </w:rPr>
      </w:pPr>
    </w:p>
    <w:p w14:paraId="1CA9C4DE" w14:textId="77777777" w:rsidR="00E44833" w:rsidRPr="00E44833" w:rsidRDefault="00E44833"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wordWrap/>
        <w:spacing w:line="240" w:lineRule="auto"/>
        <w:jc w:val="left"/>
        <w:rPr>
          <w:rFonts w:ascii="宋体" w:hAnsi="宋体"/>
        </w:rPr>
      </w:pPr>
      <w:r>
        <w:rPr>
          <w:rFonts w:ascii="宋体" w:hAnsi="宋体"/>
        </w:rPr>
        <w:lastRenderedPageBreak/>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070A567C" w14:textId="44F60DE9" w:rsidR="001E601D" w:rsidRPr="001E601D" w:rsidRDefault="001E601D" w:rsidP="001E601D">
      <w:pPr>
        <w:ind w:firstLine="420"/>
      </w:pPr>
      <w:r w:rsidRPr="001E601D">
        <w:t>With the development of cloud computing, more and more users are outsourcing data storage work to cloud servers. In order to solve the data security problem of cloud storage, researchers have proposed symmetric searchable encryption. This technology aims to provide users with secret data retrieval services without damaging cloud data privacy. Among them, multi-user symmetric searchable encryption supports users to open secret data on the server for multipleusers to retrieve, which has high application value in the field of data sharing.</w:t>
      </w:r>
    </w:p>
    <w:p w14:paraId="32A49A9B" w14:textId="28F5733C" w:rsidR="001E601D" w:rsidRPr="001E601D" w:rsidRDefault="001E601D" w:rsidP="001E601D">
      <w:pPr>
        <w:ind w:firstLine="420"/>
      </w:pPr>
      <w:r w:rsidRPr="001E601D">
        <w:t>Join quer</w:t>
      </w:r>
      <w:r w:rsidR="00913325">
        <w:rPr>
          <w:rFonts w:hint="eastAsia"/>
        </w:rPr>
        <w:t>ies</w:t>
      </w:r>
      <w:r w:rsidRPr="001E601D">
        <w:t xml:space="preserve"> </w:t>
      </w:r>
      <w:r w:rsidR="00C9376F">
        <w:t>are</w:t>
      </w:r>
      <w:r w:rsidRPr="001E601D">
        <w:t xml:space="preserve"> an important type of query in relational databases. Most complex database queries involve join queries, but most research on multi-user symmetric searchable encryption is limited to simple queries, and research on multi-user symmetric searchable encryption that supports join queries is relatively scarce. In order to further meet the actual needs of multi-user data sharing and improve the application value of symmetric searchable encryption in data sharing scenarios, this article conducts in-depth research on existing solutions and designs a symmetric searchable encryption scheme that efficiently supports join queries under multi-user scenarios. The specific contributions are as follows:</w:t>
      </w:r>
    </w:p>
    <w:p w14:paraId="6FCBF1B1" w14:textId="77777777" w:rsidR="001E601D" w:rsidRPr="001E601D" w:rsidRDefault="001E601D" w:rsidP="001E601D">
      <w:pPr>
        <w:ind w:firstLine="420"/>
      </w:pPr>
      <w:r w:rsidRPr="001E601D">
        <w:t>(1) Based on the academic research gap mentioned above, this article proposes the first symmetric searchable encryption scheme that efficiently supports join queries under multi-user scenarios based on single-user symmetric searchable encryption protocol JXT (Join Cross-Tag), and calls it MC-JXT (Multi-client Join Cross-Tag). The design of multi-user symmetric searchable encryption scheme mainly faces two problems: one is how to improve the efficiency of data providers distributing search tokens to searchers; the other is how the server verifies the legitimacy of search tokens sent by searchers. MC-JXT protocol solves the above problems while supporting efficient join queries. The protocol uses sub-token splitting method to achieve efficient distribution of search tokens, and uses homomorphic signature scheme to achieve legitimacy verification of search tokens.</w:t>
      </w:r>
    </w:p>
    <w:p w14:paraId="7E03F4C7" w14:textId="77777777" w:rsidR="001E601D" w:rsidRPr="001E601D" w:rsidRDefault="001E601D" w:rsidP="001E601D">
      <w:pPr>
        <w:ind w:firstLine="420"/>
      </w:pPr>
      <w:r w:rsidRPr="001E601D">
        <w:lastRenderedPageBreak/>
        <w:t xml:space="preserve">(2) This article gives a theoretical analysis of MC-JXT’s security and performance overheads. MC-JXT satisfies simulation-based security under malicious clients and honest but curious </w:t>
      </w:r>
      <w:proofErr w:type="gramStart"/>
      <w:r w:rsidRPr="001E601D">
        <w:t>servers</w:t>
      </w:r>
      <w:proofErr w:type="gramEnd"/>
      <w:r w:rsidRPr="001E601D">
        <w:t xml:space="preserve"> conditions, and this article provides security proofs in the appendix stage. Performance overhead analysis lists theoretical data in three aspects: storage overhead, computation overhead and communication overhead of MC-JXT, and demonstrates the performance advantages of the protocol.</w:t>
      </w:r>
    </w:p>
    <w:p w14:paraId="78D282A1" w14:textId="77777777" w:rsidR="001E601D" w:rsidRPr="001E601D" w:rsidRDefault="001E601D" w:rsidP="001E601D">
      <w:pPr>
        <w:ind w:firstLine="420"/>
      </w:pPr>
      <w:r w:rsidRPr="001E601D">
        <w:t>(3) This article provides a specific code implementation of MC-JXT, and designs experiments to test the performance performance and main limiting factors of the protocol. The experimental results are consistent with the conclusions of theoretical performance analysis in (2), which further illustrates the superior performance of MC-JXT in practical application scenarios.</w:t>
      </w:r>
    </w:p>
    <w:p w14:paraId="1B5B917B" w14:textId="77777777" w:rsidR="00C07288" w:rsidRPr="003372E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419152BC" w14:textId="1F401B13" w:rsidR="00D45FA1"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260832" w:history="1">
        <w:r w:rsidR="00D45FA1" w:rsidRPr="00E37F6B">
          <w:rPr>
            <w:rStyle w:val="ad"/>
            <w:noProof/>
          </w:rPr>
          <w:t xml:space="preserve">1 </w:t>
        </w:r>
        <w:r w:rsidR="00D45FA1" w:rsidRPr="00E37F6B">
          <w:rPr>
            <w:rStyle w:val="ad"/>
            <w:noProof/>
          </w:rPr>
          <w:t>绪论</w:t>
        </w:r>
        <w:r w:rsidR="00D45FA1">
          <w:rPr>
            <w:noProof/>
            <w:webHidden/>
          </w:rPr>
          <w:tab/>
        </w:r>
        <w:r w:rsidR="00D45FA1">
          <w:rPr>
            <w:noProof/>
            <w:webHidden/>
          </w:rPr>
          <w:fldChar w:fldCharType="begin"/>
        </w:r>
        <w:r w:rsidR="00D45FA1">
          <w:rPr>
            <w:noProof/>
            <w:webHidden/>
          </w:rPr>
          <w:instrText xml:space="preserve"> PAGEREF _Toc133260832 \h </w:instrText>
        </w:r>
        <w:r w:rsidR="00D45FA1">
          <w:rPr>
            <w:noProof/>
            <w:webHidden/>
          </w:rPr>
        </w:r>
        <w:r w:rsidR="00D45FA1">
          <w:rPr>
            <w:noProof/>
            <w:webHidden/>
          </w:rPr>
          <w:fldChar w:fldCharType="separate"/>
        </w:r>
        <w:r w:rsidR="00A42B54">
          <w:rPr>
            <w:noProof/>
            <w:webHidden/>
          </w:rPr>
          <w:t>1</w:t>
        </w:r>
        <w:r w:rsidR="00D45FA1">
          <w:rPr>
            <w:noProof/>
            <w:webHidden/>
          </w:rPr>
          <w:fldChar w:fldCharType="end"/>
        </w:r>
      </w:hyperlink>
    </w:p>
    <w:p w14:paraId="7F1FBF46" w14:textId="00907280" w:rsidR="00D45FA1" w:rsidRDefault="00A928DD">
      <w:pPr>
        <w:pStyle w:val="TOC2"/>
        <w:tabs>
          <w:tab w:val="right" w:leader="dot" w:pos="8296"/>
        </w:tabs>
        <w:ind w:left="480"/>
        <w:rPr>
          <w:rFonts w:asciiTheme="minorHAnsi" w:eastAsiaTheme="minorEastAsia" w:hAnsiTheme="minorHAnsi"/>
          <w:noProof/>
          <w:sz w:val="21"/>
          <w:szCs w:val="24"/>
        </w:rPr>
      </w:pPr>
      <w:hyperlink w:anchor="_Toc133260833" w:history="1">
        <w:r w:rsidR="00D45FA1" w:rsidRPr="00E37F6B">
          <w:rPr>
            <w:rStyle w:val="ad"/>
            <w:noProof/>
          </w:rPr>
          <w:t xml:space="preserve">1.1 </w:t>
        </w:r>
        <w:r w:rsidR="00D45FA1" w:rsidRPr="00E37F6B">
          <w:rPr>
            <w:rStyle w:val="ad"/>
            <w:noProof/>
          </w:rPr>
          <w:t>研究背景及意义</w:t>
        </w:r>
        <w:r w:rsidR="00D45FA1">
          <w:rPr>
            <w:noProof/>
            <w:webHidden/>
          </w:rPr>
          <w:tab/>
        </w:r>
        <w:r w:rsidR="00D45FA1">
          <w:rPr>
            <w:noProof/>
            <w:webHidden/>
          </w:rPr>
          <w:fldChar w:fldCharType="begin"/>
        </w:r>
        <w:r w:rsidR="00D45FA1">
          <w:rPr>
            <w:noProof/>
            <w:webHidden/>
          </w:rPr>
          <w:instrText xml:space="preserve"> PAGEREF _Toc133260833 \h </w:instrText>
        </w:r>
        <w:r w:rsidR="00D45FA1">
          <w:rPr>
            <w:noProof/>
            <w:webHidden/>
          </w:rPr>
        </w:r>
        <w:r w:rsidR="00D45FA1">
          <w:rPr>
            <w:noProof/>
            <w:webHidden/>
          </w:rPr>
          <w:fldChar w:fldCharType="separate"/>
        </w:r>
        <w:r w:rsidR="00A42B54">
          <w:rPr>
            <w:noProof/>
            <w:webHidden/>
          </w:rPr>
          <w:t>1</w:t>
        </w:r>
        <w:r w:rsidR="00D45FA1">
          <w:rPr>
            <w:noProof/>
            <w:webHidden/>
          </w:rPr>
          <w:fldChar w:fldCharType="end"/>
        </w:r>
      </w:hyperlink>
    </w:p>
    <w:p w14:paraId="7FF9DD7B" w14:textId="53FD1049" w:rsidR="00D45FA1" w:rsidRDefault="00A928DD">
      <w:pPr>
        <w:pStyle w:val="TOC2"/>
        <w:tabs>
          <w:tab w:val="right" w:leader="dot" w:pos="8296"/>
        </w:tabs>
        <w:ind w:left="480"/>
        <w:rPr>
          <w:rFonts w:asciiTheme="minorHAnsi" w:eastAsiaTheme="minorEastAsia" w:hAnsiTheme="minorHAnsi"/>
          <w:noProof/>
          <w:sz w:val="21"/>
          <w:szCs w:val="24"/>
        </w:rPr>
      </w:pPr>
      <w:hyperlink w:anchor="_Toc133260834" w:history="1">
        <w:r w:rsidR="00D45FA1" w:rsidRPr="00E37F6B">
          <w:rPr>
            <w:rStyle w:val="ad"/>
            <w:noProof/>
          </w:rPr>
          <w:t xml:space="preserve">1.2 </w:t>
        </w:r>
        <w:r w:rsidR="00D45FA1" w:rsidRPr="00E37F6B">
          <w:rPr>
            <w:rStyle w:val="ad"/>
            <w:noProof/>
          </w:rPr>
          <w:t>国内外研究现状和发展趋势</w:t>
        </w:r>
        <w:r w:rsidR="00D45FA1">
          <w:rPr>
            <w:noProof/>
            <w:webHidden/>
          </w:rPr>
          <w:tab/>
        </w:r>
        <w:r w:rsidR="00D45FA1">
          <w:rPr>
            <w:noProof/>
            <w:webHidden/>
          </w:rPr>
          <w:fldChar w:fldCharType="begin"/>
        </w:r>
        <w:r w:rsidR="00D45FA1">
          <w:rPr>
            <w:noProof/>
            <w:webHidden/>
          </w:rPr>
          <w:instrText xml:space="preserve"> PAGEREF _Toc133260834 \h </w:instrText>
        </w:r>
        <w:r w:rsidR="00D45FA1">
          <w:rPr>
            <w:noProof/>
            <w:webHidden/>
          </w:rPr>
        </w:r>
        <w:r w:rsidR="00D45FA1">
          <w:rPr>
            <w:noProof/>
            <w:webHidden/>
          </w:rPr>
          <w:fldChar w:fldCharType="separate"/>
        </w:r>
        <w:r w:rsidR="00A42B54">
          <w:rPr>
            <w:noProof/>
            <w:webHidden/>
          </w:rPr>
          <w:t>2</w:t>
        </w:r>
        <w:r w:rsidR="00D45FA1">
          <w:rPr>
            <w:noProof/>
            <w:webHidden/>
          </w:rPr>
          <w:fldChar w:fldCharType="end"/>
        </w:r>
      </w:hyperlink>
    </w:p>
    <w:p w14:paraId="2FB2BE08" w14:textId="34A385E9" w:rsidR="00D45FA1" w:rsidRDefault="00A928DD">
      <w:pPr>
        <w:pStyle w:val="TOC2"/>
        <w:tabs>
          <w:tab w:val="right" w:leader="dot" w:pos="8296"/>
        </w:tabs>
        <w:ind w:left="480"/>
        <w:rPr>
          <w:rFonts w:asciiTheme="minorHAnsi" w:eastAsiaTheme="minorEastAsia" w:hAnsiTheme="minorHAnsi"/>
          <w:noProof/>
          <w:sz w:val="21"/>
          <w:szCs w:val="24"/>
        </w:rPr>
      </w:pPr>
      <w:hyperlink w:anchor="_Toc133260835" w:history="1">
        <w:r w:rsidR="00D45FA1" w:rsidRPr="00E37F6B">
          <w:rPr>
            <w:rStyle w:val="ad"/>
            <w:noProof/>
          </w:rPr>
          <w:t xml:space="preserve">1.3 </w:t>
        </w:r>
        <w:r w:rsidR="00D45FA1" w:rsidRPr="00E37F6B">
          <w:rPr>
            <w:rStyle w:val="ad"/>
            <w:noProof/>
          </w:rPr>
          <w:t>研究内容</w:t>
        </w:r>
        <w:r w:rsidR="00D45FA1">
          <w:rPr>
            <w:noProof/>
            <w:webHidden/>
          </w:rPr>
          <w:tab/>
        </w:r>
        <w:r w:rsidR="00D45FA1">
          <w:rPr>
            <w:noProof/>
            <w:webHidden/>
          </w:rPr>
          <w:fldChar w:fldCharType="begin"/>
        </w:r>
        <w:r w:rsidR="00D45FA1">
          <w:rPr>
            <w:noProof/>
            <w:webHidden/>
          </w:rPr>
          <w:instrText xml:space="preserve"> PAGEREF _Toc133260835 \h </w:instrText>
        </w:r>
        <w:r w:rsidR="00D45FA1">
          <w:rPr>
            <w:noProof/>
            <w:webHidden/>
          </w:rPr>
        </w:r>
        <w:r w:rsidR="00D45FA1">
          <w:rPr>
            <w:noProof/>
            <w:webHidden/>
          </w:rPr>
          <w:fldChar w:fldCharType="separate"/>
        </w:r>
        <w:r w:rsidR="00A42B54">
          <w:rPr>
            <w:noProof/>
            <w:webHidden/>
          </w:rPr>
          <w:t>3</w:t>
        </w:r>
        <w:r w:rsidR="00D45FA1">
          <w:rPr>
            <w:noProof/>
            <w:webHidden/>
          </w:rPr>
          <w:fldChar w:fldCharType="end"/>
        </w:r>
      </w:hyperlink>
    </w:p>
    <w:p w14:paraId="7731069B" w14:textId="57ED0CD6" w:rsidR="00D45FA1" w:rsidRDefault="00A928DD">
      <w:pPr>
        <w:pStyle w:val="TOC2"/>
        <w:tabs>
          <w:tab w:val="right" w:leader="dot" w:pos="8296"/>
        </w:tabs>
        <w:ind w:left="480"/>
        <w:rPr>
          <w:rFonts w:asciiTheme="minorHAnsi" w:eastAsiaTheme="minorEastAsia" w:hAnsiTheme="minorHAnsi"/>
          <w:noProof/>
          <w:sz w:val="21"/>
          <w:szCs w:val="24"/>
        </w:rPr>
      </w:pPr>
      <w:hyperlink w:anchor="_Toc133260836" w:history="1">
        <w:r w:rsidR="00D45FA1" w:rsidRPr="00E37F6B">
          <w:rPr>
            <w:rStyle w:val="ad"/>
            <w:noProof/>
          </w:rPr>
          <w:t xml:space="preserve">1.4 </w:t>
        </w:r>
        <w:r w:rsidR="00D45FA1" w:rsidRPr="00E37F6B">
          <w:rPr>
            <w:rStyle w:val="ad"/>
            <w:noProof/>
          </w:rPr>
          <w:t>章节安排</w:t>
        </w:r>
        <w:r w:rsidR="00D45FA1">
          <w:rPr>
            <w:noProof/>
            <w:webHidden/>
          </w:rPr>
          <w:tab/>
        </w:r>
        <w:r w:rsidR="00D45FA1">
          <w:rPr>
            <w:noProof/>
            <w:webHidden/>
          </w:rPr>
          <w:fldChar w:fldCharType="begin"/>
        </w:r>
        <w:r w:rsidR="00D45FA1">
          <w:rPr>
            <w:noProof/>
            <w:webHidden/>
          </w:rPr>
          <w:instrText xml:space="preserve"> PAGEREF _Toc133260836 \h </w:instrText>
        </w:r>
        <w:r w:rsidR="00D45FA1">
          <w:rPr>
            <w:noProof/>
            <w:webHidden/>
          </w:rPr>
        </w:r>
        <w:r w:rsidR="00D45FA1">
          <w:rPr>
            <w:noProof/>
            <w:webHidden/>
          </w:rPr>
          <w:fldChar w:fldCharType="separate"/>
        </w:r>
        <w:r w:rsidR="00A42B54">
          <w:rPr>
            <w:noProof/>
            <w:webHidden/>
          </w:rPr>
          <w:t>4</w:t>
        </w:r>
        <w:r w:rsidR="00D45FA1">
          <w:rPr>
            <w:noProof/>
            <w:webHidden/>
          </w:rPr>
          <w:fldChar w:fldCharType="end"/>
        </w:r>
      </w:hyperlink>
    </w:p>
    <w:p w14:paraId="2ED75003" w14:textId="2345AB37" w:rsidR="00D45FA1" w:rsidRDefault="00A928DD">
      <w:pPr>
        <w:pStyle w:val="TOC1"/>
        <w:rPr>
          <w:rFonts w:asciiTheme="minorHAnsi" w:eastAsiaTheme="minorEastAsia" w:hAnsiTheme="minorHAnsi"/>
          <w:noProof/>
          <w:sz w:val="21"/>
          <w:szCs w:val="24"/>
        </w:rPr>
      </w:pPr>
      <w:hyperlink w:anchor="_Toc133260837" w:history="1">
        <w:r w:rsidR="00D45FA1" w:rsidRPr="00E37F6B">
          <w:rPr>
            <w:rStyle w:val="ad"/>
            <w:noProof/>
          </w:rPr>
          <w:t xml:space="preserve">2 </w:t>
        </w:r>
        <w:r w:rsidR="00D45FA1" w:rsidRPr="00E37F6B">
          <w:rPr>
            <w:rStyle w:val="ad"/>
            <w:noProof/>
          </w:rPr>
          <w:t>相关工作</w:t>
        </w:r>
        <w:r w:rsidR="00D45FA1">
          <w:rPr>
            <w:noProof/>
            <w:webHidden/>
          </w:rPr>
          <w:tab/>
        </w:r>
        <w:r w:rsidR="00D45FA1">
          <w:rPr>
            <w:noProof/>
            <w:webHidden/>
          </w:rPr>
          <w:fldChar w:fldCharType="begin"/>
        </w:r>
        <w:r w:rsidR="00D45FA1">
          <w:rPr>
            <w:noProof/>
            <w:webHidden/>
          </w:rPr>
          <w:instrText xml:space="preserve"> PAGEREF _Toc133260837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1525458E" w14:textId="485A51A9" w:rsidR="00D45FA1" w:rsidRDefault="00A928DD">
      <w:pPr>
        <w:pStyle w:val="TOC2"/>
        <w:tabs>
          <w:tab w:val="right" w:leader="dot" w:pos="8296"/>
        </w:tabs>
        <w:ind w:left="480"/>
        <w:rPr>
          <w:rFonts w:asciiTheme="minorHAnsi" w:eastAsiaTheme="minorEastAsia" w:hAnsiTheme="minorHAnsi"/>
          <w:noProof/>
          <w:sz w:val="21"/>
          <w:szCs w:val="24"/>
        </w:rPr>
      </w:pPr>
      <w:hyperlink w:anchor="_Toc133260838" w:history="1">
        <w:r w:rsidR="00D45FA1" w:rsidRPr="00E37F6B">
          <w:rPr>
            <w:rStyle w:val="ad"/>
            <w:noProof/>
          </w:rPr>
          <w:t xml:space="preserve">2.1 </w:t>
        </w:r>
        <w:r w:rsidR="00D45FA1" w:rsidRPr="00E37F6B">
          <w:rPr>
            <w:rStyle w:val="ad"/>
            <w:noProof/>
          </w:rPr>
          <w:t>对称可搜索加密</w:t>
        </w:r>
        <w:r w:rsidR="00D45FA1">
          <w:rPr>
            <w:noProof/>
            <w:webHidden/>
          </w:rPr>
          <w:tab/>
        </w:r>
        <w:r w:rsidR="00D45FA1">
          <w:rPr>
            <w:noProof/>
            <w:webHidden/>
          </w:rPr>
          <w:fldChar w:fldCharType="begin"/>
        </w:r>
        <w:r w:rsidR="00D45FA1">
          <w:rPr>
            <w:noProof/>
            <w:webHidden/>
          </w:rPr>
          <w:instrText xml:space="preserve"> PAGEREF _Toc133260838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51EA107B" w14:textId="0E9ADE7F" w:rsidR="00D45FA1" w:rsidRDefault="00A928DD">
      <w:pPr>
        <w:pStyle w:val="TOC3"/>
        <w:tabs>
          <w:tab w:val="right" w:leader="dot" w:pos="8296"/>
        </w:tabs>
        <w:ind w:left="960"/>
        <w:rPr>
          <w:rFonts w:asciiTheme="minorHAnsi" w:eastAsiaTheme="minorEastAsia" w:hAnsiTheme="minorHAnsi"/>
          <w:noProof/>
          <w:sz w:val="21"/>
          <w:szCs w:val="24"/>
        </w:rPr>
      </w:pPr>
      <w:hyperlink w:anchor="_Toc133260839" w:history="1">
        <w:r w:rsidR="00D45FA1" w:rsidRPr="00E37F6B">
          <w:rPr>
            <w:rStyle w:val="ad"/>
            <w:noProof/>
          </w:rPr>
          <w:t xml:space="preserve">2.1.1 </w:t>
        </w:r>
        <w:r w:rsidR="00D45FA1" w:rsidRPr="00E37F6B">
          <w:rPr>
            <w:rStyle w:val="ad"/>
            <w:noProof/>
          </w:rPr>
          <w:t>关系型数据库</w:t>
        </w:r>
        <w:r w:rsidR="00D45FA1">
          <w:rPr>
            <w:noProof/>
            <w:webHidden/>
          </w:rPr>
          <w:tab/>
        </w:r>
        <w:r w:rsidR="00D45FA1">
          <w:rPr>
            <w:noProof/>
            <w:webHidden/>
          </w:rPr>
          <w:fldChar w:fldCharType="begin"/>
        </w:r>
        <w:r w:rsidR="00D45FA1">
          <w:rPr>
            <w:noProof/>
            <w:webHidden/>
          </w:rPr>
          <w:instrText xml:space="preserve"> PAGEREF _Toc133260839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1B872BDB" w14:textId="1DE55370" w:rsidR="00D45FA1" w:rsidRDefault="00A928DD">
      <w:pPr>
        <w:pStyle w:val="TOC3"/>
        <w:tabs>
          <w:tab w:val="right" w:leader="dot" w:pos="8296"/>
        </w:tabs>
        <w:ind w:left="960"/>
        <w:rPr>
          <w:rFonts w:asciiTheme="minorHAnsi" w:eastAsiaTheme="minorEastAsia" w:hAnsiTheme="minorHAnsi"/>
          <w:noProof/>
          <w:sz w:val="21"/>
          <w:szCs w:val="24"/>
        </w:rPr>
      </w:pPr>
      <w:hyperlink w:anchor="_Toc133260840" w:history="1">
        <w:r w:rsidR="00D45FA1" w:rsidRPr="00E37F6B">
          <w:rPr>
            <w:rStyle w:val="ad"/>
            <w:noProof/>
          </w:rPr>
          <w:t xml:space="preserve">2.1.2 </w:t>
        </w:r>
        <w:r w:rsidR="00D45FA1" w:rsidRPr="00E37F6B">
          <w:rPr>
            <w:rStyle w:val="ad"/>
            <w:noProof/>
          </w:rPr>
          <w:t>对称可搜索加密定义</w:t>
        </w:r>
        <w:r w:rsidR="00D45FA1">
          <w:rPr>
            <w:noProof/>
            <w:webHidden/>
          </w:rPr>
          <w:tab/>
        </w:r>
        <w:r w:rsidR="00D45FA1">
          <w:rPr>
            <w:noProof/>
            <w:webHidden/>
          </w:rPr>
          <w:fldChar w:fldCharType="begin"/>
        </w:r>
        <w:r w:rsidR="00D45FA1">
          <w:rPr>
            <w:noProof/>
            <w:webHidden/>
          </w:rPr>
          <w:instrText xml:space="preserve"> PAGEREF _Toc133260840 \h </w:instrText>
        </w:r>
        <w:r w:rsidR="00D45FA1">
          <w:rPr>
            <w:noProof/>
            <w:webHidden/>
          </w:rPr>
        </w:r>
        <w:r w:rsidR="00D45FA1">
          <w:rPr>
            <w:noProof/>
            <w:webHidden/>
          </w:rPr>
          <w:fldChar w:fldCharType="separate"/>
        </w:r>
        <w:r w:rsidR="00A42B54">
          <w:rPr>
            <w:noProof/>
            <w:webHidden/>
          </w:rPr>
          <w:t>6</w:t>
        </w:r>
        <w:r w:rsidR="00D45FA1">
          <w:rPr>
            <w:noProof/>
            <w:webHidden/>
          </w:rPr>
          <w:fldChar w:fldCharType="end"/>
        </w:r>
      </w:hyperlink>
    </w:p>
    <w:p w14:paraId="2BAA3CFD" w14:textId="0C85D167" w:rsidR="00D45FA1" w:rsidRDefault="00A928DD">
      <w:pPr>
        <w:pStyle w:val="TOC3"/>
        <w:tabs>
          <w:tab w:val="right" w:leader="dot" w:pos="8296"/>
        </w:tabs>
        <w:ind w:left="960"/>
        <w:rPr>
          <w:rFonts w:asciiTheme="minorHAnsi" w:eastAsiaTheme="minorEastAsia" w:hAnsiTheme="minorHAnsi"/>
          <w:noProof/>
          <w:sz w:val="21"/>
          <w:szCs w:val="24"/>
        </w:rPr>
      </w:pPr>
      <w:hyperlink w:anchor="_Toc133260841" w:history="1">
        <w:r w:rsidR="00D45FA1" w:rsidRPr="00E37F6B">
          <w:rPr>
            <w:rStyle w:val="ad"/>
            <w:noProof/>
          </w:rPr>
          <w:t xml:space="preserve">2.1.3 </w:t>
        </w:r>
        <w:r w:rsidR="00D45FA1" w:rsidRPr="00E37F6B">
          <w:rPr>
            <w:rStyle w:val="ad"/>
            <w:noProof/>
          </w:rPr>
          <w:t>对称可搜索加密正确性</w:t>
        </w:r>
        <w:r w:rsidR="00D45FA1">
          <w:rPr>
            <w:noProof/>
            <w:webHidden/>
          </w:rPr>
          <w:tab/>
        </w:r>
        <w:r w:rsidR="00D45FA1">
          <w:rPr>
            <w:noProof/>
            <w:webHidden/>
          </w:rPr>
          <w:fldChar w:fldCharType="begin"/>
        </w:r>
        <w:r w:rsidR="00D45FA1">
          <w:rPr>
            <w:noProof/>
            <w:webHidden/>
          </w:rPr>
          <w:instrText xml:space="preserve"> PAGEREF _Toc133260841 \h </w:instrText>
        </w:r>
        <w:r w:rsidR="00D45FA1">
          <w:rPr>
            <w:noProof/>
            <w:webHidden/>
          </w:rPr>
        </w:r>
        <w:r w:rsidR="00D45FA1">
          <w:rPr>
            <w:noProof/>
            <w:webHidden/>
          </w:rPr>
          <w:fldChar w:fldCharType="separate"/>
        </w:r>
        <w:r w:rsidR="00A42B54">
          <w:rPr>
            <w:noProof/>
            <w:webHidden/>
          </w:rPr>
          <w:t>6</w:t>
        </w:r>
        <w:r w:rsidR="00D45FA1">
          <w:rPr>
            <w:noProof/>
            <w:webHidden/>
          </w:rPr>
          <w:fldChar w:fldCharType="end"/>
        </w:r>
      </w:hyperlink>
    </w:p>
    <w:p w14:paraId="3CF273E0" w14:textId="3294F88E" w:rsidR="00D45FA1" w:rsidRDefault="00A928DD">
      <w:pPr>
        <w:pStyle w:val="TOC3"/>
        <w:tabs>
          <w:tab w:val="right" w:leader="dot" w:pos="8296"/>
        </w:tabs>
        <w:ind w:left="960"/>
        <w:rPr>
          <w:rFonts w:asciiTheme="minorHAnsi" w:eastAsiaTheme="minorEastAsia" w:hAnsiTheme="minorHAnsi"/>
          <w:noProof/>
          <w:sz w:val="21"/>
          <w:szCs w:val="24"/>
        </w:rPr>
      </w:pPr>
      <w:hyperlink w:anchor="_Toc133260842" w:history="1">
        <w:r w:rsidR="00D45FA1" w:rsidRPr="00E37F6B">
          <w:rPr>
            <w:rStyle w:val="ad"/>
            <w:noProof/>
          </w:rPr>
          <w:t xml:space="preserve">2.1.4 </w:t>
        </w:r>
        <w:r w:rsidR="00D45FA1" w:rsidRPr="00E37F6B">
          <w:rPr>
            <w:rStyle w:val="ad"/>
            <w:noProof/>
          </w:rPr>
          <w:t>对称可搜索加密安全性</w:t>
        </w:r>
        <w:r w:rsidR="00D45FA1">
          <w:rPr>
            <w:noProof/>
            <w:webHidden/>
          </w:rPr>
          <w:tab/>
        </w:r>
        <w:r w:rsidR="00D45FA1">
          <w:rPr>
            <w:noProof/>
            <w:webHidden/>
          </w:rPr>
          <w:fldChar w:fldCharType="begin"/>
        </w:r>
        <w:r w:rsidR="00D45FA1">
          <w:rPr>
            <w:noProof/>
            <w:webHidden/>
          </w:rPr>
          <w:instrText xml:space="preserve"> PAGEREF _Toc133260842 \h </w:instrText>
        </w:r>
        <w:r w:rsidR="00D45FA1">
          <w:rPr>
            <w:noProof/>
            <w:webHidden/>
          </w:rPr>
        </w:r>
        <w:r w:rsidR="00D45FA1">
          <w:rPr>
            <w:noProof/>
            <w:webHidden/>
          </w:rPr>
          <w:fldChar w:fldCharType="separate"/>
        </w:r>
        <w:r w:rsidR="00A42B54">
          <w:rPr>
            <w:noProof/>
            <w:webHidden/>
          </w:rPr>
          <w:t>7</w:t>
        </w:r>
        <w:r w:rsidR="00D45FA1">
          <w:rPr>
            <w:noProof/>
            <w:webHidden/>
          </w:rPr>
          <w:fldChar w:fldCharType="end"/>
        </w:r>
      </w:hyperlink>
    </w:p>
    <w:p w14:paraId="3C543A88" w14:textId="3E87D21D" w:rsidR="00D45FA1" w:rsidRDefault="00A928DD">
      <w:pPr>
        <w:pStyle w:val="TOC3"/>
        <w:tabs>
          <w:tab w:val="right" w:leader="dot" w:pos="8296"/>
        </w:tabs>
        <w:ind w:left="960"/>
        <w:rPr>
          <w:rFonts w:asciiTheme="minorHAnsi" w:eastAsiaTheme="minorEastAsia" w:hAnsiTheme="minorHAnsi"/>
          <w:noProof/>
          <w:sz w:val="21"/>
          <w:szCs w:val="24"/>
        </w:rPr>
      </w:pPr>
      <w:hyperlink w:anchor="_Toc133260843" w:history="1">
        <w:r w:rsidR="00D45FA1" w:rsidRPr="00E37F6B">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D45FA1" w:rsidRPr="00E37F6B">
          <w:rPr>
            <w:rStyle w:val="ad"/>
            <w:noProof/>
          </w:rPr>
          <w:t>数据结构</w:t>
        </w:r>
        <w:r w:rsidR="00D45FA1">
          <w:rPr>
            <w:noProof/>
            <w:webHidden/>
          </w:rPr>
          <w:tab/>
        </w:r>
        <w:r w:rsidR="00D45FA1">
          <w:rPr>
            <w:noProof/>
            <w:webHidden/>
          </w:rPr>
          <w:fldChar w:fldCharType="begin"/>
        </w:r>
        <w:r w:rsidR="00D45FA1">
          <w:rPr>
            <w:noProof/>
            <w:webHidden/>
          </w:rPr>
          <w:instrText xml:space="preserve"> PAGEREF _Toc133260843 \h </w:instrText>
        </w:r>
        <w:r w:rsidR="00D45FA1">
          <w:rPr>
            <w:noProof/>
            <w:webHidden/>
          </w:rPr>
        </w:r>
        <w:r w:rsidR="00D45FA1">
          <w:rPr>
            <w:noProof/>
            <w:webHidden/>
          </w:rPr>
          <w:fldChar w:fldCharType="separate"/>
        </w:r>
        <w:r w:rsidR="00A42B54">
          <w:rPr>
            <w:noProof/>
            <w:webHidden/>
          </w:rPr>
          <w:t>7</w:t>
        </w:r>
        <w:r w:rsidR="00D45FA1">
          <w:rPr>
            <w:noProof/>
            <w:webHidden/>
          </w:rPr>
          <w:fldChar w:fldCharType="end"/>
        </w:r>
      </w:hyperlink>
    </w:p>
    <w:p w14:paraId="06564B4D" w14:textId="0B1DD8EC" w:rsidR="00D45FA1" w:rsidRDefault="00A928DD">
      <w:pPr>
        <w:pStyle w:val="TOC2"/>
        <w:tabs>
          <w:tab w:val="right" w:leader="dot" w:pos="8296"/>
        </w:tabs>
        <w:ind w:left="480"/>
        <w:rPr>
          <w:rFonts w:asciiTheme="minorHAnsi" w:eastAsiaTheme="minorEastAsia" w:hAnsiTheme="minorHAnsi"/>
          <w:noProof/>
          <w:sz w:val="21"/>
          <w:szCs w:val="24"/>
        </w:rPr>
      </w:pPr>
      <w:hyperlink w:anchor="_Toc133260844" w:history="1">
        <w:r w:rsidR="00D45FA1" w:rsidRPr="00E37F6B">
          <w:rPr>
            <w:rStyle w:val="ad"/>
            <w:noProof/>
          </w:rPr>
          <w:t>2.2 Join</w:t>
        </w:r>
        <w:r w:rsidR="00D45FA1" w:rsidRPr="00E37F6B">
          <w:rPr>
            <w:rStyle w:val="ad"/>
            <w:noProof/>
          </w:rPr>
          <w:t>查询</w:t>
        </w:r>
        <w:r w:rsidR="00D45FA1">
          <w:rPr>
            <w:noProof/>
            <w:webHidden/>
          </w:rPr>
          <w:tab/>
        </w:r>
        <w:r w:rsidR="00D45FA1">
          <w:rPr>
            <w:noProof/>
            <w:webHidden/>
          </w:rPr>
          <w:fldChar w:fldCharType="begin"/>
        </w:r>
        <w:r w:rsidR="00D45FA1">
          <w:rPr>
            <w:noProof/>
            <w:webHidden/>
          </w:rPr>
          <w:instrText xml:space="preserve"> PAGEREF _Toc133260844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37937EEC" w14:textId="06F80550" w:rsidR="00D45FA1" w:rsidRDefault="00A928DD">
      <w:pPr>
        <w:pStyle w:val="TOC3"/>
        <w:tabs>
          <w:tab w:val="right" w:leader="dot" w:pos="8296"/>
        </w:tabs>
        <w:ind w:left="960"/>
        <w:rPr>
          <w:rFonts w:asciiTheme="minorHAnsi" w:eastAsiaTheme="minorEastAsia" w:hAnsiTheme="minorHAnsi"/>
          <w:noProof/>
          <w:sz w:val="21"/>
          <w:szCs w:val="24"/>
        </w:rPr>
      </w:pPr>
      <w:hyperlink w:anchor="_Toc133260845" w:history="1">
        <w:r w:rsidR="00D45FA1" w:rsidRPr="00E37F6B">
          <w:rPr>
            <w:rStyle w:val="ad"/>
            <w:noProof/>
          </w:rPr>
          <w:t>2.2.1 Join</w:t>
        </w:r>
        <w:r w:rsidR="00D45FA1" w:rsidRPr="00E37F6B">
          <w:rPr>
            <w:rStyle w:val="ad"/>
            <w:noProof/>
          </w:rPr>
          <w:t>查询的概念</w:t>
        </w:r>
        <w:r w:rsidR="00D45FA1">
          <w:rPr>
            <w:noProof/>
            <w:webHidden/>
          </w:rPr>
          <w:tab/>
        </w:r>
        <w:r w:rsidR="00D45FA1">
          <w:rPr>
            <w:noProof/>
            <w:webHidden/>
          </w:rPr>
          <w:fldChar w:fldCharType="begin"/>
        </w:r>
        <w:r w:rsidR="00D45FA1">
          <w:rPr>
            <w:noProof/>
            <w:webHidden/>
          </w:rPr>
          <w:instrText xml:space="preserve"> PAGEREF _Toc133260845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3078F52F" w14:textId="6D47558F" w:rsidR="00D45FA1" w:rsidRDefault="00A928DD">
      <w:pPr>
        <w:pStyle w:val="TOC3"/>
        <w:tabs>
          <w:tab w:val="right" w:leader="dot" w:pos="8296"/>
        </w:tabs>
        <w:ind w:left="960"/>
        <w:rPr>
          <w:rFonts w:asciiTheme="minorHAnsi" w:eastAsiaTheme="minorEastAsia" w:hAnsiTheme="minorHAnsi"/>
          <w:noProof/>
          <w:sz w:val="21"/>
          <w:szCs w:val="24"/>
        </w:rPr>
      </w:pPr>
      <w:hyperlink w:anchor="_Toc133260846" w:history="1">
        <w:r w:rsidR="00D45FA1" w:rsidRPr="00E37F6B">
          <w:rPr>
            <w:rStyle w:val="ad"/>
            <w:noProof/>
          </w:rPr>
          <w:t>2.2.2 Join</w:t>
        </w:r>
        <w:r w:rsidR="00D45FA1" w:rsidRPr="00E37F6B">
          <w:rPr>
            <w:rStyle w:val="ad"/>
            <w:noProof/>
          </w:rPr>
          <w:t>属性与</w:t>
        </w:r>
        <w:r w:rsidR="00D45FA1" w:rsidRPr="00E37F6B">
          <w:rPr>
            <w:rStyle w:val="ad"/>
            <w:noProof/>
          </w:rPr>
          <w:t>Join</w:t>
        </w:r>
        <w:r w:rsidR="00D45FA1" w:rsidRPr="00E37F6B">
          <w:rPr>
            <w:rStyle w:val="ad"/>
            <w:noProof/>
          </w:rPr>
          <w:t>关键词集</w:t>
        </w:r>
        <w:r w:rsidR="00D45FA1">
          <w:rPr>
            <w:noProof/>
            <w:webHidden/>
          </w:rPr>
          <w:tab/>
        </w:r>
        <w:r w:rsidR="00D45FA1">
          <w:rPr>
            <w:noProof/>
            <w:webHidden/>
          </w:rPr>
          <w:fldChar w:fldCharType="begin"/>
        </w:r>
        <w:r w:rsidR="00D45FA1">
          <w:rPr>
            <w:noProof/>
            <w:webHidden/>
          </w:rPr>
          <w:instrText xml:space="preserve"> PAGEREF _Toc133260846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2B62D08F" w14:textId="7488DE77" w:rsidR="00D45FA1" w:rsidRDefault="00A928DD">
      <w:pPr>
        <w:pStyle w:val="TOC3"/>
        <w:tabs>
          <w:tab w:val="right" w:leader="dot" w:pos="8296"/>
        </w:tabs>
        <w:ind w:left="960"/>
        <w:rPr>
          <w:rFonts w:asciiTheme="minorHAnsi" w:eastAsiaTheme="minorEastAsia" w:hAnsiTheme="minorHAnsi"/>
          <w:noProof/>
          <w:sz w:val="21"/>
          <w:szCs w:val="24"/>
        </w:rPr>
      </w:pPr>
      <w:hyperlink w:anchor="_Toc133260847" w:history="1">
        <w:r w:rsidR="00D45FA1" w:rsidRPr="00E37F6B">
          <w:rPr>
            <w:rStyle w:val="ad"/>
            <w:noProof/>
          </w:rPr>
          <w:t>2.2.3 Join</w:t>
        </w:r>
        <w:r w:rsidR="00D45FA1" w:rsidRPr="00E37F6B">
          <w:rPr>
            <w:rStyle w:val="ad"/>
            <w:noProof/>
          </w:rPr>
          <w:t>查询的形式化定义</w:t>
        </w:r>
        <w:r w:rsidR="00D45FA1">
          <w:rPr>
            <w:noProof/>
            <w:webHidden/>
          </w:rPr>
          <w:tab/>
        </w:r>
        <w:r w:rsidR="00D45FA1">
          <w:rPr>
            <w:noProof/>
            <w:webHidden/>
          </w:rPr>
          <w:fldChar w:fldCharType="begin"/>
        </w:r>
        <w:r w:rsidR="00D45FA1">
          <w:rPr>
            <w:noProof/>
            <w:webHidden/>
          </w:rPr>
          <w:instrText xml:space="preserve"> PAGEREF _Toc133260847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08E7D88B" w14:textId="332EE6F8" w:rsidR="00D45FA1" w:rsidRDefault="00A928DD">
      <w:pPr>
        <w:pStyle w:val="TOC2"/>
        <w:tabs>
          <w:tab w:val="right" w:leader="dot" w:pos="8296"/>
        </w:tabs>
        <w:ind w:left="480"/>
        <w:rPr>
          <w:rFonts w:asciiTheme="minorHAnsi" w:eastAsiaTheme="minorEastAsia" w:hAnsiTheme="minorHAnsi"/>
          <w:noProof/>
          <w:sz w:val="21"/>
          <w:szCs w:val="24"/>
        </w:rPr>
      </w:pPr>
      <w:hyperlink w:anchor="_Toc133260848" w:history="1">
        <w:r w:rsidR="00D45FA1" w:rsidRPr="00E37F6B">
          <w:rPr>
            <w:rStyle w:val="ad"/>
            <w:noProof/>
          </w:rPr>
          <w:t>2.3 JXT</w:t>
        </w:r>
        <w:r w:rsidR="00D45FA1" w:rsidRPr="00E37F6B">
          <w:rPr>
            <w:rStyle w:val="ad"/>
            <w:noProof/>
          </w:rPr>
          <w:t>协议</w:t>
        </w:r>
        <w:r w:rsidR="00D45FA1">
          <w:rPr>
            <w:noProof/>
            <w:webHidden/>
          </w:rPr>
          <w:tab/>
        </w:r>
        <w:r w:rsidR="00D45FA1">
          <w:rPr>
            <w:noProof/>
            <w:webHidden/>
          </w:rPr>
          <w:fldChar w:fldCharType="begin"/>
        </w:r>
        <w:r w:rsidR="00D45FA1">
          <w:rPr>
            <w:noProof/>
            <w:webHidden/>
          </w:rPr>
          <w:instrText xml:space="preserve"> PAGEREF _Toc133260848 \h </w:instrText>
        </w:r>
        <w:r w:rsidR="00D45FA1">
          <w:rPr>
            <w:noProof/>
            <w:webHidden/>
          </w:rPr>
        </w:r>
        <w:r w:rsidR="00D45FA1">
          <w:rPr>
            <w:noProof/>
            <w:webHidden/>
          </w:rPr>
          <w:fldChar w:fldCharType="separate"/>
        </w:r>
        <w:r w:rsidR="00A42B54">
          <w:rPr>
            <w:noProof/>
            <w:webHidden/>
          </w:rPr>
          <w:t>9</w:t>
        </w:r>
        <w:r w:rsidR="00D45FA1">
          <w:rPr>
            <w:noProof/>
            <w:webHidden/>
          </w:rPr>
          <w:fldChar w:fldCharType="end"/>
        </w:r>
      </w:hyperlink>
    </w:p>
    <w:p w14:paraId="416AF0C3" w14:textId="530C6862" w:rsidR="00D45FA1" w:rsidRDefault="00A928DD">
      <w:pPr>
        <w:pStyle w:val="TOC3"/>
        <w:tabs>
          <w:tab w:val="right" w:leader="dot" w:pos="8296"/>
        </w:tabs>
        <w:ind w:left="960"/>
        <w:rPr>
          <w:rFonts w:asciiTheme="minorHAnsi" w:eastAsiaTheme="minorEastAsia" w:hAnsiTheme="minorHAnsi"/>
          <w:noProof/>
          <w:sz w:val="21"/>
          <w:szCs w:val="24"/>
        </w:rPr>
      </w:pPr>
      <w:hyperlink w:anchor="_Toc133260849" w:history="1">
        <w:r w:rsidR="00D45FA1" w:rsidRPr="00E37F6B">
          <w:rPr>
            <w:rStyle w:val="ad"/>
            <w:noProof/>
          </w:rPr>
          <w:t xml:space="preserve">2.3.1 </w:t>
        </w:r>
        <w:r w:rsidR="00D45FA1" w:rsidRPr="00E37F6B">
          <w:rPr>
            <w:rStyle w:val="ad"/>
            <w:noProof/>
          </w:rPr>
          <w:t>实现</w:t>
        </w:r>
        <w:r w:rsidR="00D45FA1" w:rsidRPr="00E37F6B">
          <w:rPr>
            <w:rStyle w:val="ad"/>
            <w:noProof/>
          </w:rPr>
          <w:t>Join</w:t>
        </w:r>
        <w:r w:rsidR="00D45FA1" w:rsidRPr="00E37F6B">
          <w:rPr>
            <w:rStyle w:val="ad"/>
            <w:noProof/>
          </w:rPr>
          <w:t>查询的思路</w:t>
        </w:r>
        <w:r w:rsidR="00D45FA1">
          <w:rPr>
            <w:noProof/>
            <w:webHidden/>
          </w:rPr>
          <w:tab/>
        </w:r>
        <w:r w:rsidR="00D45FA1">
          <w:rPr>
            <w:noProof/>
            <w:webHidden/>
          </w:rPr>
          <w:fldChar w:fldCharType="begin"/>
        </w:r>
        <w:r w:rsidR="00D45FA1">
          <w:rPr>
            <w:noProof/>
            <w:webHidden/>
          </w:rPr>
          <w:instrText xml:space="preserve"> PAGEREF _Toc133260849 \h </w:instrText>
        </w:r>
        <w:r w:rsidR="00D45FA1">
          <w:rPr>
            <w:noProof/>
            <w:webHidden/>
          </w:rPr>
        </w:r>
        <w:r w:rsidR="00D45FA1">
          <w:rPr>
            <w:noProof/>
            <w:webHidden/>
          </w:rPr>
          <w:fldChar w:fldCharType="separate"/>
        </w:r>
        <w:r w:rsidR="00A42B54">
          <w:rPr>
            <w:noProof/>
            <w:webHidden/>
          </w:rPr>
          <w:t>9</w:t>
        </w:r>
        <w:r w:rsidR="00D45FA1">
          <w:rPr>
            <w:noProof/>
            <w:webHidden/>
          </w:rPr>
          <w:fldChar w:fldCharType="end"/>
        </w:r>
      </w:hyperlink>
    </w:p>
    <w:p w14:paraId="3EA33F62" w14:textId="0070086D" w:rsidR="00D45FA1" w:rsidRDefault="00A928DD">
      <w:pPr>
        <w:pStyle w:val="TOC3"/>
        <w:tabs>
          <w:tab w:val="right" w:leader="dot" w:pos="8296"/>
        </w:tabs>
        <w:ind w:left="960"/>
        <w:rPr>
          <w:rFonts w:asciiTheme="minorHAnsi" w:eastAsiaTheme="minorEastAsia" w:hAnsiTheme="minorHAnsi"/>
          <w:noProof/>
          <w:sz w:val="21"/>
          <w:szCs w:val="24"/>
        </w:rPr>
      </w:pPr>
      <w:hyperlink w:anchor="_Toc133260850" w:history="1">
        <w:r w:rsidR="00D45FA1" w:rsidRPr="00E37F6B">
          <w:rPr>
            <w:rStyle w:val="ad"/>
            <w:noProof/>
          </w:rPr>
          <w:t xml:space="preserve">2.3.2 </w:t>
        </w:r>
        <w:r w:rsidR="00D45FA1" w:rsidRPr="00E37F6B">
          <w:rPr>
            <w:rStyle w:val="ad"/>
            <w:noProof/>
          </w:rPr>
          <w:t>两个子查询的实现</w:t>
        </w:r>
        <w:r w:rsidR="00D45FA1">
          <w:rPr>
            <w:noProof/>
            <w:webHidden/>
          </w:rPr>
          <w:tab/>
        </w:r>
        <w:r w:rsidR="00D45FA1">
          <w:rPr>
            <w:noProof/>
            <w:webHidden/>
          </w:rPr>
          <w:fldChar w:fldCharType="begin"/>
        </w:r>
        <w:r w:rsidR="00D45FA1">
          <w:rPr>
            <w:noProof/>
            <w:webHidden/>
          </w:rPr>
          <w:instrText xml:space="preserve"> PAGEREF _Toc133260850 \h </w:instrText>
        </w:r>
        <w:r w:rsidR="00D45FA1">
          <w:rPr>
            <w:noProof/>
            <w:webHidden/>
          </w:rPr>
        </w:r>
        <w:r w:rsidR="00D45FA1">
          <w:rPr>
            <w:noProof/>
            <w:webHidden/>
          </w:rPr>
          <w:fldChar w:fldCharType="separate"/>
        </w:r>
        <w:r w:rsidR="00A42B54">
          <w:rPr>
            <w:noProof/>
            <w:webHidden/>
          </w:rPr>
          <w:t>10</w:t>
        </w:r>
        <w:r w:rsidR="00D45FA1">
          <w:rPr>
            <w:noProof/>
            <w:webHidden/>
          </w:rPr>
          <w:fldChar w:fldCharType="end"/>
        </w:r>
      </w:hyperlink>
    </w:p>
    <w:p w14:paraId="17C36493" w14:textId="476BF31F" w:rsidR="00D45FA1" w:rsidRDefault="00A928DD">
      <w:pPr>
        <w:pStyle w:val="TOC3"/>
        <w:tabs>
          <w:tab w:val="right" w:leader="dot" w:pos="8296"/>
        </w:tabs>
        <w:ind w:left="960"/>
        <w:rPr>
          <w:rFonts w:asciiTheme="minorHAnsi" w:eastAsiaTheme="minorEastAsia" w:hAnsiTheme="minorHAnsi"/>
          <w:noProof/>
          <w:sz w:val="21"/>
          <w:szCs w:val="24"/>
        </w:rPr>
      </w:pPr>
      <w:hyperlink w:anchor="_Toc133260851" w:history="1">
        <w:r w:rsidR="00D45FA1" w:rsidRPr="00E37F6B">
          <w:rPr>
            <w:rStyle w:val="ad"/>
            <w:noProof/>
          </w:rPr>
          <w:t xml:space="preserve">2.3.3 </w:t>
        </w:r>
        <w:r w:rsidR="00D45FA1" w:rsidRPr="00E37F6B">
          <w:rPr>
            <w:rStyle w:val="ad"/>
            <w:noProof/>
          </w:rPr>
          <w:t>协议具体流程</w:t>
        </w:r>
        <w:r w:rsidR="00D45FA1">
          <w:rPr>
            <w:noProof/>
            <w:webHidden/>
          </w:rPr>
          <w:tab/>
        </w:r>
        <w:r w:rsidR="00D45FA1">
          <w:rPr>
            <w:noProof/>
            <w:webHidden/>
          </w:rPr>
          <w:fldChar w:fldCharType="begin"/>
        </w:r>
        <w:r w:rsidR="00D45FA1">
          <w:rPr>
            <w:noProof/>
            <w:webHidden/>
          </w:rPr>
          <w:instrText xml:space="preserve"> PAGEREF _Toc133260851 \h </w:instrText>
        </w:r>
        <w:r w:rsidR="00D45FA1">
          <w:rPr>
            <w:noProof/>
            <w:webHidden/>
          </w:rPr>
        </w:r>
        <w:r w:rsidR="00D45FA1">
          <w:rPr>
            <w:noProof/>
            <w:webHidden/>
          </w:rPr>
          <w:fldChar w:fldCharType="separate"/>
        </w:r>
        <w:r w:rsidR="00A42B54">
          <w:rPr>
            <w:noProof/>
            <w:webHidden/>
          </w:rPr>
          <w:t>11</w:t>
        </w:r>
        <w:r w:rsidR="00D45FA1">
          <w:rPr>
            <w:noProof/>
            <w:webHidden/>
          </w:rPr>
          <w:fldChar w:fldCharType="end"/>
        </w:r>
      </w:hyperlink>
    </w:p>
    <w:p w14:paraId="3DF62A4D" w14:textId="1D65D9FF" w:rsidR="00D45FA1" w:rsidRDefault="00A928DD">
      <w:pPr>
        <w:pStyle w:val="TOC1"/>
        <w:rPr>
          <w:rFonts w:asciiTheme="minorHAnsi" w:eastAsiaTheme="minorEastAsia" w:hAnsiTheme="minorHAnsi"/>
          <w:noProof/>
          <w:sz w:val="21"/>
          <w:szCs w:val="24"/>
        </w:rPr>
      </w:pPr>
      <w:hyperlink w:anchor="_Toc133260852" w:history="1">
        <w:r w:rsidR="00D45FA1" w:rsidRPr="00E37F6B">
          <w:rPr>
            <w:rStyle w:val="ad"/>
            <w:noProof/>
          </w:rPr>
          <w:t>3 MC-JXT</w:t>
        </w:r>
        <w:r w:rsidR="00D45FA1" w:rsidRPr="00E37F6B">
          <w:rPr>
            <w:rStyle w:val="ad"/>
            <w:noProof/>
          </w:rPr>
          <w:t>协议设计</w:t>
        </w:r>
        <w:r w:rsidR="00D45FA1">
          <w:rPr>
            <w:noProof/>
            <w:webHidden/>
          </w:rPr>
          <w:tab/>
        </w:r>
        <w:r w:rsidR="00D45FA1">
          <w:rPr>
            <w:noProof/>
            <w:webHidden/>
          </w:rPr>
          <w:fldChar w:fldCharType="begin"/>
        </w:r>
        <w:r w:rsidR="00D45FA1">
          <w:rPr>
            <w:noProof/>
            <w:webHidden/>
          </w:rPr>
          <w:instrText xml:space="preserve"> PAGEREF _Toc133260852 \h </w:instrText>
        </w:r>
        <w:r w:rsidR="00D45FA1">
          <w:rPr>
            <w:noProof/>
            <w:webHidden/>
          </w:rPr>
        </w:r>
        <w:r w:rsidR="00D45FA1">
          <w:rPr>
            <w:noProof/>
            <w:webHidden/>
          </w:rPr>
          <w:fldChar w:fldCharType="separate"/>
        </w:r>
        <w:r w:rsidR="00A42B54">
          <w:rPr>
            <w:noProof/>
            <w:webHidden/>
          </w:rPr>
          <w:t>13</w:t>
        </w:r>
        <w:r w:rsidR="00D45FA1">
          <w:rPr>
            <w:noProof/>
            <w:webHidden/>
          </w:rPr>
          <w:fldChar w:fldCharType="end"/>
        </w:r>
      </w:hyperlink>
    </w:p>
    <w:p w14:paraId="27C1B014" w14:textId="3CC85B8C" w:rsidR="00D45FA1" w:rsidRDefault="00A928DD">
      <w:pPr>
        <w:pStyle w:val="TOC2"/>
        <w:tabs>
          <w:tab w:val="right" w:leader="dot" w:pos="8296"/>
        </w:tabs>
        <w:ind w:left="480"/>
        <w:rPr>
          <w:rFonts w:asciiTheme="minorHAnsi" w:eastAsiaTheme="minorEastAsia" w:hAnsiTheme="minorHAnsi"/>
          <w:noProof/>
          <w:sz w:val="21"/>
          <w:szCs w:val="24"/>
        </w:rPr>
      </w:pPr>
      <w:hyperlink w:anchor="_Toc133260853" w:history="1">
        <w:r w:rsidR="00D45FA1" w:rsidRPr="00E37F6B">
          <w:rPr>
            <w:rStyle w:val="ad"/>
            <w:noProof/>
          </w:rPr>
          <w:t xml:space="preserve">3.1 </w:t>
        </w:r>
        <w:r w:rsidR="00D45FA1" w:rsidRPr="00E37F6B">
          <w:rPr>
            <w:rStyle w:val="ad"/>
            <w:noProof/>
          </w:rPr>
          <w:t>多用户对称可搜索加密定义</w:t>
        </w:r>
        <w:r w:rsidR="00D45FA1">
          <w:rPr>
            <w:noProof/>
            <w:webHidden/>
          </w:rPr>
          <w:tab/>
        </w:r>
        <w:r w:rsidR="00D45FA1">
          <w:rPr>
            <w:noProof/>
            <w:webHidden/>
          </w:rPr>
          <w:fldChar w:fldCharType="begin"/>
        </w:r>
        <w:r w:rsidR="00D45FA1">
          <w:rPr>
            <w:noProof/>
            <w:webHidden/>
          </w:rPr>
          <w:instrText xml:space="preserve"> PAGEREF _Toc133260853 \h </w:instrText>
        </w:r>
        <w:r w:rsidR="00D45FA1">
          <w:rPr>
            <w:noProof/>
            <w:webHidden/>
          </w:rPr>
        </w:r>
        <w:r w:rsidR="00D45FA1">
          <w:rPr>
            <w:noProof/>
            <w:webHidden/>
          </w:rPr>
          <w:fldChar w:fldCharType="separate"/>
        </w:r>
        <w:r w:rsidR="00A42B54">
          <w:rPr>
            <w:noProof/>
            <w:webHidden/>
          </w:rPr>
          <w:t>13</w:t>
        </w:r>
        <w:r w:rsidR="00D45FA1">
          <w:rPr>
            <w:noProof/>
            <w:webHidden/>
          </w:rPr>
          <w:fldChar w:fldCharType="end"/>
        </w:r>
      </w:hyperlink>
    </w:p>
    <w:p w14:paraId="4C8CBC84" w14:textId="03E6ED08" w:rsidR="00D45FA1" w:rsidRDefault="00A928DD">
      <w:pPr>
        <w:pStyle w:val="TOC2"/>
        <w:tabs>
          <w:tab w:val="right" w:leader="dot" w:pos="8296"/>
        </w:tabs>
        <w:ind w:left="480"/>
        <w:rPr>
          <w:rFonts w:asciiTheme="minorHAnsi" w:eastAsiaTheme="minorEastAsia" w:hAnsiTheme="minorHAnsi"/>
          <w:noProof/>
          <w:sz w:val="21"/>
          <w:szCs w:val="24"/>
        </w:rPr>
      </w:pPr>
      <w:hyperlink w:anchor="_Toc133260854" w:history="1">
        <w:r w:rsidR="00D45FA1" w:rsidRPr="00E37F6B">
          <w:rPr>
            <w:rStyle w:val="ad"/>
            <w:noProof/>
          </w:rPr>
          <w:t>3.2 MC-JXT</w:t>
        </w:r>
        <w:r w:rsidR="00D45FA1" w:rsidRPr="00E37F6B">
          <w:rPr>
            <w:rStyle w:val="ad"/>
            <w:noProof/>
          </w:rPr>
          <w:t>协议构造</w:t>
        </w:r>
        <w:r w:rsidR="00D45FA1">
          <w:rPr>
            <w:noProof/>
            <w:webHidden/>
          </w:rPr>
          <w:tab/>
        </w:r>
        <w:r w:rsidR="00D45FA1">
          <w:rPr>
            <w:noProof/>
            <w:webHidden/>
          </w:rPr>
          <w:fldChar w:fldCharType="begin"/>
        </w:r>
        <w:r w:rsidR="00D45FA1">
          <w:rPr>
            <w:noProof/>
            <w:webHidden/>
          </w:rPr>
          <w:instrText xml:space="preserve"> PAGEREF _Toc133260854 \h </w:instrText>
        </w:r>
        <w:r w:rsidR="00D45FA1">
          <w:rPr>
            <w:noProof/>
            <w:webHidden/>
          </w:rPr>
        </w:r>
        <w:r w:rsidR="00D45FA1">
          <w:rPr>
            <w:noProof/>
            <w:webHidden/>
          </w:rPr>
          <w:fldChar w:fldCharType="separate"/>
        </w:r>
        <w:r w:rsidR="00A42B54">
          <w:rPr>
            <w:noProof/>
            <w:webHidden/>
          </w:rPr>
          <w:t>14</w:t>
        </w:r>
        <w:r w:rsidR="00D45FA1">
          <w:rPr>
            <w:noProof/>
            <w:webHidden/>
          </w:rPr>
          <w:fldChar w:fldCharType="end"/>
        </w:r>
      </w:hyperlink>
    </w:p>
    <w:p w14:paraId="4E28F835" w14:textId="61C88AEC" w:rsidR="00D45FA1" w:rsidRDefault="00A928DD">
      <w:pPr>
        <w:pStyle w:val="TOC3"/>
        <w:tabs>
          <w:tab w:val="right" w:leader="dot" w:pos="8296"/>
        </w:tabs>
        <w:ind w:left="960"/>
        <w:rPr>
          <w:rFonts w:asciiTheme="minorHAnsi" w:eastAsiaTheme="minorEastAsia" w:hAnsiTheme="minorHAnsi"/>
          <w:noProof/>
          <w:sz w:val="21"/>
          <w:szCs w:val="24"/>
        </w:rPr>
      </w:pPr>
      <w:hyperlink w:anchor="_Toc133260855" w:history="1">
        <w:r w:rsidR="00D45FA1" w:rsidRPr="00E37F6B">
          <w:rPr>
            <w:rStyle w:val="ad"/>
            <w:noProof/>
          </w:rPr>
          <w:t>3.2.1</w:t>
        </w:r>
        <m:oMath>
          <m:r>
            <w:rPr>
              <w:rStyle w:val="ad"/>
              <w:rFonts w:ascii="Cambria Math" w:hAnsi="Cambria Math"/>
              <w:noProof/>
            </w:rPr>
            <m:t xml:space="preserve"> EDBSetup</m:t>
          </m:r>
        </m:oMath>
        <w:r w:rsidR="00D45FA1" w:rsidRPr="00E37F6B">
          <w:rPr>
            <w:rStyle w:val="ad"/>
            <w:noProof/>
          </w:rPr>
          <w:t xml:space="preserve"> </w:t>
        </w:r>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5 \h </w:instrText>
        </w:r>
        <w:r w:rsidR="00D45FA1">
          <w:rPr>
            <w:noProof/>
            <w:webHidden/>
          </w:rPr>
        </w:r>
        <w:r w:rsidR="00D45FA1">
          <w:rPr>
            <w:noProof/>
            <w:webHidden/>
          </w:rPr>
          <w:fldChar w:fldCharType="separate"/>
        </w:r>
        <w:r w:rsidR="00A42B54">
          <w:rPr>
            <w:noProof/>
            <w:webHidden/>
          </w:rPr>
          <w:t>14</w:t>
        </w:r>
        <w:r w:rsidR="00D45FA1">
          <w:rPr>
            <w:noProof/>
            <w:webHidden/>
          </w:rPr>
          <w:fldChar w:fldCharType="end"/>
        </w:r>
      </w:hyperlink>
    </w:p>
    <w:p w14:paraId="14C6E472" w14:textId="73853041" w:rsidR="00D45FA1" w:rsidRDefault="00A928DD">
      <w:pPr>
        <w:pStyle w:val="TOC3"/>
        <w:tabs>
          <w:tab w:val="right" w:leader="dot" w:pos="8296"/>
        </w:tabs>
        <w:ind w:left="960"/>
        <w:rPr>
          <w:rFonts w:asciiTheme="minorHAnsi" w:eastAsiaTheme="minorEastAsia" w:hAnsiTheme="minorHAnsi"/>
          <w:noProof/>
          <w:sz w:val="21"/>
          <w:szCs w:val="24"/>
        </w:rPr>
      </w:pPr>
      <w:hyperlink w:anchor="_Toc133260856" w:history="1">
        <w:r w:rsidR="00D45FA1" w:rsidRPr="00E37F6B">
          <w:rPr>
            <w:rStyle w:val="ad"/>
            <w:noProof/>
          </w:rPr>
          <w:t>3.2.2</w:t>
        </w:r>
        <m:oMath>
          <m:r>
            <w:rPr>
              <w:rStyle w:val="ad"/>
              <w:rFonts w:ascii="Cambria Math" w:hAnsi="Cambria Math"/>
              <w:noProof/>
            </w:rPr>
            <m:t xml:space="preserve"> GenToken</m:t>
          </m:r>
        </m:oMath>
        <w:r w:rsidR="00D45FA1" w:rsidRPr="00E37F6B">
          <w:rPr>
            <w:rStyle w:val="ad"/>
            <w:noProof/>
          </w:rPr>
          <w:t xml:space="preserve"> </w:t>
        </w:r>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6 \h </w:instrText>
        </w:r>
        <w:r w:rsidR="00D45FA1">
          <w:rPr>
            <w:noProof/>
            <w:webHidden/>
          </w:rPr>
        </w:r>
        <w:r w:rsidR="00D45FA1">
          <w:rPr>
            <w:noProof/>
            <w:webHidden/>
          </w:rPr>
          <w:fldChar w:fldCharType="separate"/>
        </w:r>
        <w:r w:rsidR="00A42B54">
          <w:rPr>
            <w:noProof/>
            <w:webHidden/>
          </w:rPr>
          <w:t>17</w:t>
        </w:r>
        <w:r w:rsidR="00D45FA1">
          <w:rPr>
            <w:noProof/>
            <w:webHidden/>
          </w:rPr>
          <w:fldChar w:fldCharType="end"/>
        </w:r>
      </w:hyperlink>
    </w:p>
    <w:p w14:paraId="2D369F10" w14:textId="286E9478" w:rsidR="00D45FA1" w:rsidRDefault="00A928DD">
      <w:pPr>
        <w:pStyle w:val="TOC3"/>
        <w:tabs>
          <w:tab w:val="right" w:leader="dot" w:pos="8296"/>
        </w:tabs>
        <w:ind w:left="960"/>
        <w:rPr>
          <w:rFonts w:asciiTheme="minorHAnsi" w:eastAsiaTheme="minorEastAsia" w:hAnsiTheme="minorHAnsi"/>
          <w:noProof/>
          <w:sz w:val="21"/>
          <w:szCs w:val="24"/>
        </w:rPr>
      </w:pPr>
      <w:hyperlink w:anchor="_Toc133260857" w:history="1">
        <w:r w:rsidR="00D45FA1" w:rsidRPr="00E37F6B">
          <w:rPr>
            <w:rStyle w:val="ad"/>
            <w:noProof/>
          </w:rPr>
          <w:t>3.2.3</w:t>
        </w:r>
        <m:oMath>
          <m:r>
            <w:rPr>
              <w:rStyle w:val="ad"/>
              <w:rFonts w:ascii="Cambria Math" w:hAnsi="Cambria Math"/>
              <w:noProof/>
            </w:rPr>
            <m:t xml:space="preserve"> Search</m:t>
          </m:r>
          <m:r>
            <w:rPr>
              <w:rStyle w:val="ad"/>
              <w:rFonts w:ascii="Cambria Math"/>
              <w:noProof/>
            </w:rPr>
            <m:t xml:space="preserve"> </m:t>
          </m:r>
        </m:oMath>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7 \h </w:instrText>
        </w:r>
        <w:r w:rsidR="00D45FA1">
          <w:rPr>
            <w:noProof/>
            <w:webHidden/>
          </w:rPr>
        </w:r>
        <w:r w:rsidR="00D45FA1">
          <w:rPr>
            <w:noProof/>
            <w:webHidden/>
          </w:rPr>
          <w:fldChar w:fldCharType="separate"/>
        </w:r>
        <w:r w:rsidR="00A42B54">
          <w:rPr>
            <w:noProof/>
            <w:webHidden/>
          </w:rPr>
          <w:t>20</w:t>
        </w:r>
        <w:r w:rsidR="00D45FA1">
          <w:rPr>
            <w:noProof/>
            <w:webHidden/>
          </w:rPr>
          <w:fldChar w:fldCharType="end"/>
        </w:r>
      </w:hyperlink>
    </w:p>
    <w:p w14:paraId="238104C0" w14:textId="56A62D43" w:rsidR="00D45FA1" w:rsidRDefault="00A928DD">
      <w:pPr>
        <w:pStyle w:val="TOC2"/>
        <w:tabs>
          <w:tab w:val="right" w:leader="dot" w:pos="8296"/>
        </w:tabs>
        <w:ind w:left="480"/>
        <w:rPr>
          <w:rFonts w:asciiTheme="minorHAnsi" w:eastAsiaTheme="minorEastAsia" w:hAnsiTheme="minorHAnsi"/>
          <w:noProof/>
          <w:sz w:val="21"/>
          <w:szCs w:val="24"/>
        </w:rPr>
      </w:pPr>
      <w:hyperlink w:anchor="_Toc133260858" w:history="1">
        <w:r w:rsidR="00D45FA1" w:rsidRPr="00E37F6B">
          <w:rPr>
            <w:rStyle w:val="ad"/>
            <w:noProof/>
          </w:rPr>
          <w:t>3.3 MC-JXT</w:t>
        </w:r>
        <w:r w:rsidR="00D45FA1" w:rsidRPr="00E37F6B">
          <w:rPr>
            <w:rStyle w:val="ad"/>
            <w:noProof/>
          </w:rPr>
          <w:t>协议正确性分析</w:t>
        </w:r>
        <w:r w:rsidR="00D45FA1">
          <w:rPr>
            <w:noProof/>
            <w:webHidden/>
          </w:rPr>
          <w:tab/>
        </w:r>
        <w:r w:rsidR="00D45FA1">
          <w:rPr>
            <w:noProof/>
            <w:webHidden/>
          </w:rPr>
          <w:fldChar w:fldCharType="begin"/>
        </w:r>
        <w:r w:rsidR="00D45FA1">
          <w:rPr>
            <w:noProof/>
            <w:webHidden/>
          </w:rPr>
          <w:instrText xml:space="preserve"> PAGEREF _Toc133260858 \h </w:instrText>
        </w:r>
        <w:r w:rsidR="00D45FA1">
          <w:rPr>
            <w:noProof/>
            <w:webHidden/>
          </w:rPr>
        </w:r>
        <w:r w:rsidR="00D45FA1">
          <w:rPr>
            <w:noProof/>
            <w:webHidden/>
          </w:rPr>
          <w:fldChar w:fldCharType="separate"/>
        </w:r>
        <w:r w:rsidR="00A42B54">
          <w:rPr>
            <w:noProof/>
            <w:webHidden/>
          </w:rPr>
          <w:t>23</w:t>
        </w:r>
        <w:r w:rsidR="00D45FA1">
          <w:rPr>
            <w:noProof/>
            <w:webHidden/>
          </w:rPr>
          <w:fldChar w:fldCharType="end"/>
        </w:r>
      </w:hyperlink>
    </w:p>
    <w:p w14:paraId="27A00EB8" w14:textId="25FF9C14" w:rsidR="00D45FA1" w:rsidRDefault="00A928DD">
      <w:pPr>
        <w:pStyle w:val="TOC2"/>
        <w:tabs>
          <w:tab w:val="right" w:leader="dot" w:pos="8296"/>
        </w:tabs>
        <w:ind w:left="480"/>
        <w:rPr>
          <w:rFonts w:asciiTheme="minorHAnsi" w:eastAsiaTheme="minorEastAsia" w:hAnsiTheme="minorHAnsi"/>
          <w:noProof/>
          <w:sz w:val="21"/>
          <w:szCs w:val="24"/>
        </w:rPr>
      </w:pPr>
      <w:hyperlink w:anchor="_Toc133260859" w:history="1">
        <w:r w:rsidR="00D45FA1" w:rsidRPr="00E37F6B">
          <w:rPr>
            <w:rStyle w:val="ad"/>
            <w:noProof/>
          </w:rPr>
          <w:t>3.4 MC-JXT</w:t>
        </w:r>
        <w:r w:rsidR="00D45FA1" w:rsidRPr="00E37F6B">
          <w:rPr>
            <w:rStyle w:val="ad"/>
            <w:noProof/>
          </w:rPr>
          <w:t>协议安全性分析</w:t>
        </w:r>
        <w:r w:rsidR="00D45FA1">
          <w:rPr>
            <w:noProof/>
            <w:webHidden/>
          </w:rPr>
          <w:tab/>
        </w:r>
        <w:r w:rsidR="00D45FA1">
          <w:rPr>
            <w:noProof/>
            <w:webHidden/>
          </w:rPr>
          <w:fldChar w:fldCharType="begin"/>
        </w:r>
        <w:r w:rsidR="00D45FA1">
          <w:rPr>
            <w:noProof/>
            <w:webHidden/>
          </w:rPr>
          <w:instrText xml:space="preserve"> PAGEREF _Toc133260859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426181EF" w14:textId="37F4E4DB" w:rsidR="00D45FA1" w:rsidRDefault="00A928DD">
      <w:pPr>
        <w:pStyle w:val="TOC3"/>
        <w:tabs>
          <w:tab w:val="right" w:leader="dot" w:pos="8296"/>
        </w:tabs>
        <w:ind w:left="960"/>
        <w:rPr>
          <w:rFonts w:asciiTheme="minorHAnsi" w:eastAsiaTheme="minorEastAsia" w:hAnsiTheme="minorHAnsi"/>
          <w:noProof/>
          <w:sz w:val="21"/>
          <w:szCs w:val="24"/>
        </w:rPr>
      </w:pPr>
      <w:hyperlink w:anchor="_Toc133260860" w:history="1">
        <w:r w:rsidR="00D45FA1" w:rsidRPr="00E37F6B">
          <w:rPr>
            <w:rStyle w:val="ad"/>
            <w:noProof/>
          </w:rPr>
          <w:t xml:space="preserve">3.4.1 </w:t>
        </w:r>
        <w:r w:rsidR="00D45FA1" w:rsidRPr="00E37F6B">
          <w:rPr>
            <w:rStyle w:val="ad"/>
            <w:noProof/>
          </w:rPr>
          <w:t>攻击者为服务端</w:t>
        </w:r>
        <w:r w:rsidR="00D45FA1" w:rsidRPr="00E37F6B">
          <w:rPr>
            <w:rStyle w:val="ad"/>
            <w:noProof/>
          </w:rPr>
          <w:t xml:space="preserve"> </w:t>
        </w:r>
        <m:oMath>
          <m:r>
            <m:rPr>
              <m:scr m:val="script"/>
            </m:rPr>
            <w:rPr>
              <w:rStyle w:val="ad"/>
              <w:rFonts w:ascii="Cambria Math" w:hAnsi="Cambria Math"/>
              <w:noProof/>
            </w:rPr>
            <m:t>S</m:t>
          </m:r>
        </m:oMath>
        <w:r w:rsidR="00D45FA1" w:rsidRPr="00E37F6B">
          <w:rPr>
            <w:rStyle w:val="ad"/>
            <w:noProof/>
          </w:rPr>
          <w:t xml:space="preserve"> </w:t>
        </w:r>
        <w:r w:rsidR="00D45FA1" w:rsidRPr="00E37F6B">
          <w:rPr>
            <w:rStyle w:val="ad"/>
            <w:noProof/>
          </w:rPr>
          <w:t>时的安全性</w:t>
        </w:r>
        <w:r w:rsidR="00D45FA1">
          <w:rPr>
            <w:noProof/>
            <w:webHidden/>
          </w:rPr>
          <w:tab/>
        </w:r>
        <w:r w:rsidR="00D45FA1">
          <w:rPr>
            <w:noProof/>
            <w:webHidden/>
          </w:rPr>
          <w:fldChar w:fldCharType="begin"/>
        </w:r>
        <w:r w:rsidR="00D45FA1">
          <w:rPr>
            <w:noProof/>
            <w:webHidden/>
          </w:rPr>
          <w:instrText xml:space="preserve"> PAGEREF _Toc133260860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31C2868A" w14:textId="173ABA0D" w:rsidR="00D45FA1" w:rsidRDefault="00A928DD">
      <w:pPr>
        <w:pStyle w:val="TOC3"/>
        <w:tabs>
          <w:tab w:val="right" w:leader="dot" w:pos="8296"/>
        </w:tabs>
        <w:ind w:left="960"/>
        <w:rPr>
          <w:rFonts w:asciiTheme="minorHAnsi" w:eastAsiaTheme="minorEastAsia" w:hAnsiTheme="minorHAnsi"/>
          <w:noProof/>
          <w:sz w:val="21"/>
          <w:szCs w:val="24"/>
        </w:rPr>
      </w:pPr>
      <w:hyperlink w:anchor="_Toc133260861" w:history="1">
        <w:r w:rsidR="00D45FA1" w:rsidRPr="00E37F6B">
          <w:rPr>
            <w:rStyle w:val="ad"/>
            <w:noProof/>
          </w:rPr>
          <w:t xml:space="preserve">3.4.2 </w:t>
        </w:r>
        <w:r w:rsidR="00D45FA1" w:rsidRPr="00E37F6B">
          <w:rPr>
            <w:rStyle w:val="ad"/>
            <w:noProof/>
          </w:rPr>
          <w:t>攻击者为客户端</w:t>
        </w:r>
        <w:r w:rsidR="00D45FA1" w:rsidRPr="00E37F6B">
          <w:rPr>
            <w:rStyle w:val="ad"/>
            <w:noProof/>
          </w:rPr>
          <w:t xml:space="preserve"> </w:t>
        </w:r>
        <m:oMath>
          <m:r>
            <m:rPr>
              <m:scr m:val="script"/>
            </m:rPr>
            <w:rPr>
              <w:rStyle w:val="ad"/>
              <w:rFonts w:ascii="Cambria Math" w:hAnsi="Cambria Math"/>
              <w:noProof/>
            </w:rPr>
            <m:t xml:space="preserve">C </m:t>
          </m:r>
        </m:oMath>
        <w:r w:rsidR="00D45FA1" w:rsidRPr="00E37F6B">
          <w:rPr>
            <w:rStyle w:val="ad"/>
            <w:noProof/>
          </w:rPr>
          <w:t>时的安全性</w:t>
        </w:r>
        <w:r w:rsidR="00D45FA1">
          <w:rPr>
            <w:noProof/>
            <w:webHidden/>
          </w:rPr>
          <w:tab/>
        </w:r>
        <w:r w:rsidR="00D45FA1">
          <w:rPr>
            <w:noProof/>
            <w:webHidden/>
          </w:rPr>
          <w:fldChar w:fldCharType="begin"/>
        </w:r>
        <w:r w:rsidR="00D45FA1">
          <w:rPr>
            <w:noProof/>
            <w:webHidden/>
          </w:rPr>
          <w:instrText xml:space="preserve"> PAGEREF _Toc133260861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0EB0385F" w14:textId="7D6CCC2F" w:rsidR="00D45FA1" w:rsidRDefault="00A928DD">
      <w:pPr>
        <w:pStyle w:val="TOC2"/>
        <w:tabs>
          <w:tab w:val="right" w:leader="dot" w:pos="8296"/>
        </w:tabs>
        <w:ind w:left="480"/>
        <w:rPr>
          <w:rFonts w:asciiTheme="minorHAnsi" w:eastAsiaTheme="minorEastAsia" w:hAnsiTheme="minorHAnsi"/>
          <w:noProof/>
          <w:sz w:val="21"/>
          <w:szCs w:val="24"/>
        </w:rPr>
      </w:pPr>
      <w:hyperlink w:anchor="_Toc133260862" w:history="1">
        <w:r w:rsidR="00D45FA1" w:rsidRPr="00E37F6B">
          <w:rPr>
            <w:rStyle w:val="ad"/>
            <w:noProof/>
          </w:rPr>
          <w:t>3.5 MC-JXT</w:t>
        </w:r>
        <w:r w:rsidR="00D45FA1" w:rsidRPr="00E37F6B">
          <w:rPr>
            <w:rStyle w:val="ad"/>
            <w:noProof/>
          </w:rPr>
          <w:t>协议理论开销分析</w:t>
        </w:r>
        <w:r w:rsidR="00D45FA1">
          <w:rPr>
            <w:noProof/>
            <w:webHidden/>
          </w:rPr>
          <w:tab/>
        </w:r>
        <w:r w:rsidR="00D45FA1">
          <w:rPr>
            <w:noProof/>
            <w:webHidden/>
          </w:rPr>
          <w:fldChar w:fldCharType="begin"/>
        </w:r>
        <w:r w:rsidR="00D45FA1">
          <w:rPr>
            <w:noProof/>
            <w:webHidden/>
          </w:rPr>
          <w:instrText xml:space="preserve"> PAGEREF _Toc133260862 \h </w:instrText>
        </w:r>
        <w:r w:rsidR="00D45FA1">
          <w:rPr>
            <w:noProof/>
            <w:webHidden/>
          </w:rPr>
        </w:r>
        <w:r w:rsidR="00D45FA1">
          <w:rPr>
            <w:noProof/>
            <w:webHidden/>
          </w:rPr>
          <w:fldChar w:fldCharType="separate"/>
        </w:r>
        <w:r w:rsidR="00A42B54">
          <w:rPr>
            <w:noProof/>
            <w:webHidden/>
          </w:rPr>
          <w:t>26</w:t>
        </w:r>
        <w:r w:rsidR="00D45FA1">
          <w:rPr>
            <w:noProof/>
            <w:webHidden/>
          </w:rPr>
          <w:fldChar w:fldCharType="end"/>
        </w:r>
      </w:hyperlink>
    </w:p>
    <w:p w14:paraId="196F5EFE" w14:textId="6A8591EC" w:rsidR="00D45FA1" w:rsidRDefault="00A928DD">
      <w:pPr>
        <w:pStyle w:val="TOC3"/>
        <w:tabs>
          <w:tab w:val="right" w:leader="dot" w:pos="8296"/>
        </w:tabs>
        <w:ind w:left="960"/>
        <w:rPr>
          <w:rFonts w:asciiTheme="minorHAnsi" w:eastAsiaTheme="minorEastAsia" w:hAnsiTheme="minorHAnsi"/>
          <w:noProof/>
          <w:sz w:val="21"/>
          <w:szCs w:val="24"/>
        </w:rPr>
      </w:pPr>
      <w:hyperlink w:anchor="_Toc133260863" w:history="1">
        <w:r w:rsidR="00D45FA1" w:rsidRPr="00E37F6B">
          <w:rPr>
            <w:rStyle w:val="ad"/>
            <w:noProof/>
          </w:rPr>
          <w:t xml:space="preserve">3.5.1 </w:t>
        </w:r>
        <w:r w:rsidR="00D45FA1" w:rsidRPr="00E37F6B">
          <w:rPr>
            <w:rStyle w:val="ad"/>
            <w:noProof/>
          </w:rPr>
          <w:t>存储开销</w:t>
        </w:r>
        <w:r w:rsidR="00D45FA1">
          <w:rPr>
            <w:noProof/>
            <w:webHidden/>
          </w:rPr>
          <w:tab/>
        </w:r>
        <w:r w:rsidR="00D45FA1">
          <w:rPr>
            <w:noProof/>
            <w:webHidden/>
          </w:rPr>
          <w:fldChar w:fldCharType="begin"/>
        </w:r>
        <w:r w:rsidR="00D45FA1">
          <w:rPr>
            <w:noProof/>
            <w:webHidden/>
          </w:rPr>
          <w:instrText xml:space="preserve"> PAGEREF _Toc133260863 \h </w:instrText>
        </w:r>
        <w:r w:rsidR="00D45FA1">
          <w:rPr>
            <w:noProof/>
            <w:webHidden/>
          </w:rPr>
        </w:r>
        <w:r w:rsidR="00D45FA1">
          <w:rPr>
            <w:noProof/>
            <w:webHidden/>
          </w:rPr>
          <w:fldChar w:fldCharType="separate"/>
        </w:r>
        <w:r w:rsidR="00A42B54">
          <w:rPr>
            <w:noProof/>
            <w:webHidden/>
          </w:rPr>
          <w:t>26</w:t>
        </w:r>
        <w:r w:rsidR="00D45FA1">
          <w:rPr>
            <w:noProof/>
            <w:webHidden/>
          </w:rPr>
          <w:fldChar w:fldCharType="end"/>
        </w:r>
      </w:hyperlink>
    </w:p>
    <w:p w14:paraId="609BFEE1" w14:textId="148E2C9E" w:rsidR="00D45FA1" w:rsidRDefault="00A928DD">
      <w:pPr>
        <w:pStyle w:val="TOC3"/>
        <w:tabs>
          <w:tab w:val="right" w:leader="dot" w:pos="8296"/>
        </w:tabs>
        <w:ind w:left="960"/>
        <w:rPr>
          <w:rFonts w:asciiTheme="minorHAnsi" w:eastAsiaTheme="minorEastAsia" w:hAnsiTheme="minorHAnsi"/>
          <w:noProof/>
          <w:sz w:val="21"/>
          <w:szCs w:val="24"/>
        </w:rPr>
      </w:pPr>
      <w:hyperlink w:anchor="_Toc133260864" w:history="1">
        <w:r w:rsidR="00D45FA1" w:rsidRPr="00E37F6B">
          <w:rPr>
            <w:rStyle w:val="ad"/>
            <w:noProof/>
          </w:rPr>
          <w:t xml:space="preserve">3.5.2 </w:t>
        </w:r>
        <w:r w:rsidR="00D45FA1" w:rsidRPr="00E37F6B">
          <w:rPr>
            <w:rStyle w:val="ad"/>
            <w:noProof/>
          </w:rPr>
          <w:t>计算开销</w:t>
        </w:r>
        <w:r w:rsidR="00D45FA1">
          <w:rPr>
            <w:noProof/>
            <w:webHidden/>
          </w:rPr>
          <w:tab/>
        </w:r>
        <w:r w:rsidR="00D45FA1">
          <w:rPr>
            <w:noProof/>
            <w:webHidden/>
          </w:rPr>
          <w:fldChar w:fldCharType="begin"/>
        </w:r>
        <w:r w:rsidR="00D45FA1">
          <w:rPr>
            <w:noProof/>
            <w:webHidden/>
          </w:rPr>
          <w:instrText xml:space="preserve"> PAGEREF _Toc133260864 \h </w:instrText>
        </w:r>
        <w:r w:rsidR="00D45FA1">
          <w:rPr>
            <w:noProof/>
            <w:webHidden/>
          </w:rPr>
        </w:r>
        <w:r w:rsidR="00D45FA1">
          <w:rPr>
            <w:noProof/>
            <w:webHidden/>
          </w:rPr>
          <w:fldChar w:fldCharType="separate"/>
        </w:r>
        <w:r w:rsidR="00A42B54">
          <w:rPr>
            <w:noProof/>
            <w:webHidden/>
          </w:rPr>
          <w:t>27</w:t>
        </w:r>
        <w:r w:rsidR="00D45FA1">
          <w:rPr>
            <w:noProof/>
            <w:webHidden/>
          </w:rPr>
          <w:fldChar w:fldCharType="end"/>
        </w:r>
      </w:hyperlink>
    </w:p>
    <w:p w14:paraId="5B8DD7F3" w14:textId="4BE72D5D" w:rsidR="00D45FA1" w:rsidRDefault="00A928DD">
      <w:pPr>
        <w:pStyle w:val="TOC3"/>
        <w:tabs>
          <w:tab w:val="right" w:leader="dot" w:pos="8296"/>
        </w:tabs>
        <w:ind w:left="960"/>
        <w:rPr>
          <w:rFonts w:asciiTheme="minorHAnsi" w:eastAsiaTheme="minorEastAsia" w:hAnsiTheme="minorHAnsi"/>
          <w:noProof/>
          <w:sz w:val="21"/>
          <w:szCs w:val="24"/>
        </w:rPr>
      </w:pPr>
      <w:hyperlink w:anchor="_Toc133260865" w:history="1">
        <w:r w:rsidR="00D45FA1" w:rsidRPr="00E37F6B">
          <w:rPr>
            <w:rStyle w:val="ad"/>
            <w:noProof/>
          </w:rPr>
          <w:t xml:space="preserve">3.5.3 </w:t>
        </w:r>
        <w:r w:rsidR="00D45FA1" w:rsidRPr="00E37F6B">
          <w:rPr>
            <w:rStyle w:val="ad"/>
            <w:noProof/>
          </w:rPr>
          <w:t>通信开销</w:t>
        </w:r>
        <w:r w:rsidR="00D45FA1">
          <w:rPr>
            <w:noProof/>
            <w:webHidden/>
          </w:rPr>
          <w:tab/>
        </w:r>
        <w:r w:rsidR="00D45FA1">
          <w:rPr>
            <w:noProof/>
            <w:webHidden/>
          </w:rPr>
          <w:fldChar w:fldCharType="begin"/>
        </w:r>
        <w:r w:rsidR="00D45FA1">
          <w:rPr>
            <w:noProof/>
            <w:webHidden/>
          </w:rPr>
          <w:instrText xml:space="preserve"> PAGEREF _Toc133260865 \h </w:instrText>
        </w:r>
        <w:r w:rsidR="00D45FA1">
          <w:rPr>
            <w:noProof/>
            <w:webHidden/>
          </w:rPr>
        </w:r>
        <w:r w:rsidR="00D45FA1">
          <w:rPr>
            <w:noProof/>
            <w:webHidden/>
          </w:rPr>
          <w:fldChar w:fldCharType="separate"/>
        </w:r>
        <w:r w:rsidR="00A42B54">
          <w:rPr>
            <w:noProof/>
            <w:webHidden/>
          </w:rPr>
          <w:t>27</w:t>
        </w:r>
        <w:r w:rsidR="00D45FA1">
          <w:rPr>
            <w:noProof/>
            <w:webHidden/>
          </w:rPr>
          <w:fldChar w:fldCharType="end"/>
        </w:r>
      </w:hyperlink>
    </w:p>
    <w:p w14:paraId="6BA279CA" w14:textId="48D81E9C" w:rsidR="00D45FA1" w:rsidRDefault="00A928DD">
      <w:pPr>
        <w:pStyle w:val="TOC1"/>
        <w:rPr>
          <w:rFonts w:asciiTheme="minorHAnsi" w:eastAsiaTheme="minorEastAsia" w:hAnsiTheme="minorHAnsi"/>
          <w:noProof/>
          <w:sz w:val="21"/>
          <w:szCs w:val="24"/>
        </w:rPr>
      </w:pPr>
      <w:hyperlink w:anchor="_Toc133260866" w:history="1">
        <w:r w:rsidR="00D45FA1" w:rsidRPr="00E37F6B">
          <w:rPr>
            <w:rStyle w:val="ad"/>
            <w:noProof/>
          </w:rPr>
          <w:t>4</w:t>
        </w:r>
        <w:r w:rsidR="00D45FA1" w:rsidRPr="00E37F6B">
          <w:rPr>
            <w:rStyle w:val="ad"/>
            <w:noProof/>
            <w:shd w:val="clear" w:color="auto" w:fill="FFFFFF"/>
          </w:rPr>
          <w:t xml:space="preserve"> </w:t>
        </w:r>
        <w:r w:rsidR="00D45FA1" w:rsidRPr="00E37F6B">
          <w:rPr>
            <w:rStyle w:val="ad"/>
            <w:noProof/>
            <w:shd w:val="clear" w:color="auto" w:fill="FFFFFF"/>
          </w:rPr>
          <w:t>协议实现以及性能测试</w:t>
        </w:r>
        <w:r w:rsidR="00D45FA1">
          <w:rPr>
            <w:noProof/>
            <w:webHidden/>
          </w:rPr>
          <w:tab/>
        </w:r>
        <w:r w:rsidR="00D45FA1">
          <w:rPr>
            <w:noProof/>
            <w:webHidden/>
          </w:rPr>
          <w:fldChar w:fldCharType="begin"/>
        </w:r>
        <w:r w:rsidR="00D45FA1">
          <w:rPr>
            <w:noProof/>
            <w:webHidden/>
          </w:rPr>
          <w:instrText xml:space="preserve"> PAGEREF _Toc133260866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53272588" w14:textId="7C44B608" w:rsidR="00D45FA1" w:rsidRDefault="00A928DD">
      <w:pPr>
        <w:pStyle w:val="TOC2"/>
        <w:tabs>
          <w:tab w:val="right" w:leader="dot" w:pos="8296"/>
        </w:tabs>
        <w:ind w:left="480"/>
        <w:rPr>
          <w:rFonts w:asciiTheme="minorHAnsi" w:eastAsiaTheme="minorEastAsia" w:hAnsiTheme="minorHAnsi"/>
          <w:noProof/>
          <w:sz w:val="21"/>
          <w:szCs w:val="24"/>
        </w:rPr>
      </w:pPr>
      <w:hyperlink w:anchor="_Toc133260867" w:history="1">
        <w:r w:rsidR="00D45FA1" w:rsidRPr="00E37F6B">
          <w:rPr>
            <w:rStyle w:val="ad"/>
            <w:noProof/>
          </w:rPr>
          <w:t xml:space="preserve">4.1 </w:t>
        </w:r>
        <w:r w:rsidR="00D45FA1" w:rsidRPr="00E37F6B">
          <w:rPr>
            <w:rStyle w:val="ad"/>
            <w:noProof/>
          </w:rPr>
          <w:t>协议实现</w:t>
        </w:r>
        <w:r w:rsidR="00D45FA1">
          <w:rPr>
            <w:noProof/>
            <w:webHidden/>
          </w:rPr>
          <w:tab/>
        </w:r>
        <w:r w:rsidR="00D45FA1">
          <w:rPr>
            <w:noProof/>
            <w:webHidden/>
          </w:rPr>
          <w:fldChar w:fldCharType="begin"/>
        </w:r>
        <w:r w:rsidR="00D45FA1">
          <w:rPr>
            <w:noProof/>
            <w:webHidden/>
          </w:rPr>
          <w:instrText xml:space="preserve"> PAGEREF _Toc133260867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1FD7A2A8" w14:textId="1F730410" w:rsidR="00D45FA1" w:rsidRDefault="00A928DD">
      <w:pPr>
        <w:pStyle w:val="TOC2"/>
        <w:tabs>
          <w:tab w:val="right" w:leader="dot" w:pos="8296"/>
        </w:tabs>
        <w:ind w:left="480"/>
        <w:rPr>
          <w:rFonts w:asciiTheme="minorHAnsi" w:eastAsiaTheme="minorEastAsia" w:hAnsiTheme="minorHAnsi"/>
          <w:noProof/>
          <w:sz w:val="21"/>
          <w:szCs w:val="24"/>
        </w:rPr>
      </w:pPr>
      <w:hyperlink w:anchor="_Toc133260868" w:history="1">
        <w:r w:rsidR="00D45FA1" w:rsidRPr="00E37F6B">
          <w:rPr>
            <w:rStyle w:val="ad"/>
            <w:noProof/>
          </w:rPr>
          <w:t xml:space="preserve">4.2 </w:t>
        </w:r>
        <w:r w:rsidR="00D45FA1" w:rsidRPr="00E37F6B">
          <w:rPr>
            <w:rStyle w:val="ad"/>
            <w:noProof/>
          </w:rPr>
          <w:t>性能测试</w:t>
        </w:r>
        <w:r w:rsidR="00D45FA1">
          <w:rPr>
            <w:noProof/>
            <w:webHidden/>
          </w:rPr>
          <w:tab/>
        </w:r>
        <w:r w:rsidR="00D45FA1">
          <w:rPr>
            <w:noProof/>
            <w:webHidden/>
          </w:rPr>
          <w:fldChar w:fldCharType="begin"/>
        </w:r>
        <w:r w:rsidR="00D45FA1">
          <w:rPr>
            <w:noProof/>
            <w:webHidden/>
          </w:rPr>
          <w:instrText xml:space="preserve"> PAGEREF _Toc133260868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2E87CF1D" w14:textId="44F39CE6" w:rsidR="00D45FA1" w:rsidRDefault="00A928DD">
      <w:pPr>
        <w:pStyle w:val="TOC3"/>
        <w:tabs>
          <w:tab w:val="right" w:leader="dot" w:pos="8296"/>
        </w:tabs>
        <w:ind w:left="960"/>
        <w:rPr>
          <w:rFonts w:asciiTheme="minorHAnsi" w:eastAsiaTheme="minorEastAsia" w:hAnsiTheme="minorHAnsi"/>
          <w:noProof/>
          <w:sz w:val="21"/>
          <w:szCs w:val="24"/>
        </w:rPr>
      </w:pPr>
      <w:hyperlink w:anchor="_Toc133260869" w:history="1">
        <w:r w:rsidR="00D45FA1" w:rsidRPr="00E37F6B">
          <w:rPr>
            <w:rStyle w:val="ad"/>
            <w:noProof/>
          </w:rPr>
          <w:t xml:space="preserve">4.2.1 </w:t>
        </w:r>
        <w:r w:rsidR="00D45FA1" w:rsidRPr="00E37F6B">
          <w:rPr>
            <w:rStyle w:val="ad"/>
            <w:noProof/>
          </w:rPr>
          <w:t>数据集</w:t>
        </w:r>
        <w:r w:rsidR="00D45FA1">
          <w:rPr>
            <w:noProof/>
            <w:webHidden/>
          </w:rPr>
          <w:tab/>
        </w:r>
        <w:r w:rsidR="00D45FA1">
          <w:rPr>
            <w:noProof/>
            <w:webHidden/>
          </w:rPr>
          <w:fldChar w:fldCharType="begin"/>
        </w:r>
        <w:r w:rsidR="00D45FA1">
          <w:rPr>
            <w:noProof/>
            <w:webHidden/>
          </w:rPr>
          <w:instrText xml:space="preserve"> PAGEREF _Toc133260869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2B215B56" w14:textId="63761558" w:rsidR="00D45FA1" w:rsidRDefault="00A928DD">
      <w:pPr>
        <w:pStyle w:val="TOC3"/>
        <w:tabs>
          <w:tab w:val="right" w:leader="dot" w:pos="8296"/>
        </w:tabs>
        <w:ind w:left="960"/>
        <w:rPr>
          <w:rFonts w:asciiTheme="minorHAnsi" w:eastAsiaTheme="minorEastAsia" w:hAnsiTheme="minorHAnsi"/>
          <w:noProof/>
          <w:sz w:val="21"/>
          <w:szCs w:val="24"/>
        </w:rPr>
      </w:pPr>
      <w:hyperlink w:anchor="_Toc133260870" w:history="1">
        <w:r w:rsidR="00D45FA1" w:rsidRPr="00E37F6B">
          <w:rPr>
            <w:rStyle w:val="ad"/>
            <w:noProof/>
          </w:rPr>
          <w:t xml:space="preserve">4.2.2 </w:t>
        </w:r>
        <w:r w:rsidR="00D45FA1" w:rsidRPr="00E37F6B">
          <w:rPr>
            <w:rStyle w:val="ad"/>
            <w:noProof/>
          </w:rPr>
          <w:t>实验设计以及实验结果</w:t>
        </w:r>
        <w:r w:rsidR="00D45FA1">
          <w:rPr>
            <w:noProof/>
            <w:webHidden/>
          </w:rPr>
          <w:tab/>
        </w:r>
        <w:r w:rsidR="00D45FA1">
          <w:rPr>
            <w:noProof/>
            <w:webHidden/>
          </w:rPr>
          <w:fldChar w:fldCharType="begin"/>
        </w:r>
        <w:r w:rsidR="00D45FA1">
          <w:rPr>
            <w:noProof/>
            <w:webHidden/>
          </w:rPr>
          <w:instrText xml:space="preserve"> PAGEREF _Toc133260870 \h </w:instrText>
        </w:r>
        <w:r w:rsidR="00D45FA1">
          <w:rPr>
            <w:noProof/>
            <w:webHidden/>
          </w:rPr>
        </w:r>
        <w:r w:rsidR="00D45FA1">
          <w:rPr>
            <w:noProof/>
            <w:webHidden/>
          </w:rPr>
          <w:fldChar w:fldCharType="separate"/>
        </w:r>
        <w:r w:rsidR="00A42B54">
          <w:rPr>
            <w:noProof/>
            <w:webHidden/>
          </w:rPr>
          <w:t>29</w:t>
        </w:r>
        <w:r w:rsidR="00D45FA1">
          <w:rPr>
            <w:noProof/>
            <w:webHidden/>
          </w:rPr>
          <w:fldChar w:fldCharType="end"/>
        </w:r>
      </w:hyperlink>
    </w:p>
    <w:p w14:paraId="39B9B6E1" w14:textId="43118325" w:rsidR="00D45FA1" w:rsidRDefault="00A928DD">
      <w:pPr>
        <w:pStyle w:val="TOC1"/>
        <w:rPr>
          <w:rFonts w:asciiTheme="minorHAnsi" w:eastAsiaTheme="minorEastAsia" w:hAnsiTheme="minorHAnsi"/>
          <w:noProof/>
          <w:sz w:val="21"/>
          <w:szCs w:val="24"/>
        </w:rPr>
      </w:pPr>
      <w:hyperlink w:anchor="_Toc133260871" w:history="1">
        <w:r w:rsidR="00D45FA1" w:rsidRPr="00E37F6B">
          <w:rPr>
            <w:rStyle w:val="ad"/>
            <w:noProof/>
          </w:rPr>
          <w:t>5</w:t>
        </w:r>
        <w:r w:rsidR="00D45FA1" w:rsidRPr="00E37F6B">
          <w:rPr>
            <w:rStyle w:val="ad"/>
            <w:noProof/>
            <w:shd w:val="clear" w:color="auto" w:fill="FFFFFF"/>
          </w:rPr>
          <w:t xml:space="preserve"> </w:t>
        </w:r>
        <w:r w:rsidR="00D45FA1" w:rsidRPr="00E37F6B">
          <w:rPr>
            <w:rStyle w:val="ad"/>
            <w:noProof/>
            <w:shd w:val="clear" w:color="auto" w:fill="FFFFFF"/>
          </w:rPr>
          <w:t>总结与展望</w:t>
        </w:r>
        <w:r w:rsidR="00D45FA1">
          <w:rPr>
            <w:noProof/>
            <w:webHidden/>
          </w:rPr>
          <w:tab/>
        </w:r>
        <w:r w:rsidR="00D45FA1">
          <w:rPr>
            <w:noProof/>
            <w:webHidden/>
          </w:rPr>
          <w:fldChar w:fldCharType="begin"/>
        </w:r>
        <w:r w:rsidR="00D45FA1">
          <w:rPr>
            <w:noProof/>
            <w:webHidden/>
          </w:rPr>
          <w:instrText xml:space="preserve"> PAGEREF _Toc133260871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24A997E7" w14:textId="7EE4EBB4" w:rsidR="00D45FA1" w:rsidRDefault="00A928DD">
      <w:pPr>
        <w:pStyle w:val="TOC2"/>
        <w:tabs>
          <w:tab w:val="right" w:leader="dot" w:pos="8296"/>
        </w:tabs>
        <w:ind w:left="480"/>
        <w:rPr>
          <w:rFonts w:asciiTheme="minorHAnsi" w:eastAsiaTheme="minorEastAsia" w:hAnsiTheme="minorHAnsi"/>
          <w:noProof/>
          <w:sz w:val="21"/>
          <w:szCs w:val="24"/>
        </w:rPr>
      </w:pPr>
      <w:hyperlink w:anchor="_Toc133260872" w:history="1">
        <w:r w:rsidR="00D45FA1" w:rsidRPr="00E37F6B">
          <w:rPr>
            <w:rStyle w:val="ad"/>
            <w:noProof/>
          </w:rPr>
          <w:t xml:space="preserve">5.1 </w:t>
        </w:r>
        <w:r w:rsidR="00D45FA1" w:rsidRPr="00E37F6B">
          <w:rPr>
            <w:rStyle w:val="ad"/>
            <w:noProof/>
          </w:rPr>
          <w:t>本文总结</w:t>
        </w:r>
        <w:r w:rsidR="00D45FA1">
          <w:rPr>
            <w:noProof/>
            <w:webHidden/>
          </w:rPr>
          <w:tab/>
        </w:r>
        <w:r w:rsidR="00D45FA1">
          <w:rPr>
            <w:noProof/>
            <w:webHidden/>
          </w:rPr>
          <w:fldChar w:fldCharType="begin"/>
        </w:r>
        <w:r w:rsidR="00D45FA1">
          <w:rPr>
            <w:noProof/>
            <w:webHidden/>
          </w:rPr>
          <w:instrText xml:space="preserve"> PAGEREF _Toc133260872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19353B4F" w14:textId="611102FF" w:rsidR="00D45FA1" w:rsidRDefault="00A928DD">
      <w:pPr>
        <w:pStyle w:val="TOC2"/>
        <w:tabs>
          <w:tab w:val="right" w:leader="dot" w:pos="8296"/>
        </w:tabs>
        <w:ind w:left="480"/>
        <w:rPr>
          <w:rFonts w:asciiTheme="minorHAnsi" w:eastAsiaTheme="minorEastAsia" w:hAnsiTheme="minorHAnsi"/>
          <w:noProof/>
          <w:sz w:val="21"/>
          <w:szCs w:val="24"/>
        </w:rPr>
      </w:pPr>
      <w:hyperlink w:anchor="_Toc133260873" w:history="1">
        <w:r w:rsidR="00D45FA1" w:rsidRPr="00E37F6B">
          <w:rPr>
            <w:rStyle w:val="ad"/>
            <w:noProof/>
          </w:rPr>
          <w:t xml:space="preserve">5.2 </w:t>
        </w:r>
        <w:r w:rsidR="00D45FA1" w:rsidRPr="00E37F6B">
          <w:rPr>
            <w:rStyle w:val="ad"/>
            <w:noProof/>
          </w:rPr>
          <w:t>工作展望</w:t>
        </w:r>
        <w:r w:rsidR="00D45FA1">
          <w:rPr>
            <w:noProof/>
            <w:webHidden/>
          </w:rPr>
          <w:tab/>
        </w:r>
        <w:r w:rsidR="00D45FA1">
          <w:rPr>
            <w:noProof/>
            <w:webHidden/>
          </w:rPr>
          <w:fldChar w:fldCharType="begin"/>
        </w:r>
        <w:r w:rsidR="00D45FA1">
          <w:rPr>
            <w:noProof/>
            <w:webHidden/>
          </w:rPr>
          <w:instrText xml:space="preserve"> PAGEREF _Toc133260873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2A30F6A1" w14:textId="5724F65B" w:rsidR="00D45FA1" w:rsidRDefault="00A928DD">
      <w:pPr>
        <w:pStyle w:val="TOC1"/>
        <w:rPr>
          <w:rFonts w:asciiTheme="minorHAnsi" w:eastAsiaTheme="minorEastAsia" w:hAnsiTheme="minorHAnsi"/>
          <w:noProof/>
          <w:sz w:val="21"/>
          <w:szCs w:val="24"/>
        </w:rPr>
      </w:pPr>
      <w:hyperlink w:anchor="_Toc133260874" w:history="1">
        <w:r w:rsidR="00D45FA1" w:rsidRPr="00E37F6B">
          <w:rPr>
            <w:rStyle w:val="ad"/>
            <w:noProof/>
          </w:rPr>
          <w:t>参考文献</w:t>
        </w:r>
        <w:r w:rsidR="00D45FA1">
          <w:rPr>
            <w:noProof/>
            <w:webHidden/>
          </w:rPr>
          <w:tab/>
        </w:r>
        <w:r w:rsidR="00D45FA1">
          <w:rPr>
            <w:noProof/>
            <w:webHidden/>
          </w:rPr>
          <w:fldChar w:fldCharType="begin"/>
        </w:r>
        <w:r w:rsidR="00D45FA1">
          <w:rPr>
            <w:noProof/>
            <w:webHidden/>
          </w:rPr>
          <w:instrText xml:space="preserve"> PAGEREF _Toc133260874 \h </w:instrText>
        </w:r>
        <w:r w:rsidR="00D45FA1">
          <w:rPr>
            <w:noProof/>
            <w:webHidden/>
          </w:rPr>
        </w:r>
        <w:r w:rsidR="00D45FA1">
          <w:rPr>
            <w:noProof/>
            <w:webHidden/>
          </w:rPr>
          <w:fldChar w:fldCharType="separate"/>
        </w:r>
        <w:r w:rsidR="00A42B54">
          <w:rPr>
            <w:noProof/>
            <w:webHidden/>
          </w:rPr>
          <w:t>36</w:t>
        </w:r>
        <w:r w:rsidR="00D45FA1">
          <w:rPr>
            <w:noProof/>
            <w:webHidden/>
          </w:rPr>
          <w:fldChar w:fldCharType="end"/>
        </w:r>
      </w:hyperlink>
    </w:p>
    <w:p w14:paraId="3372496B" w14:textId="2609AAFD" w:rsidR="00D45FA1" w:rsidRDefault="00A928DD">
      <w:pPr>
        <w:pStyle w:val="TOC1"/>
        <w:rPr>
          <w:rFonts w:asciiTheme="minorHAnsi" w:eastAsiaTheme="minorEastAsia" w:hAnsiTheme="minorHAnsi"/>
          <w:noProof/>
          <w:sz w:val="21"/>
          <w:szCs w:val="24"/>
        </w:rPr>
      </w:pPr>
      <w:hyperlink w:anchor="_Toc133260875" w:history="1">
        <w:r w:rsidR="00D45FA1" w:rsidRPr="00E37F6B">
          <w:rPr>
            <w:rStyle w:val="ad"/>
            <w:noProof/>
          </w:rPr>
          <w:t>致谢</w:t>
        </w:r>
        <w:r w:rsidR="00D45FA1">
          <w:rPr>
            <w:noProof/>
            <w:webHidden/>
          </w:rPr>
          <w:tab/>
        </w:r>
        <w:r w:rsidR="00D45FA1">
          <w:rPr>
            <w:noProof/>
            <w:webHidden/>
          </w:rPr>
          <w:fldChar w:fldCharType="begin"/>
        </w:r>
        <w:r w:rsidR="00D45FA1">
          <w:rPr>
            <w:noProof/>
            <w:webHidden/>
          </w:rPr>
          <w:instrText xml:space="preserve"> PAGEREF _Toc133260875 \h </w:instrText>
        </w:r>
        <w:r w:rsidR="00D45FA1">
          <w:rPr>
            <w:noProof/>
            <w:webHidden/>
          </w:rPr>
        </w:r>
        <w:r w:rsidR="00D45FA1">
          <w:rPr>
            <w:noProof/>
            <w:webHidden/>
          </w:rPr>
          <w:fldChar w:fldCharType="separate"/>
        </w:r>
        <w:r w:rsidR="00A42B54">
          <w:rPr>
            <w:noProof/>
            <w:webHidden/>
          </w:rPr>
          <w:t>39</w:t>
        </w:r>
        <w:r w:rsidR="00D45FA1">
          <w:rPr>
            <w:noProof/>
            <w:webHidden/>
          </w:rPr>
          <w:fldChar w:fldCharType="end"/>
        </w:r>
      </w:hyperlink>
    </w:p>
    <w:p w14:paraId="427759EC" w14:textId="5B2F0DB9" w:rsidR="00D45FA1" w:rsidRDefault="00A928DD">
      <w:pPr>
        <w:pStyle w:val="TOC1"/>
        <w:rPr>
          <w:rFonts w:asciiTheme="minorHAnsi" w:eastAsiaTheme="minorEastAsia" w:hAnsiTheme="minorHAnsi"/>
          <w:noProof/>
          <w:sz w:val="21"/>
          <w:szCs w:val="24"/>
        </w:rPr>
      </w:pPr>
      <w:hyperlink w:anchor="_Toc133260876" w:history="1">
        <w:r w:rsidR="00D45FA1" w:rsidRPr="00E37F6B">
          <w:rPr>
            <w:rStyle w:val="ad"/>
            <w:noProof/>
          </w:rPr>
          <w:t>附录</w:t>
        </w:r>
        <w:r w:rsidR="00D45FA1">
          <w:rPr>
            <w:noProof/>
            <w:webHidden/>
          </w:rPr>
          <w:tab/>
        </w:r>
        <w:r w:rsidR="00D45FA1">
          <w:rPr>
            <w:noProof/>
            <w:webHidden/>
          </w:rPr>
          <w:fldChar w:fldCharType="begin"/>
        </w:r>
        <w:r w:rsidR="00D45FA1">
          <w:rPr>
            <w:noProof/>
            <w:webHidden/>
          </w:rPr>
          <w:instrText xml:space="preserve"> PAGEREF _Toc133260876 \h </w:instrText>
        </w:r>
        <w:r w:rsidR="00D45FA1">
          <w:rPr>
            <w:noProof/>
            <w:webHidden/>
          </w:rPr>
        </w:r>
        <w:r w:rsidR="00D45FA1">
          <w:rPr>
            <w:noProof/>
            <w:webHidden/>
          </w:rPr>
          <w:fldChar w:fldCharType="separate"/>
        </w:r>
        <w:r w:rsidR="00A42B54">
          <w:rPr>
            <w:noProof/>
            <w:webHidden/>
          </w:rPr>
          <w:t>40</w:t>
        </w:r>
        <w:r w:rsidR="00D45FA1">
          <w:rPr>
            <w:noProof/>
            <w:webHidden/>
          </w:rPr>
          <w:fldChar w:fldCharType="end"/>
        </w:r>
      </w:hyperlink>
    </w:p>
    <w:p w14:paraId="2BDD7DAC" w14:textId="77C19A95"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260832"/>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260833"/>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0986409A"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3920F6">
        <w:rPr>
          <w:rFonts w:hint="eastAsia"/>
        </w:rPr>
        <w:t>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3418C3F4"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B80CFC" w:rsidRPr="00B80CFC">
        <w:rPr>
          <w:noProof/>
          <w:vertAlign w:val="superscript"/>
        </w:rPr>
        <w:t>[2]</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B80CFC">
        <w:instrText xml:space="preserve"> ADDIN EN.CITE &lt;EndNote&gt;&lt;Cite&gt;&lt;Author&gt;Goldreich&lt;/Author&gt;&lt;Year&gt;1996&lt;/Year&gt;&lt;RecNum&gt;3&lt;/RecNum&gt;&lt;DisplayText&gt;&lt;style face="superscript"&gt;[3]&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B80CFC" w:rsidRPr="00B80CFC">
        <w:rPr>
          <w:noProof/>
          <w:vertAlign w:val="superscript"/>
        </w:rPr>
        <w:t>[3]</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A55CE">
        <w:rPr>
          <w:rFonts w:hint="eastAsia"/>
        </w:rPr>
        <w:t>客户端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3FC6FBA5"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369C2">
        <w:rPr>
          <w:rFonts w:hint="eastAsia"/>
        </w:rPr>
        <w:t>数据提供者在</w:t>
      </w:r>
      <w:r w:rsidR="00474D7A">
        <w:rPr>
          <w:rFonts w:hint="eastAsia"/>
        </w:rPr>
        <w:t>向云端上传</w:t>
      </w:r>
      <w:r w:rsidR="00655C80">
        <w:rPr>
          <w:rFonts w:hint="eastAsia"/>
        </w:rPr>
        <w:t>密态</w:t>
      </w:r>
      <w:r w:rsidR="00474D7A">
        <w:rPr>
          <w:rFonts w:hint="eastAsia"/>
        </w:rPr>
        <w:t>数据</w:t>
      </w:r>
      <w:r w:rsidR="009369C2">
        <w:rPr>
          <w:rFonts w:hint="eastAsia"/>
        </w:rPr>
        <w:t>后</w:t>
      </w:r>
      <w:r w:rsidR="00042F31">
        <w:rPr>
          <w:rFonts w:hint="eastAsia"/>
        </w:rPr>
        <w:t>让</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C600C3">
        <w:rPr>
          <w:rFonts w:hint="eastAsia"/>
        </w:rPr>
        <w:t>数据提供者</w:t>
      </w:r>
      <w:r w:rsidR="00E31825">
        <w:rPr>
          <w:rFonts w:hint="eastAsia"/>
        </w:rPr>
        <w:t>将服务器上的密态数据开放给其他多个用户进行检索，</w:t>
      </w:r>
      <w:r w:rsidR="00332753" w:rsidRPr="00332753">
        <w:rPr>
          <w:rFonts w:ascii="Calibri" w:hAnsi="Calibri" w:cs="Calibri"/>
        </w:rPr>
        <w:t>﻿</w:t>
      </w:r>
      <w:r w:rsidR="00332753" w:rsidRPr="00332753">
        <w:rPr>
          <w:rFonts w:hint="eastAsia"/>
        </w:rPr>
        <w:t>满足云环境下多用户共享加密数据</w:t>
      </w:r>
      <w:r w:rsidR="00D17224">
        <w:rPr>
          <w:rFonts w:hint="eastAsia"/>
        </w:rPr>
        <w:t>的需求。</w:t>
      </w:r>
      <w:r w:rsidR="009A3E40">
        <w:tab/>
      </w:r>
      <w:r w:rsidR="00F732AF">
        <w:rPr>
          <w:rFonts w:hint="eastAsia"/>
        </w:rPr>
        <w:t>Join</w:t>
      </w:r>
      <w:r w:rsidR="00F732AF">
        <w:rPr>
          <w:rFonts w:hint="eastAsia"/>
        </w:rPr>
        <w:t>查询是关系型数据库中的一类基础查询，</w:t>
      </w:r>
      <w:r w:rsidR="00F732AF" w:rsidRPr="00E92F9C">
        <w:t>在数据库管理系统中，大多数复杂的查询都涉及</w:t>
      </w:r>
      <w:r w:rsidR="00F732AF">
        <w:rPr>
          <w:rFonts w:hint="eastAsia"/>
        </w:rPr>
        <w:t>Join</w:t>
      </w:r>
      <w:r w:rsidR="00F732AF">
        <w:rPr>
          <w:rFonts w:hint="eastAsia"/>
        </w:rPr>
        <w:t>查询。</w:t>
      </w:r>
      <w:r w:rsidR="0075008A">
        <w:rPr>
          <w:rFonts w:hint="eastAsia"/>
        </w:rPr>
        <w:t>目前学术界已有许多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05640C">
        <w:rPr>
          <w:rFonts w:hint="eastAsia"/>
        </w:rPr>
        <w:t>，</w:t>
      </w:r>
      <w:r w:rsidR="00E93318">
        <w:rPr>
          <w:rFonts w:hint="eastAsia"/>
        </w:rPr>
        <w:t>但</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22419A78" w:rsidR="001E0902" w:rsidRDefault="00561E24" w:rsidP="00890064">
      <w:pPr>
        <w:pStyle w:val="2"/>
        <w:spacing w:before="156" w:after="156"/>
      </w:pPr>
      <w:bookmarkStart w:id="2" w:name="_Toc133260834"/>
      <w:r>
        <w:rPr>
          <w:rStyle w:val="md-plain"/>
          <w:rFonts w:hint="eastAsia"/>
        </w:rPr>
        <w:t>国内外</w:t>
      </w:r>
      <w:r w:rsidRPr="009A503B">
        <w:rPr>
          <w:rFonts w:hint="eastAsia"/>
        </w:rPr>
        <w:t>研究现状</w:t>
      </w:r>
      <w:bookmarkEnd w:id="2"/>
    </w:p>
    <w:p w14:paraId="29255328" w14:textId="4A663D20" w:rsidR="00072AEA" w:rsidRPr="00994332" w:rsidRDefault="00167DF7" w:rsidP="00881E71">
      <w:pPr>
        <w:ind w:firstLine="420"/>
      </w:pPr>
      <w:r w:rsidRPr="00167DF7">
        <w:t>Song</w:t>
      </w:r>
      <w:r w:rsidRPr="00167DF7">
        <w:rPr>
          <w:rFonts w:hint="eastAsia"/>
        </w:rPr>
        <w:t>等人</w:t>
      </w:r>
      <w:r w:rsidR="005F3272">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B80CFC" w:rsidRPr="00B80CFC">
        <w:rPr>
          <w:noProof/>
          <w:vertAlign w:val="superscript"/>
        </w:rPr>
        <w:t>[2]</w:t>
      </w:r>
      <w:r w:rsidR="005F3272">
        <w:fldChar w:fldCharType="end"/>
      </w:r>
      <w:r w:rsidRPr="00167DF7">
        <w:rPr>
          <w:rFonts w:hint="eastAsia"/>
        </w:rPr>
        <w:t>在</w:t>
      </w:r>
      <w:r w:rsidRPr="00167DF7">
        <w:t>2000</w:t>
      </w:r>
      <w:r w:rsidR="005F3272">
        <w:rPr>
          <w:rFonts w:hint="eastAsia"/>
        </w:rPr>
        <w:t>年提出了</w:t>
      </w:r>
      <w:r w:rsidR="003F5637">
        <w:rPr>
          <w:rFonts w:hint="eastAsia"/>
        </w:rPr>
        <w:t>首个</w:t>
      </w:r>
      <w:r w:rsidR="005F3272">
        <w:rPr>
          <w:rFonts w:hint="eastAsia"/>
        </w:rPr>
        <w:t>对称可搜索加密</w:t>
      </w:r>
      <w:r w:rsidRPr="00167DF7">
        <w:rPr>
          <w:rFonts w:hint="eastAsia"/>
        </w:rPr>
        <w:t>方案实现。其方案使用确定性加密</w:t>
      </w:r>
      <w:r w:rsidR="00137FB4">
        <w:rPr>
          <w:rFonts w:hint="eastAsia"/>
        </w:rPr>
        <w:t>（</w:t>
      </w:r>
      <w:r w:rsidRPr="00167DF7">
        <w:t>Determined Encryption</w:t>
      </w:r>
      <w:r w:rsidR="00137FB4">
        <w:rPr>
          <w:rFonts w:hint="eastAsia"/>
        </w:rPr>
        <w:t>）</w:t>
      </w:r>
      <w:r w:rsidR="005E25AA">
        <w:rPr>
          <w:rFonts w:hint="eastAsia"/>
        </w:rPr>
        <w:t>对</w:t>
      </w:r>
      <w:r w:rsidRPr="00167DF7">
        <w:rPr>
          <w:rFonts w:hint="eastAsia"/>
        </w:rPr>
        <w:t>文档中的每一个关键字进行加密，同时在密文中附加一个特殊形式的哈希值</w:t>
      </w:r>
      <w:r w:rsidR="00EC230D">
        <w:rPr>
          <w:rFonts w:hint="eastAsia"/>
        </w:rPr>
        <w:t>。</w:t>
      </w:r>
      <w:r w:rsidRPr="00167DF7">
        <w:rPr>
          <w:rFonts w:hint="eastAsia"/>
        </w:rPr>
        <w:t>在检索过程中，服务端进行密文单词扫描，将文档中的每个关键字密文中的哈希值提取出来，并和客户端发送来的搜索</w:t>
      </w:r>
      <w:r w:rsidR="00AD3ECC">
        <w:rPr>
          <w:rFonts w:hint="eastAsia"/>
        </w:rPr>
        <w:t>令牌</w:t>
      </w:r>
      <w:r w:rsidRPr="00167DF7">
        <w:rPr>
          <w:rFonts w:hint="eastAsia"/>
        </w:rPr>
        <w:t>进行匹配计算得到查询结果，此方案查询效率</w:t>
      </w:r>
      <w:r w:rsidR="001A5926">
        <w:rPr>
          <w:rFonts w:hint="eastAsia"/>
        </w:rPr>
        <w:t>较低</w:t>
      </w:r>
      <w:r w:rsidRPr="00167DF7">
        <w:rPr>
          <w:rFonts w:hint="eastAsia"/>
        </w:rPr>
        <w:t>。</w:t>
      </w:r>
      <w:r w:rsidRPr="00167DF7">
        <w:t>Goh</w:t>
      </w:r>
      <w:r w:rsidRPr="00167DF7">
        <w:rPr>
          <w:rFonts w:hint="eastAsia"/>
        </w:rPr>
        <w:t>等</w:t>
      </w:r>
      <w:r w:rsidR="00930892">
        <w:rPr>
          <w:rFonts w:hint="eastAsia"/>
        </w:rPr>
        <w:t>人</w:t>
      </w:r>
      <w:r w:rsidR="00BF249E">
        <w:fldChar w:fldCharType="begin"/>
      </w:r>
      <w:r w:rsidR="00B80CFC">
        <w:instrText xml:space="preserve"> ADDIN EN.CITE &lt;EndNote&gt;&lt;Cite&gt;&lt;Author&gt;Goh&lt;/Author&gt;&lt;Year&gt;2003&lt;/Year&gt;&lt;RecNum&gt;26&lt;/RecNum&gt;&lt;DisplayText&gt;&lt;style face="superscript"&gt;[4]&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80CFC" w:rsidRPr="00B80CFC">
        <w:rPr>
          <w:noProof/>
          <w:vertAlign w:val="superscript"/>
        </w:rPr>
        <w:t>[4]</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80CFC" w:rsidRPr="00B80CFC">
        <w:rPr>
          <w:noProof/>
          <w:vertAlign w:val="superscript"/>
        </w:rPr>
        <w:t>[5]</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7196A849" w:rsidR="00173822" w:rsidRDefault="00257599" w:rsidP="00A70EC7">
      <w:pPr>
        <w:ind w:firstLine="420"/>
      </w:pPr>
      <w:r>
        <w:rPr>
          <w:rFonts w:hint="eastAsia"/>
        </w:rPr>
        <w:t>以上方案仅支持单关键字查询，</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对称可搜索加密方案陆续出现。</w:t>
      </w:r>
      <w:r w:rsidR="00E91760">
        <w:rPr>
          <w:rFonts w:hint="eastAsia"/>
        </w:rPr>
        <w:t>Go</w:t>
      </w:r>
      <w:r w:rsidR="00E91760">
        <w:t>lle</w:t>
      </w:r>
      <w:r w:rsidR="00E91760">
        <w:rPr>
          <w:rFonts w:hint="eastAsia"/>
        </w:rPr>
        <w:t>等人</w:t>
      </w:r>
      <w:r w:rsidR="0008316A">
        <w:fldChar w:fldCharType="begin"/>
      </w:r>
      <w:r w:rsidR="00B80CFC">
        <w:instrText xml:space="preserve"> ADDIN EN.CITE &lt;EndNote&gt;&lt;Cite&gt;&lt;Author&gt;Golle&lt;/Author&gt;&lt;Year&gt;2004&lt;/Year&gt;&lt;RecNum&gt;10&lt;/RecNum&gt;&lt;DisplayText&gt;&lt;style face="superscript"&gt;[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B80CFC" w:rsidRPr="00B80CFC">
        <w:rPr>
          <w:noProof/>
          <w:vertAlign w:val="superscript"/>
        </w:rPr>
        <w:t>[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B80CFC">
        <w:instrText xml:space="preserve"> ADDIN EN.CITE &lt;EndNote&gt;&lt;Cite&gt;&lt;Author&gt;Ballard&lt;/Author&gt;&lt;Year&gt;2005&lt;/Year&gt;&lt;RecNum&gt;11&lt;/RecNum&gt;&lt;DisplayText&gt;&lt;style face="superscript"&gt;[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B80CFC" w:rsidRPr="00B80CFC">
        <w:rPr>
          <w:noProof/>
          <w:vertAlign w:val="superscript"/>
        </w:rPr>
        <w:t>[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0CFC">
        <w:instrText xml:space="preserve"> ADDIN EN.CITE &lt;EndNote&gt;&lt;Cite&gt;&lt;Author&gt;Wang&lt;/Author&gt;&lt;Year&gt;2008&lt;/Year&gt;&lt;RecNum&gt;12&lt;/RecNum&gt;&lt;DisplayText&gt;&lt;style face="superscript"&gt;[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0CFC" w:rsidRPr="00B80CFC">
        <w:rPr>
          <w:noProof/>
          <w:vertAlign w:val="superscript"/>
        </w:rPr>
        <w:t>[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0CFC">
        <w:instrText xml:space="preserve"> ADDIN EN.CITE &lt;EndNote&gt;&lt;Cite&gt;&lt;Author&gt;Cash&lt;/Author&gt;&lt;Year&gt;2013&lt;/Year&gt;&lt;RecNum&gt;13&lt;/RecNum&gt;&lt;DisplayText&gt;&lt;style face="superscript"&gt;[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0CFC" w:rsidRPr="00B80CFC">
        <w:rPr>
          <w:noProof/>
          <w:vertAlign w:val="superscript"/>
        </w:rPr>
        <w:t>[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w:t>
      </w:r>
      <w:r w:rsidR="009577D0">
        <w:rPr>
          <w:rFonts w:hint="eastAsia"/>
        </w:rPr>
        <w:lastRenderedPageBreak/>
        <w:t>密方案</w:t>
      </w:r>
      <w:r w:rsidR="00063D33">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w:t>
      </w:r>
      <w:r w:rsidR="00DE2983">
        <w:t>J</w:t>
      </w:r>
      <w:r w:rsidR="00DE2983">
        <w:rPr>
          <w:rFonts w:hint="eastAsia"/>
        </w:rPr>
        <w:t>oin</w:t>
      </w:r>
      <w:r w:rsidR="00DE2983">
        <w:rPr>
          <w:rFonts w:hint="eastAsia"/>
        </w:rPr>
        <w:t>查询方面，</w:t>
      </w:r>
      <w:r w:rsidR="0008316A" w:rsidRPr="00EA479D">
        <w:t>Seny Kamara</w:t>
      </w:r>
      <w:r w:rsidR="0008316A">
        <w:fldChar w:fldCharType="begin"/>
      </w:r>
      <w:r w:rsidR="00B80CFC">
        <w:instrText xml:space="preserve"> ADDIN EN.CITE &lt;EndNote&gt;&lt;Cite&gt;&lt;Author&gt;Kamara&lt;/Author&gt;&lt;Year&gt;2018&lt;/Year&gt;&lt;RecNum&gt;24&lt;/RecNum&gt;&lt;DisplayText&gt;&lt;style face="superscript"&gt;[1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B80CFC" w:rsidRPr="00B80CFC">
        <w:rPr>
          <w:noProof/>
          <w:vertAlign w:val="superscript"/>
        </w:rPr>
        <w:t>[10]</w:t>
      </w:r>
      <w:r w:rsidR="0008316A">
        <w:fldChar w:fldCharType="end"/>
      </w:r>
      <w:r w:rsidR="0008316A" w:rsidRPr="00EA479D">
        <w:rPr>
          <w:rFonts w:hint="eastAsia"/>
        </w:rPr>
        <w:t>、</w:t>
      </w:r>
      <w:r w:rsidR="0008316A" w:rsidRPr="00EA479D">
        <w:t>David Cash</w:t>
      </w:r>
      <w:r w:rsidR="0008316A">
        <w:fldChar w:fldCharType="begin"/>
      </w:r>
      <w:r w:rsidR="00B80CFC">
        <w:instrText xml:space="preserve"> ADDIN EN.CITE &lt;EndNote&gt;&lt;Cite&gt;&lt;Author&gt;Cash&lt;/Author&gt;&lt;Year&gt;2021&lt;/Year&gt;&lt;RecNum&gt;25&lt;/RecNum&gt;&lt;DisplayText&gt;&lt;style face="superscript"&gt;[1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B80CFC" w:rsidRPr="00B80CFC">
        <w:rPr>
          <w:noProof/>
          <w:vertAlign w:val="superscript"/>
        </w:rPr>
        <w:t>[1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5FDD001" w14:textId="4A35E5BF" w:rsidR="003A32F6" w:rsidRDefault="00CA03AF" w:rsidP="00CA03AF">
      <w:r>
        <w:tab/>
      </w:r>
      <w:r w:rsidR="00FE3BC9">
        <w:rPr>
          <w:rFonts w:hint="eastAsia"/>
        </w:rPr>
        <w:t>上述</w:t>
      </w:r>
      <w:r w:rsidR="00D519D6">
        <w:rPr>
          <w:rFonts w:hint="eastAsia"/>
        </w:rPr>
        <w:t>方案</w:t>
      </w:r>
      <w:r w:rsidR="00EA4CE8">
        <w:rPr>
          <w:rFonts w:hint="eastAsia"/>
        </w:rPr>
        <w:t>仅</w:t>
      </w:r>
      <w:r w:rsidR="00910076">
        <w:rPr>
          <w:rFonts w:hint="eastAsia"/>
        </w:rPr>
        <w:t>支持单用户场景，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方案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6B3BB0BA" w14:textId="4DF4FD31" w:rsidR="00814B8B"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80CFC" w:rsidRPr="00B80CFC">
        <w:rPr>
          <w:noProof/>
          <w:vertAlign w:val="superscript"/>
        </w:rPr>
        <w:t>[5]</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Pr="00167DF7">
        <w:rPr>
          <w:rFonts w:hint="eastAsia"/>
        </w:rPr>
        <w:t xml:space="preserve"> Raykova</w:t>
      </w:r>
      <w:r w:rsidRPr="00167DF7">
        <w:rPr>
          <w:rFonts w:hint="eastAsia"/>
        </w:rPr>
        <w:t>等人</w:t>
      </w:r>
      <w:r w:rsidR="0008316A">
        <w:fldChar w:fldCharType="begin"/>
      </w:r>
      <w:r w:rsidR="00B80CFC">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0CFC" w:rsidRPr="00B80CFC">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0CFC">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0CFC" w:rsidRPr="00B80CFC">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3" w:name="_Toc133260835"/>
      <w:r>
        <w:rPr>
          <w:rStyle w:val="md-plain"/>
          <w:rFonts w:hint="eastAsia"/>
        </w:rPr>
        <w:t>研究内容</w:t>
      </w:r>
      <w:bookmarkEnd w:id="3"/>
    </w:p>
    <w:p w14:paraId="39C22D4B" w14:textId="6089AF2B" w:rsidR="00A50284" w:rsidRDefault="00A50284" w:rsidP="00A50284">
      <w:r>
        <w:tab/>
      </w:r>
      <w:r>
        <w:rPr>
          <w:rFonts w:hint="eastAsia"/>
        </w:rPr>
        <w:t>由上述分析可知，</w:t>
      </w:r>
      <w:r w:rsidR="00AA3B1A">
        <w:rPr>
          <w:rFonts w:hint="eastAsia"/>
        </w:rPr>
        <w:t>学术界目前对</w:t>
      </w:r>
      <w:r w:rsidR="001B26CB">
        <w:rPr>
          <w:rFonts w:hint="eastAsia"/>
        </w:rPr>
        <w:t>支持</w:t>
      </w:r>
      <w:r w:rsidR="001D33B8">
        <w:rPr>
          <w:rFonts w:hint="eastAsia"/>
        </w:rPr>
        <w:t>Join</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516B47">
        <w:rPr>
          <w:rFonts w:hint="eastAsia"/>
        </w:rPr>
        <w:t>对现有方案进行</w:t>
      </w:r>
      <w:r w:rsidR="001B5C5E">
        <w:rPr>
          <w:rFonts w:hint="eastAsia"/>
        </w:rPr>
        <w:t>深入研究，</w:t>
      </w:r>
      <w:r w:rsidR="0055673B">
        <w:rPr>
          <w:rFonts w:hint="eastAsia"/>
        </w:rPr>
        <w:t>针对上述问题，设计</w:t>
      </w:r>
      <w:r w:rsidR="00982F14">
        <w:rPr>
          <w:rFonts w:hint="eastAsia"/>
        </w:rPr>
        <w:t>出</w:t>
      </w:r>
      <w:r w:rsidR="0055673B">
        <w:rPr>
          <w:rFonts w:hint="eastAsia"/>
        </w:rPr>
        <w:t>了</w:t>
      </w:r>
      <w:r w:rsidR="00ED4220" w:rsidRPr="00C036BC">
        <w:rPr>
          <w:rFonts w:hint="eastAsia"/>
        </w:rPr>
        <w:t>多用户场景下</w:t>
      </w:r>
      <w:r w:rsidR="00ED4220">
        <w:rPr>
          <w:rFonts w:hint="eastAsia"/>
        </w:rPr>
        <w:t>高效</w:t>
      </w:r>
      <w:r w:rsidR="00ED4220" w:rsidRPr="00C036BC">
        <w:rPr>
          <w:rFonts w:hint="eastAsia"/>
        </w:rPr>
        <w:t>支持</w:t>
      </w:r>
      <w:r w:rsidR="00ED4220" w:rsidRPr="00C036BC">
        <w:t>Join</w:t>
      </w:r>
      <w:r w:rsidR="00ED4220" w:rsidRPr="00C036BC">
        <w:rPr>
          <w:rFonts w:hint="eastAsia"/>
        </w:rPr>
        <w:t>查询的</w:t>
      </w:r>
      <w:r w:rsidR="00ED4220">
        <w:rPr>
          <w:rFonts w:hint="eastAsia"/>
        </w:rPr>
        <w:t>对称可搜索加密</w:t>
      </w:r>
      <w:r w:rsidR="00ED4220" w:rsidRPr="00C036BC">
        <w:rPr>
          <w:rFonts w:hint="eastAsia"/>
        </w:rPr>
        <w:t>方案</w:t>
      </w:r>
      <w:r w:rsidR="002650D6">
        <w:rPr>
          <w:rFonts w:hint="eastAsia"/>
        </w:rPr>
        <w:t>，</w:t>
      </w:r>
      <w:r w:rsidR="00074A4D">
        <w:rPr>
          <w:rFonts w:hint="eastAsia"/>
        </w:rPr>
        <w:t>具体工作如下：</w:t>
      </w:r>
    </w:p>
    <w:p w14:paraId="677DBBD6" w14:textId="1C9CC8ED" w:rsidR="009D1FE0" w:rsidRDefault="00A9599A" w:rsidP="00B650B1">
      <w:r>
        <w:tab/>
      </w:r>
      <w:r w:rsidR="00B650B1">
        <w:rPr>
          <w:rFonts w:hint="eastAsia"/>
        </w:rPr>
        <w:t>（</w:t>
      </w:r>
      <w:r w:rsidR="00B650B1">
        <w:rPr>
          <w:rFonts w:hint="eastAsia"/>
        </w:rPr>
        <w:t>1</w:t>
      </w:r>
      <w:r w:rsidR="00B650B1">
        <w:rPr>
          <w:rFonts w:hint="eastAsia"/>
        </w:rPr>
        <w:t>）本文</w:t>
      </w:r>
      <w:r w:rsidR="00AB31E5">
        <w:rPr>
          <w:rFonts w:hint="eastAsia"/>
        </w:rPr>
        <w:t>基于单用户对称可搜索加密协议</w:t>
      </w:r>
      <w:r w:rsidR="00AB31E5">
        <w:rPr>
          <w:rFonts w:hint="eastAsia"/>
        </w:rPr>
        <w:t>J</w:t>
      </w:r>
      <w:r w:rsidR="00AB31E5">
        <w:t>XT</w:t>
      </w:r>
      <w:r w:rsidR="00AB31E5">
        <w:rPr>
          <w:rFonts w:hint="eastAsia"/>
        </w:rPr>
        <w:t>，</w:t>
      </w:r>
      <w:r w:rsidR="00B650B1">
        <w:rPr>
          <w:rFonts w:hint="eastAsia"/>
        </w:rPr>
        <w:t>设计</w:t>
      </w:r>
      <w:r w:rsidR="00EF6DB7">
        <w:rPr>
          <w:rFonts w:hint="eastAsia"/>
        </w:rPr>
        <w:t>提出</w:t>
      </w:r>
      <w:r w:rsidR="00C33A63">
        <w:rPr>
          <w:rFonts w:hint="eastAsia"/>
        </w:rPr>
        <w:t>首个</w:t>
      </w:r>
      <w:r w:rsidR="00B650B1">
        <w:rPr>
          <w:rFonts w:hint="eastAsia"/>
        </w:rPr>
        <w:t>多用户场景下</w:t>
      </w:r>
      <w:r w:rsidR="00DD77C2">
        <w:rPr>
          <w:rFonts w:hint="eastAsia"/>
        </w:rPr>
        <w:t>高效</w:t>
      </w:r>
      <w:r w:rsidR="00B650B1">
        <w:rPr>
          <w:rFonts w:hint="eastAsia"/>
        </w:rPr>
        <w:t>支持</w:t>
      </w:r>
      <w:r w:rsidR="00B650B1">
        <w:rPr>
          <w:rFonts w:hint="eastAsia"/>
        </w:rPr>
        <w:t>Join</w:t>
      </w:r>
      <w:r w:rsidR="00B650B1">
        <w:rPr>
          <w:rFonts w:hint="eastAsia"/>
        </w:rPr>
        <w:t>查询的对称可搜索加密方案，</w:t>
      </w:r>
      <w:r w:rsidR="00173F2D">
        <w:rPr>
          <w:rFonts w:hint="eastAsia"/>
        </w:rPr>
        <w:t>并</w:t>
      </w:r>
      <w:r w:rsidR="002E0000">
        <w:rPr>
          <w:rFonts w:hint="eastAsia"/>
        </w:rPr>
        <w:t>称之为</w:t>
      </w:r>
      <w:r w:rsidR="00B15092">
        <w:rPr>
          <w:rFonts w:hint="eastAsia"/>
        </w:rPr>
        <w:t>M</w:t>
      </w:r>
      <w:r w:rsidR="00B15092">
        <w:t>C-JXT</w:t>
      </w:r>
      <w:r w:rsidR="00B650B1">
        <w:rPr>
          <w:rFonts w:hint="eastAsia"/>
        </w:rPr>
        <w:t>。</w:t>
      </w:r>
      <w:r w:rsidR="008152D5">
        <w:rPr>
          <w:rFonts w:hint="eastAsia"/>
        </w:rPr>
        <w:t>多用户对称可搜索加密方案的设计主要面临两个问题，一是</w:t>
      </w:r>
      <w:r w:rsidR="007C58B8">
        <w:rPr>
          <w:rFonts w:hint="eastAsia"/>
        </w:rPr>
        <w:t>如何提升</w:t>
      </w:r>
      <w:r w:rsidR="00AF690B">
        <w:rPr>
          <w:rFonts w:hint="eastAsia"/>
        </w:rPr>
        <w:t>数据提供者</w:t>
      </w:r>
      <w:r w:rsidR="00CE2CF3">
        <w:rPr>
          <w:rFonts w:hint="eastAsia"/>
        </w:rPr>
        <w:t>向</w:t>
      </w:r>
      <w:r w:rsidR="00AF690B" w:rsidRPr="00167DF7">
        <w:rPr>
          <w:rFonts w:hint="eastAsia"/>
        </w:rPr>
        <w:t>检索者</w:t>
      </w:r>
      <w:r w:rsidR="00CE2CF3">
        <w:rPr>
          <w:rFonts w:hint="eastAsia"/>
        </w:rPr>
        <w:t>分发</w:t>
      </w:r>
      <w:r w:rsidR="00AF690B">
        <w:rPr>
          <w:rFonts w:hint="eastAsia"/>
        </w:rPr>
        <w:t>搜索令牌</w:t>
      </w:r>
      <w:r w:rsidR="00B810B7">
        <w:rPr>
          <w:rFonts w:hint="eastAsia"/>
        </w:rPr>
        <w:t>的效率</w:t>
      </w:r>
      <w:r w:rsidR="00AF690B">
        <w:rPr>
          <w:rFonts w:hint="eastAsia"/>
        </w:rPr>
        <w:t>。</w:t>
      </w:r>
      <w:r w:rsidR="00EB0250">
        <w:rPr>
          <w:rFonts w:hint="eastAsia"/>
        </w:rPr>
        <w:t>二是</w:t>
      </w:r>
      <w:r w:rsidR="00AF690B">
        <w:rPr>
          <w:rFonts w:hint="eastAsia"/>
        </w:rPr>
        <w:t>服务端如何验证检索者发送的</w:t>
      </w:r>
      <w:r w:rsidR="00270E17">
        <w:rPr>
          <w:rFonts w:hint="eastAsia"/>
        </w:rPr>
        <w:t>搜索</w:t>
      </w:r>
      <w:r w:rsidR="00AF690B">
        <w:rPr>
          <w:rFonts w:hint="eastAsia"/>
        </w:rPr>
        <w:t>令牌</w:t>
      </w:r>
      <w:r w:rsidR="001B0649">
        <w:rPr>
          <w:rFonts w:hint="eastAsia"/>
        </w:rPr>
        <w:t>的合法性</w:t>
      </w:r>
      <w:r w:rsidR="00AF690B">
        <w:rPr>
          <w:rFonts w:hint="eastAsia"/>
        </w:rPr>
        <w:t>。</w:t>
      </w:r>
      <w:r w:rsidR="00141690">
        <w:rPr>
          <w:rFonts w:hint="eastAsia"/>
        </w:rPr>
        <w:t>M</w:t>
      </w:r>
      <w:r w:rsidR="00141690">
        <w:t>C-JX</w:t>
      </w:r>
      <w:r w:rsidR="00141690">
        <w:lastRenderedPageBreak/>
        <w:t>T</w:t>
      </w:r>
      <w:r w:rsidR="00141690">
        <w:rPr>
          <w:rFonts w:hint="eastAsia"/>
        </w:rPr>
        <w:t>协议</w:t>
      </w:r>
      <w:r w:rsidR="00DE014C">
        <w:rPr>
          <w:rFonts w:hint="eastAsia"/>
        </w:rPr>
        <w:t>在</w:t>
      </w:r>
      <w:r w:rsidR="002840F6">
        <w:rPr>
          <w:rFonts w:hint="eastAsia"/>
        </w:rPr>
        <w:t>支持高效</w:t>
      </w:r>
      <w:r w:rsidR="002840F6">
        <w:rPr>
          <w:rFonts w:hint="eastAsia"/>
        </w:rPr>
        <w:t>Join</w:t>
      </w:r>
      <w:r w:rsidR="002840F6">
        <w:rPr>
          <w:rFonts w:hint="eastAsia"/>
        </w:rPr>
        <w:t>查询</w:t>
      </w:r>
      <w:r w:rsidR="005B3908">
        <w:rPr>
          <w:rFonts w:hint="eastAsia"/>
        </w:rPr>
        <w:t>的同时</w:t>
      </w:r>
      <w:r w:rsidR="008B2AB3">
        <w:rPr>
          <w:rFonts w:hint="eastAsia"/>
        </w:rPr>
        <w:t>有效解决了上述两个问题</w:t>
      </w:r>
      <w:r w:rsidR="001E0278">
        <w:rPr>
          <w:rFonts w:hint="eastAsia"/>
        </w:rPr>
        <w:t>，协议</w:t>
      </w:r>
      <w:r w:rsidR="00C71FE3">
        <w:rPr>
          <w:rFonts w:hint="eastAsia"/>
        </w:rPr>
        <w:t>采用</w:t>
      </w:r>
      <w:r w:rsidR="00C02689">
        <w:rPr>
          <w:rFonts w:hint="eastAsia"/>
        </w:rPr>
        <w:t>子令牌拆分的方式实现数据提供者和检索者之间</w:t>
      </w:r>
      <w:r w:rsidR="000B7FEB">
        <w:rPr>
          <w:rFonts w:hint="eastAsia"/>
        </w:rPr>
        <w:t>的</w:t>
      </w:r>
      <w:r w:rsidR="00C02689">
        <w:rPr>
          <w:rFonts w:hint="eastAsia"/>
        </w:rPr>
        <w:t>高效</w:t>
      </w:r>
      <w:r w:rsidR="00C15FA0">
        <w:rPr>
          <w:rFonts w:hint="eastAsia"/>
        </w:rPr>
        <w:t>搜索</w:t>
      </w:r>
      <w:r w:rsidR="00C02689">
        <w:rPr>
          <w:rFonts w:hint="eastAsia"/>
        </w:rPr>
        <w:t>令牌分发</w:t>
      </w:r>
      <w:r w:rsidR="000B7FEB">
        <w:rPr>
          <w:rFonts w:hint="eastAsia"/>
        </w:rPr>
        <w:t>，并</w:t>
      </w:r>
      <w:r w:rsidR="00BF0EAA">
        <w:rPr>
          <w:rFonts w:hint="eastAsia"/>
        </w:rPr>
        <w:t>设计</w:t>
      </w:r>
      <w:r w:rsidR="008F2151">
        <w:rPr>
          <w:rFonts w:hint="eastAsia"/>
        </w:rPr>
        <w:t>出一种</w:t>
      </w:r>
      <w:r w:rsidR="00BF0EAA">
        <w:rPr>
          <w:rFonts w:hint="eastAsia"/>
        </w:rPr>
        <w:t>同态签名方案</w:t>
      </w:r>
      <w:r w:rsidR="008F2151">
        <w:rPr>
          <w:rFonts w:hint="eastAsia"/>
        </w:rPr>
        <w:t>来</w:t>
      </w:r>
      <w:r w:rsidR="00401229">
        <w:rPr>
          <w:rFonts w:hint="eastAsia"/>
        </w:rPr>
        <w:t>实现</w:t>
      </w:r>
      <w:r w:rsidR="00B92ECA">
        <w:rPr>
          <w:rFonts w:hint="eastAsia"/>
        </w:rPr>
        <w:t>搜索令牌的</w:t>
      </w:r>
      <w:r w:rsidR="008D2907">
        <w:rPr>
          <w:rFonts w:hint="eastAsia"/>
        </w:rPr>
        <w:t>合法性</w:t>
      </w:r>
      <w:r w:rsidR="00EA12EC">
        <w:rPr>
          <w:rFonts w:hint="eastAsia"/>
        </w:rPr>
        <w:t>验证</w:t>
      </w:r>
      <w:r w:rsidR="003066C8">
        <w:rPr>
          <w:rFonts w:hint="eastAsia"/>
        </w:rPr>
        <w:t>。</w:t>
      </w:r>
    </w:p>
    <w:p w14:paraId="4F4B211A" w14:textId="312B279F" w:rsidR="0041200A" w:rsidRDefault="00BC1184" w:rsidP="00BC1184">
      <w:r>
        <w:tab/>
      </w:r>
      <w:r w:rsidR="00B13987">
        <w:rPr>
          <w:rFonts w:hint="eastAsia"/>
        </w:rPr>
        <w:t>（</w:t>
      </w:r>
      <w:r w:rsidR="00B13987">
        <w:rPr>
          <w:rFonts w:hint="eastAsia"/>
        </w:rPr>
        <w:t>2</w:t>
      </w:r>
      <w:r w:rsidR="00B13987">
        <w:rPr>
          <w:rFonts w:hint="eastAsia"/>
        </w:rPr>
        <w:t>）</w:t>
      </w:r>
      <w:r w:rsidR="009978FE">
        <w:rPr>
          <w:rFonts w:hint="eastAsia"/>
        </w:rPr>
        <w:t>本文对</w:t>
      </w:r>
      <w:r w:rsidR="008C07C5">
        <w:rPr>
          <w:rFonts w:hint="eastAsia"/>
        </w:rPr>
        <w:t>M</w:t>
      </w:r>
      <w:r w:rsidR="008C07C5">
        <w:t>C-JXT</w:t>
      </w:r>
      <w:r w:rsidR="00F84542">
        <w:rPr>
          <w:rFonts w:hint="eastAsia"/>
        </w:rPr>
        <w:t>进行了</w:t>
      </w:r>
      <w:r w:rsidR="0041200A">
        <w:rPr>
          <w:rFonts w:hint="eastAsia"/>
        </w:rPr>
        <w:t>安全性和</w:t>
      </w:r>
      <w:r w:rsidR="00397536">
        <w:rPr>
          <w:rFonts w:hint="eastAsia"/>
        </w:rPr>
        <w:t>性能</w:t>
      </w:r>
      <w:r w:rsidR="0041200A">
        <w:rPr>
          <w:rFonts w:hint="eastAsia"/>
        </w:rPr>
        <w:t>开销</w:t>
      </w:r>
      <w:r w:rsidR="00774D1F">
        <w:rPr>
          <w:rFonts w:hint="eastAsia"/>
        </w:rPr>
        <w:t>的</w:t>
      </w:r>
      <w:r w:rsidR="00E137DA">
        <w:rPr>
          <w:rFonts w:hint="eastAsia"/>
        </w:rPr>
        <w:t>理论</w:t>
      </w:r>
      <w:r w:rsidR="0041200A">
        <w:rPr>
          <w:rFonts w:hint="eastAsia"/>
        </w:rPr>
        <w:t>分析。</w:t>
      </w:r>
      <w:r w:rsidR="00564D3D">
        <w:rPr>
          <w:rFonts w:hint="eastAsia"/>
        </w:rPr>
        <w:t>安全性</w:t>
      </w:r>
      <w:r w:rsidR="00156FDB">
        <w:rPr>
          <w:rFonts w:hint="eastAsia"/>
        </w:rPr>
        <w:t>分析显示</w:t>
      </w:r>
      <w:r w:rsidR="00451F61">
        <w:rPr>
          <w:rFonts w:hint="eastAsia"/>
        </w:rPr>
        <w:t>M</w:t>
      </w:r>
      <w:r w:rsidR="00451F61">
        <w:t>C-JXT</w:t>
      </w:r>
      <w:r w:rsidR="00451F61">
        <w:rPr>
          <w:rFonts w:hint="eastAsia"/>
        </w:rPr>
        <w:t>满足</w:t>
      </w:r>
      <w:r w:rsidR="00B76FB1">
        <w:rPr>
          <w:rFonts w:hint="eastAsia"/>
        </w:rPr>
        <w:t>恶意客户端、诚实且好奇</w:t>
      </w:r>
      <w:r w:rsidR="00E04B52">
        <w:rPr>
          <w:rFonts w:hint="eastAsia"/>
        </w:rPr>
        <w:t>服务端条件下的基于模拟的安全性</w:t>
      </w:r>
      <w:r w:rsidR="00422BE9">
        <w:rPr>
          <w:rFonts w:hint="eastAsia"/>
        </w:rPr>
        <w:t>，本文在附录提供了相应的安全性证明。</w:t>
      </w:r>
      <w:r w:rsidR="00564D3D">
        <w:rPr>
          <w:rFonts w:hint="eastAsia"/>
        </w:rPr>
        <w:t>性能开销分析显示</w:t>
      </w:r>
      <w:r w:rsidR="00B30854">
        <w:rPr>
          <w:rFonts w:hint="eastAsia"/>
        </w:rPr>
        <w:t>M</w:t>
      </w:r>
      <w:r w:rsidR="00B30854">
        <w:t>C-JXT</w:t>
      </w:r>
      <w:r w:rsidR="00B30854">
        <w:rPr>
          <w:rFonts w:hint="eastAsia"/>
        </w:rPr>
        <w:t>存储开销</w:t>
      </w:r>
      <w:r w:rsidR="001B5897">
        <w:rPr>
          <w:rFonts w:hint="eastAsia"/>
        </w:rPr>
        <w:t>与</w:t>
      </w:r>
      <w:r w:rsidR="001B5897">
        <w:rPr>
          <w:rFonts w:hint="eastAsia"/>
        </w:rPr>
        <w:t>Join</w:t>
      </w:r>
      <w:r w:rsidR="001B5897">
        <w:rPr>
          <w:rFonts w:hint="eastAsia"/>
        </w:rPr>
        <w:t>属性个数相关，</w:t>
      </w:r>
      <w:r w:rsidR="00FE1506">
        <w:rPr>
          <w:rFonts w:hint="eastAsia"/>
        </w:rPr>
        <w:t>与传统方案相比开销较小</w:t>
      </w:r>
      <w:r w:rsidR="00D24B31">
        <w:rPr>
          <w:rFonts w:hint="eastAsia"/>
        </w:rPr>
        <w:t>；</w:t>
      </w:r>
      <w:r w:rsidR="0048769C">
        <w:rPr>
          <w:rFonts w:hint="eastAsia"/>
        </w:rPr>
        <w:t>计算开销</w:t>
      </w:r>
      <w:r w:rsidR="00EF3D2E">
        <w:rPr>
          <w:rFonts w:hint="eastAsia"/>
        </w:rPr>
        <w:t>随查询规模呈现线性关系</w:t>
      </w:r>
      <w:r w:rsidR="00592D6C">
        <w:rPr>
          <w:rFonts w:hint="eastAsia"/>
        </w:rPr>
        <w:t>，</w:t>
      </w:r>
      <w:r w:rsidR="00572FE5">
        <w:rPr>
          <w:rFonts w:hint="eastAsia"/>
        </w:rPr>
        <w:t>且在查询规模一定时，</w:t>
      </w:r>
      <w:r w:rsidR="006446D1">
        <w:rPr>
          <w:rFonts w:hint="eastAsia"/>
        </w:rPr>
        <w:t>计算</w:t>
      </w:r>
      <w:r w:rsidR="00572FE5">
        <w:rPr>
          <w:rFonts w:hint="eastAsia"/>
        </w:rPr>
        <w:t>开销</w:t>
      </w:r>
      <w:r w:rsidR="005308F7">
        <w:rPr>
          <w:rFonts w:hint="eastAsia"/>
        </w:rPr>
        <w:t>不与</w:t>
      </w:r>
      <w:r w:rsidR="00572FE5">
        <w:rPr>
          <w:rFonts w:hint="eastAsia"/>
        </w:rPr>
        <w:t>数据库规模大小相关</w:t>
      </w:r>
      <w:r w:rsidR="005E1F20">
        <w:rPr>
          <w:rFonts w:hint="eastAsia"/>
        </w:rPr>
        <w:t>。</w:t>
      </w:r>
    </w:p>
    <w:p w14:paraId="4A6F90E4" w14:textId="54B13093" w:rsidR="00085434" w:rsidRDefault="005B0F5D" w:rsidP="00A50284">
      <w:r>
        <w:tab/>
      </w:r>
      <w:r w:rsidR="00E8770E">
        <w:rPr>
          <w:rFonts w:hint="eastAsia"/>
        </w:rPr>
        <w:t>（</w:t>
      </w:r>
      <w:r w:rsidR="00E8770E">
        <w:rPr>
          <w:rFonts w:hint="eastAsia"/>
        </w:rPr>
        <w:t>3</w:t>
      </w:r>
      <w:r w:rsidR="00E8770E">
        <w:rPr>
          <w:rFonts w:hint="eastAsia"/>
        </w:rPr>
        <w:t>）</w:t>
      </w:r>
      <w:r w:rsidR="00085434">
        <w:rPr>
          <w:rFonts w:hint="eastAsia"/>
        </w:rPr>
        <w:t>此外，本文还提供了</w:t>
      </w:r>
      <w:r w:rsidR="008C07C5">
        <w:rPr>
          <w:rFonts w:hint="eastAsia"/>
        </w:rPr>
        <w:t>M</w:t>
      </w:r>
      <w:r w:rsidR="008C07C5">
        <w:t>C-JXT</w:t>
      </w:r>
      <w:r w:rsidR="00E96750">
        <w:rPr>
          <w:rFonts w:hint="eastAsia"/>
        </w:rPr>
        <w:t>的</w:t>
      </w:r>
      <w:r w:rsidR="007C2237">
        <w:t>J</w:t>
      </w:r>
      <w:r w:rsidR="00D06452">
        <w:t>ava</w:t>
      </w:r>
      <w:r w:rsidR="00E96750">
        <w:rPr>
          <w:rFonts w:hint="eastAsia"/>
        </w:rPr>
        <w:t>代码实现，</w:t>
      </w:r>
      <w:r w:rsidR="00F40E1B">
        <w:rPr>
          <w:rFonts w:hint="eastAsia"/>
        </w:rPr>
        <w:t>并设计实验测试了</w:t>
      </w:r>
      <w:r w:rsidR="00850545">
        <w:rPr>
          <w:rFonts w:hint="eastAsia"/>
        </w:rPr>
        <w:t>协议</w:t>
      </w:r>
      <w:r w:rsidR="00166C39">
        <w:rPr>
          <w:rFonts w:hint="eastAsia"/>
        </w:rPr>
        <w:t>的</w:t>
      </w:r>
      <w:r w:rsidR="00850545">
        <w:rPr>
          <w:rFonts w:hint="eastAsia"/>
        </w:rPr>
        <w:t>性能表现以及</w:t>
      </w:r>
      <w:r w:rsidR="00B20BAF">
        <w:rPr>
          <w:rFonts w:hint="eastAsia"/>
        </w:rPr>
        <w:t>性能主要制约因素</w:t>
      </w:r>
      <w:r w:rsidR="00970BE6">
        <w:rPr>
          <w:rFonts w:hint="eastAsia"/>
        </w:rPr>
        <w:t>。</w:t>
      </w:r>
      <w:r w:rsidR="00170E17">
        <w:rPr>
          <w:rFonts w:hint="eastAsia"/>
        </w:rPr>
        <w:t>实验验证了（</w:t>
      </w:r>
      <w:r w:rsidR="00170E17">
        <w:rPr>
          <w:rFonts w:hint="eastAsia"/>
        </w:rPr>
        <w:t>2</w:t>
      </w:r>
      <w:r w:rsidR="00170E17">
        <w:rPr>
          <w:rFonts w:hint="eastAsia"/>
        </w:rPr>
        <w:t>）中理论性能分析的结论，</w:t>
      </w:r>
      <w:r w:rsidR="005C0C01">
        <w:rPr>
          <w:rFonts w:hint="eastAsia"/>
        </w:rPr>
        <w:t>并说明</w:t>
      </w:r>
      <w:r w:rsidR="00166C39">
        <w:rPr>
          <w:rFonts w:hint="eastAsia"/>
        </w:rPr>
        <w:t>M</w:t>
      </w:r>
      <w:r w:rsidR="00166C39">
        <w:t>C-JXT</w:t>
      </w:r>
      <w:r w:rsidR="00166C39">
        <w:rPr>
          <w:rFonts w:hint="eastAsia"/>
        </w:rPr>
        <w:t>在实际应用场景中</w:t>
      </w:r>
      <w:r w:rsidR="00BC3ADF">
        <w:rPr>
          <w:rFonts w:hint="eastAsia"/>
        </w:rPr>
        <w:t>性能优越，</w:t>
      </w:r>
      <w:r w:rsidR="00C75EA5">
        <w:rPr>
          <w:rFonts w:hint="eastAsia"/>
        </w:rPr>
        <w:t>例如</w:t>
      </w:r>
      <w:r w:rsidR="002A135E">
        <w:rPr>
          <w:rFonts w:hint="eastAsia"/>
        </w:rPr>
        <w:t>在查询规模为</w:t>
      </w:r>
      <w:r w:rsidR="002A135E" w:rsidRPr="00AC78CE">
        <w:t>455281</w:t>
      </w:r>
      <w:r w:rsidR="002A135E">
        <w:rPr>
          <w:rFonts w:hint="eastAsia"/>
        </w:rPr>
        <w:t>条记录时，协议运行时间仅为</w:t>
      </w:r>
      <w:r w:rsidR="002A135E">
        <w:rPr>
          <w:rFonts w:hint="eastAsia"/>
        </w:rPr>
        <w:t>1</w:t>
      </w:r>
      <w:r w:rsidR="002A135E">
        <w:t>.093</w:t>
      </w:r>
      <w:r w:rsidR="002A135E">
        <w:rPr>
          <w:rFonts w:hint="eastAsia"/>
        </w:rPr>
        <w:t>秒；在查询规模为</w:t>
      </w:r>
      <w:r w:rsidR="002A135E" w:rsidRPr="00E44E4D">
        <w:t>4167792</w:t>
      </w:r>
      <w:r w:rsidR="002A135E">
        <w:rPr>
          <w:rFonts w:hint="eastAsia"/>
        </w:rPr>
        <w:t>条记录时，协议运行时间仅为</w:t>
      </w:r>
      <w:r w:rsidR="002A135E">
        <w:rPr>
          <w:rFonts w:hint="eastAsia"/>
        </w:rPr>
        <w:t>5</w:t>
      </w:r>
      <w:r w:rsidR="002A135E">
        <w:t>.389</w:t>
      </w:r>
      <w:r w:rsidR="002A135E">
        <w:rPr>
          <w:rFonts w:hint="eastAsia"/>
        </w:rPr>
        <w:t>秒，这足以说明</w:t>
      </w:r>
      <w:r w:rsidR="002A135E">
        <w:t>MC-JXT</w:t>
      </w:r>
      <w:r w:rsidR="002A135E">
        <w:rPr>
          <w:rFonts w:hint="eastAsia"/>
        </w:rPr>
        <w:t>可以高效支持多用户场景下的</w:t>
      </w:r>
      <w:r w:rsidR="002A135E">
        <w:rPr>
          <w:rFonts w:hint="eastAsia"/>
        </w:rPr>
        <w:t>J</w:t>
      </w:r>
      <w:r w:rsidR="002A135E">
        <w:t>oin</w:t>
      </w:r>
      <w:r w:rsidR="002A135E">
        <w:rPr>
          <w:rFonts w:hint="eastAsia"/>
        </w:rPr>
        <w:t>查询。</w:t>
      </w:r>
    </w:p>
    <w:p w14:paraId="19C6CB49" w14:textId="1D80217D" w:rsidR="001607ED" w:rsidRDefault="001607ED" w:rsidP="001607ED">
      <w:pPr>
        <w:pStyle w:val="2"/>
        <w:spacing w:before="156" w:after="156"/>
        <w:rPr>
          <w:rStyle w:val="md-plain"/>
        </w:rPr>
      </w:pPr>
      <w:bookmarkStart w:id="4" w:name="_Toc133260836"/>
      <w:r>
        <w:rPr>
          <w:rStyle w:val="md-plain"/>
          <w:rFonts w:hint="eastAsia"/>
        </w:rPr>
        <w:t>章节安排</w:t>
      </w:r>
      <w:bookmarkEnd w:id="4"/>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00DA6956"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47547">
        <w:rPr>
          <w:rFonts w:hint="eastAsia"/>
        </w:rPr>
        <w:t>我们</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49C036F2" w:rsidR="00C20590" w:rsidRDefault="009F20A8" w:rsidP="00A20DC0">
      <w:pPr>
        <w:pStyle w:val="1"/>
        <w:tabs>
          <w:tab w:val="left" w:pos="6096"/>
        </w:tabs>
        <w:spacing w:before="249" w:after="156"/>
      </w:pPr>
      <w:bookmarkStart w:id="5" w:name="_Toc133260837"/>
      <w:r>
        <w:rPr>
          <w:rFonts w:hint="eastAsia"/>
        </w:rPr>
        <w:lastRenderedPageBreak/>
        <w:t>相关工作</w:t>
      </w:r>
      <w:bookmarkEnd w:id="5"/>
    </w:p>
    <w:p w14:paraId="6E08AFFD" w14:textId="267EB76E" w:rsidR="003806E6" w:rsidRP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611B75">
        <w:rPr>
          <w:rFonts w:hint="eastAsia"/>
        </w:rPr>
        <w:t>此外还会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20D61">
        <w:rPr>
          <w:rFonts w:hint="eastAsia"/>
        </w:rPr>
        <w:t>接着，</w:t>
      </w:r>
      <w:r w:rsidR="00FE2A32">
        <w:rPr>
          <w:rFonts w:hint="eastAsia"/>
        </w:rPr>
        <w:t>本章会继续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会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40B4D659" w14:textId="4273D73C" w:rsidR="00E87B6F" w:rsidRDefault="00EC7CD6" w:rsidP="004D5A93">
      <w:pPr>
        <w:pStyle w:val="2"/>
        <w:spacing w:before="156" w:after="156"/>
      </w:pPr>
      <w:bookmarkStart w:id="6" w:name="_Toc133260838"/>
      <w:r>
        <w:rPr>
          <w:rFonts w:hint="eastAsia"/>
        </w:rPr>
        <w:t>对称可搜索加密</w:t>
      </w:r>
      <w:bookmarkEnd w:id="6"/>
    </w:p>
    <w:p w14:paraId="44992870" w14:textId="67A3FE41" w:rsidR="008A5E5E" w:rsidRPr="008A5E5E" w:rsidRDefault="008A5E5E" w:rsidP="004D5A93">
      <w:pPr>
        <w:pStyle w:val="3"/>
        <w:numPr>
          <w:ilvl w:val="2"/>
          <w:numId w:val="15"/>
        </w:numPr>
        <w:spacing w:before="156" w:after="156"/>
      </w:pPr>
      <w:bookmarkStart w:id="7" w:name="_Toc133260839"/>
      <w:r>
        <w:rPr>
          <w:rFonts w:hint="eastAsia"/>
        </w:rPr>
        <w:t>关系型数据库</w:t>
      </w:r>
      <w:bookmarkEnd w:id="7"/>
    </w:p>
    <w:p w14:paraId="73AECB04" w14:textId="6575EF8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5F000AAA"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74D843CF" w:rsidR="00A244FD" w:rsidRPr="00A244FD" w:rsidRDefault="00A928DD" w:rsidP="00F201BB">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8" w:name="_Toc133260840"/>
      <w:r>
        <w:rPr>
          <w:rFonts w:hint="eastAsia"/>
        </w:rPr>
        <w:lastRenderedPageBreak/>
        <w:t>对称可搜索加密</w:t>
      </w:r>
      <w:r w:rsidR="00187F2E">
        <w:rPr>
          <w:rFonts w:hint="eastAsia"/>
        </w:rPr>
        <w:t>定义</w:t>
      </w:r>
      <w:bookmarkEnd w:id="8"/>
    </w:p>
    <w:p w14:paraId="52385B21" w14:textId="15054105"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3D205B57"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6940D49" w:rsidR="008E34DE" w:rsidRDefault="00DE6252" w:rsidP="00496710">
      <w:pPr>
        <w:keepNext/>
        <w:spacing w:beforeLines="50" w:before="156" w:afterLines="50" w:after="156" w:line="240" w:lineRule="auto"/>
        <w:jc w:val="center"/>
      </w:pPr>
      <w:r w:rsidRPr="00DE6252">
        <w:rPr>
          <w:noProof/>
        </w:rPr>
        <w:drawing>
          <wp:inline distT="0" distB="0" distL="0" distR="0" wp14:anchorId="08CE8F93" wp14:editId="34C9B4ED">
            <wp:extent cx="5144655" cy="353238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68086" cy="3548470"/>
                    </a:xfrm>
                    <a:prstGeom prst="rect">
                      <a:avLst/>
                    </a:prstGeom>
                  </pic:spPr>
                </pic:pic>
              </a:graphicData>
            </a:graphic>
          </wp:inline>
        </w:drawing>
      </w:r>
    </w:p>
    <w:p w14:paraId="0847E060" w14:textId="165F0DDC" w:rsidR="009828F6" w:rsidRPr="00687F5B" w:rsidRDefault="008E34DE" w:rsidP="00C43433">
      <w:pPr>
        <w:pStyle w:val="af3"/>
      </w:pPr>
      <w:bookmarkStart w:id="9"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9"/>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0" w:name="_Toc133260841"/>
      <w:r>
        <w:rPr>
          <w:rFonts w:hint="eastAsia"/>
        </w:rPr>
        <w:t>对称</w:t>
      </w:r>
      <w:r w:rsidR="00187F2E">
        <w:rPr>
          <w:rFonts w:hint="eastAsia"/>
        </w:rPr>
        <w:t>可搜索加密正确性</w:t>
      </w:r>
      <w:bookmarkEnd w:id="10"/>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w:t>
      </w:r>
      <w:r w:rsidR="00F6401F">
        <w:rPr>
          <w:rFonts w:hint="eastAsia"/>
        </w:rPr>
        <w:lastRenderedPageBreak/>
        <w:t>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1" w:name="_Toc133260842"/>
      <w:r>
        <w:rPr>
          <w:rFonts w:hint="eastAsia"/>
        </w:rPr>
        <w:t>对称可搜索加密安全性</w:t>
      </w:r>
      <w:bookmarkEnd w:id="11"/>
    </w:p>
    <w:p w14:paraId="382A4992" w14:textId="31153A0A"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52171B">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0CFC" w:rsidRPr="00B80CFC">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49552D38"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2" w:name="_Ref132239257"/>
      <w:bookmarkStart w:id="13" w:name="_Toc13326084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2"/>
      <w:bookmarkEnd w:id="13"/>
    </w:p>
    <w:p w14:paraId="7ACE65C2" w14:textId="6269D6C1"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TSet</m:t>
        </m:r>
      </m:oMath>
      <w:r w:rsidR="00637C08">
        <w:rPr>
          <w:rFonts w:hint="eastAsia"/>
        </w:rPr>
        <w:t xml:space="preserve"> </w:t>
      </w:r>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A928DD"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6F2CA373"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7F01FC">
        <w:rPr>
          <w:rFonts w:hint="eastAsia"/>
        </w:rPr>
        <w:t>：</w:t>
      </w:r>
    </w:p>
    <w:p w14:paraId="698A386E" w14:textId="4A53F54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678FF40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F48F2E5"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4" w:name="_Toc133260844"/>
      <w:r w:rsidRPr="00E87B6F">
        <w:lastRenderedPageBreak/>
        <w:t>Join</w:t>
      </w:r>
      <w:r w:rsidRPr="00E87B6F">
        <w:rPr>
          <w:rFonts w:hint="eastAsia"/>
        </w:rPr>
        <w:t>查询</w:t>
      </w:r>
      <w:bookmarkEnd w:id="14"/>
    </w:p>
    <w:p w14:paraId="01E51011" w14:textId="77777777" w:rsidR="001D053C" w:rsidRPr="00EB64DD" w:rsidRDefault="001D053C" w:rsidP="003A412E">
      <w:pPr>
        <w:pStyle w:val="3"/>
        <w:spacing w:before="156" w:after="156"/>
      </w:pPr>
      <w:bookmarkStart w:id="15" w:name="_Toc133260845"/>
      <w:r>
        <w:t>J</w:t>
      </w:r>
      <w:r>
        <w:rPr>
          <w:rFonts w:hint="eastAsia"/>
        </w:rPr>
        <w:t>oin</w:t>
      </w:r>
      <w:r>
        <w:rPr>
          <w:rFonts w:hint="eastAsia"/>
        </w:rPr>
        <w:t>查询的概念</w:t>
      </w:r>
      <w:bookmarkEnd w:id="15"/>
    </w:p>
    <w:p w14:paraId="4BA6200F" w14:textId="28F493EE"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w:t>
      </w:r>
      <w:r w:rsidR="00781D20">
        <w:rPr>
          <w:rFonts w:hint="eastAsia"/>
        </w:rPr>
        <w:t>提升</w:t>
      </w:r>
      <w:r>
        <w:rPr>
          <w:rFonts w:hint="eastAsia"/>
        </w:rPr>
        <w:t>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16" w:name="_Toc133260846"/>
      <w:r>
        <w:t>Join</w:t>
      </w:r>
      <w:r>
        <w:rPr>
          <w:rFonts w:hint="eastAsia"/>
        </w:rPr>
        <w:t>属性与</w:t>
      </w:r>
      <w:r w:rsidR="003F0338">
        <w:rPr>
          <w:rFonts w:hint="eastAsia"/>
        </w:rPr>
        <w:t>Join</w:t>
      </w:r>
      <w:r w:rsidR="003F0338">
        <w:rPr>
          <w:rFonts w:hint="eastAsia"/>
        </w:rPr>
        <w:t>关键词</w:t>
      </w:r>
      <w:r>
        <w:rPr>
          <w:rFonts w:hint="eastAsia"/>
        </w:rPr>
        <w:t>集</w:t>
      </w:r>
      <w:bookmarkEnd w:id="16"/>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A928DD" w:rsidP="00A47517">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17" w:name="_Toc133260847"/>
      <w:r>
        <w:t>Join</w:t>
      </w:r>
      <w:r>
        <w:rPr>
          <w:rFonts w:hint="eastAsia"/>
        </w:rPr>
        <w:t>查询的形式化定义</w:t>
      </w:r>
      <w:bookmarkEnd w:id="17"/>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A928DD" w:rsidP="00A47517">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0FFA9DB9"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w:t>
      </w:r>
      <w:r w:rsidR="003D1BDD">
        <w:rPr>
          <w:rFonts w:hint="eastAsia"/>
        </w:rPr>
        <w:t>满足</w:t>
      </w:r>
      <w:r>
        <w:rPr>
          <w:rFonts w:hint="eastAsia"/>
        </w:rPr>
        <w:t>：</w:t>
      </w:r>
    </w:p>
    <w:p w14:paraId="3A1989BF" w14:textId="77777777" w:rsidR="001D053C" w:rsidRDefault="001D053C" w:rsidP="00A47517">
      <w:pPr>
        <w:spacing w:beforeLines="50" w:before="156"/>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A928DD"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3E3DAE95" w:rsidR="001D053C" w:rsidRPr="00BA7F02" w:rsidRDefault="00A928DD" w:rsidP="00A47517">
      <w:pPr>
        <w:spacing w:afterLines="50" w:after="156"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m:oMathPara>
    </w:p>
    <w:p w14:paraId="510EEC6C" w14:textId="167767B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w:t>
      </w:r>
      <w:r w:rsidR="000B3E4C">
        <w:rPr>
          <w:rFonts w:hint="eastAsia"/>
        </w:rPr>
        <w:t>两条</w:t>
      </w:r>
      <w:r>
        <w:rPr>
          <w:rFonts w:hint="eastAsia"/>
        </w:rPr>
        <w:t>记录，且这两条记录之间在</w:t>
      </w:r>
      <w:r>
        <w:rPr>
          <w:rFonts w:hint="eastAsia"/>
        </w:rPr>
        <w:t>Join</w:t>
      </w:r>
      <w:r>
        <w:rPr>
          <w:rFonts w:hint="eastAsia"/>
        </w:rPr>
        <w:t>属性</w:t>
      </w:r>
      <w:r w:rsidR="004D5B75">
        <w:rPr>
          <w:rFonts w:hint="eastAsia"/>
        </w:rPr>
        <w:t>集合</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Pr>
          <w:rFonts w:hint="eastAsia"/>
        </w:rPr>
        <w:t>。</w:t>
      </w:r>
    </w:p>
    <w:p w14:paraId="104C3805" w14:textId="74986815" w:rsidR="008C634B" w:rsidRDefault="002626E2" w:rsidP="003B6701">
      <w:pPr>
        <w:pStyle w:val="2"/>
        <w:spacing w:before="156" w:after="156"/>
        <w:rPr>
          <w:color w:val="000000" w:themeColor="text1"/>
        </w:rPr>
      </w:pPr>
      <w:bookmarkStart w:id="18" w:name="_Toc133260848"/>
      <w:r w:rsidRPr="008C634B">
        <w:rPr>
          <w:color w:val="000000" w:themeColor="text1"/>
        </w:rPr>
        <w:lastRenderedPageBreak/>
        <w:t>JXT</w:t>
      </w:r>
      <w:r w:rsidRPr="008C634B">
        <w:rPr>
          <w:rFonts w:hint="eastAsia"/>
          <w:color w:val="000000" w:themeColor="text1"/>
        </w:rPr>
        <w:t>协议</w:t>
      </w:r>
      <w:bookmarkEnd w:id="18"/>
    </w:p>
    <w:p w14:paraId="57209E72" w14:textId="6CFCEA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260849"/>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219E3327"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A928DD"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A928DD"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A928DD"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BEBF0E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2FFBEC4A"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r>
          <w:rPr>
            <w:rFonts w:ascii="Cambria Math" w:hAnsi="Cambria Math"/>
          </w:rPr>
          <w:lastRenderedPageBreak/>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A928DD"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23BD324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A928DD" w:rsidP="000772A3">
      <w:pPr>
        <w:spacing w:afterLines="50" w:after="156"/>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212B781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260850"/>
      <w:r>
        <w:rPr>
          <w:rFonts w:hint="eastAsia"/>
        </w:rPr>
        <w:t>两个子查询的实现</w:t>
      </w:r>
      <w:bookmarkEnd w:id="20"/>
      <w:bookmarkEnd w:id="21"/>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A928DD"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73052B22"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E95CE3">
        <w:rPr>
          <w:rFonts w:hint="eastAsia"/>
        </w:rPr>
        <w:t>我们要完成</w:t>
      </w:r>
      <w:r w:rsidR="003825A5">
        <w:rPr>
          <w:rFonts w:hint="eastAsia"/>
        </w:rPr>
        <w:t xml:space="preserve"> </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w:t>
      </w:r>
      <w:r w:rsidR="003648B5">
        <w:rPr>
          <w:rFonts w:hint="eastAsia"/>
        </w:rPr>
        <w:t>地</w:t>
      </w:r>
      <w:r w:rsidR="00FC1949">
        <w:rPr>
          <w:rFonts w:hint="eastAsia"/>
        </w:rPr>
        <w:t>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A928DD"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m:t>
        </m:r>
        <m:r>
          <w:rPr>
            <w:rFonts w:ascii="Cambria Math" w:hAnsi="Cambria Math"/>
          </w:rPr>
          <w:lastRenderedPageBreak/>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260851"/>
      <w:r>
        <w:rPr>
          <w:rFonts w:hint="eastAsia"/>
        </w:rPr>
        <w:t>协议具体</w:t>
      </w:r>
      <w:r w:rsidR="00AA5F39">
        <w:rPr>
          <w:rFonts w:hint="eastAsia"/>
        </w:rPr>
        <w:t>流程</w:t>
      </w:r>
      <w:bookmarkEnd w:id="22"/>
      <w:bookmarkEnd w:id="23"/>
    </w:p>
    <w:p w14:paraId="06B8FC9A" w14:textId="7777777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64E4C474"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AD3ECC">
        <w:rPr>
          <w:rFonts w:hint="eastAsia"/>
        </w:rPr>
        <w:t>令牌</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A928DD"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578E2A91" w14:textId="77777777" w:rsidR="00AA757A" w:rsidRDefault="00941B29" w:rsidP="00AA757A">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lastRenderedPageBreak/>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081DBBC4"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元素。</w:t>
      </w:r>
      <w:r w:rsidR="003D3E4E">
        <w:rPr>
          <w:rFonts w:hint="eastAsia"/>
        </w:rPr>
        <w:t>为了解决安全性问题，我们需要对原协议进行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565CEF">
        <w:rPr>
          <w:rFonts w:hint="eastAsia"/>
        </w:rPr>
        <w:t xml:space="preserve"> </w:t>
      </w:r>
      <w:r w:rsidR="00FA0966">
        <w:rPr>
          <w:rFonts w:hint="eastAsia"/>
        </w:rPr>
        <w:t>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0620A5">
        <w:rPr>
          <w:rFonts w:hint="eastAsia"/>
        </w:rPr>
        <w:t xml:space="preserve"> </w:t>
      </w:r>
      <w:r w:rsidR="00A11CA3">
        <w:rPr>
          <w:rFonts w:hint="eastAsia"/>
        </w:rPr>
        <w:t>中每个单元表示为</w:t>
      </w:r>
      <w:r w:rsidR="008459F9">
        <w:rPr>
          <w:rFonts w:hint="eastAsia"/>
        </w:rPr>
        <w:t>：</w:t>
      </w:r>
    </w:p>
    <w:p w14:paraId="50CCC5EF" w14:textId="5939555B" w:rsidR="00C55FCB" w:rsidRPr="00695B5F" w:rsidRDefault="00A928DD"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A928DD" w:rsidP="004747A3">
      <w:pPr>
        <w:spacing w:beforeLines="50" w:before="156"/>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A928DD" w:rsidP="004747A3">
      <w:pPr>
        <w:spacing w:afterLines="50" w:after="156"/>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B95410E"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区别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4747A3">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A928DD" w:rsidP="004747A3">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4747A3">
      <w:pPr>
        <w:spacing w:beforeLines="50" w:before="156"/>
      </w:pPr>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A928DD" w:rsidP="004747A3">
      <w:pPr>
        <w:spacing w:afterLines="50" w:after="156"/>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1F72972A" w14:textId="469DAF0D" w:rsidR="00BF344B" w:rsidRPr="00BF344B" w:rsidRDefault="00F73D02" w:rsidP="00FB153C">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545E0E0B" w14:textId="10036FAD" w:rsidR="007C37AE" w:rsidRDefault="007C37AE" w:rsidP="00394BFB">
      <w:pPr>
        <w:pStyle w:val="1"/>
        <w:spacing w:before="249" w:after="156"/>
      </w:pPr>
      <w:bookmarkStart w:id="24" w:name="_Toc133260852"/>
      <w:r>
        <w:lastRenderedPageBreak/>
        <w:t>MC-JXT</w:t>
      </w:r>
      <w:r>
        <w:rPr>
          <w:rFonts w:hint="eastAsia"/>
        </w:rPr>
        <w:t>协议设计</w:t>
      </w:r>
      <w:bookmarkEnd w:id="24"/>
    </w:p>
    <w:p w14:paraId="4F85ADA5" w14:textId="73375774"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的</w:t>
      </w:r>
      <w:r w:rsidR="00DE48D6">
        <w:rPr>
          <w:rFonts w:hint="eastAsia"/>
        </w:rPr>
        <w:t>正确性分析、安全性分析、以及理论性能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Toc133260853"/>
      <w:r w:rsidRPr="00167DF7">
        <w:rPr>
          <w:rFonts w:hint="eastAsia"/>
        </w:rPr>
        <w:t>多用户</w:t>
      </w:r>
      <w:r w:rsidR="00C26C22">
        <w:rPr>
          <w:rFonts w:hint="eastAsia"/>
        </w:rPr>
        <w:t>对称可搜索加密</w:t>
      </w:r>
      <w:r w:rsidR="00BA23E9">
        <w:rPr>
          <w:rFonts w:hint="eastAsia"/>
        </w:rPr>
        <w:t>定义</w:t>
      </w:r>
      <w:bookmarkEnd w:id="25"/>
    </w:p>
    <w:p w14:paraId="1AD7182C" w14:textId="4CB6B50B"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w:r w:rsidR="00C35043">
        <w:rPr>
          <w:rFonts w:hint="eastAsia"/>
        </w:rPr>
        <w:t xml:space="preserve"> </w:t>
      </w:r>
      <m:oMath>
        <m:r>
          <m:rPr>
            <m:scr m:val="script"/>
          </m:rPr>
          <w:rPr>
            <w:rFonts w:ascii="Cambria Math" w:hAnsi="Cambria Math"/>
          </w:rPr>
          <m:t xml:space="preserve"> D</m:t>
        </m:r>
      </m:oMath>
      <w:r w:rsidR="00C35043">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3770A0">
        <w:rPr>
          <w:rFonts w:hint="eastAsia"/>
        </w:rPr>
        <w:t>，</w:t>
      </w:r>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44058F">
        <w:rPr>
          <w:rFonts w:hint="eastAsia"/>
        </w:rPr>
        <w:t>，数据检索者在发起查询时需要</w:t>
      </w:r>
      <w:r w:rsidR="00F605F1">
        <w:rPr>
          <w:rFonts w:hint="eastAsia"/>
        </w:rPr>
        <w:t>先向</w:t>
      </w:r>
      <w:r w:rsidR="00695A3E">
        <w:rPr>
          <w:rFonts w:hint="eastAsia"/>
        </w:rPr>
        <w:t xml:space="preserve"> </w:t>
      </w:r>
      <m:oMath>
        <m:r>
          <m:rPr>
            <m:scr m:val="script"/>
          </m:rPr>
          <w:rPr>
            <w:rFonts w:ascii="Cambria Math" w:hAnsi="Cambria Math"/>
          </w:rPr>
          <m:t>D</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w:r w:rsidR="00A257D7">
        <w:rPr>
          <w:rFonts w:hint="eastAsia"/>
        </w:rPr>
        <w:t xml:space="preserve"> </w:t>
      </w:r>
      <m:oMath>
        <m:r>
          <m:rPr>
            <m:scr m:val="script"/>
          </m:rPr>
          <w:rPr>
            <w:rFonts w:ascii="Cambria Math" w:hAnsi="Cambria Math"/>
          </w:rPr>
          <m:t>S</m:t>
        </m:r>
      </m:oMath>
      <w:r w:rsidR="00A257D7">
        <w:rPr>
          <w:rFonts w:hint="eastAsia"/>
        </w:rPr>
        <w:t xml:space="preserve"> </w:t>
      </w:r>
      <w:r w:rsidR="00A257D7">
        <w:rPr>
          <w:rFonts w:hint="eastAsia"/>
        </w:rPr>
        <w:t>进行交互，获得</w:t>
      </w:r>
      <w:r w:rsidR="00917489">
        <w:rPr>
          <w:rFonts w:hint="eastAsia"/>
        </w:rPr>
        <w:t>最终的</w:t>
      </w:r>
      <w:r w:rsidR="00A257D7">
        <w:rPr>
          <w:rFonts w:hint="eastAsia"/>
        </w:rPr>
        <w:t>查询结果。</w:t>
      </w:r>
    </w:p>
    <w:p w14:paraId="79E00181" w14:textId="04DAF2F4" w:rsidR="00D336AB" w:rsidRDefault="000A6D7A" w:rsidP="009E416E">
      <w:pPr>
        <w:keepNext/>
        <w:wordWrap/>
        <w:spacing w:beforeLines="50" w:before="156" w:afterLines="50" w:after="156" w:line="240" w:lineRule="auto"/>
        <w:jc w:val="center"/>
      </w:pPr>
      <w:r w:rsidRPr="000A6D7A">
        <w:rPr>
          <w:noProof/>
        </w:rPr>
        <w:drawing>
          <wp:inline distT="0" distB="0" distL="0" distR="0" wp14:anchorId="5EA7214D" wp14:editId="5FAF2B17">
            <wp:extent cx="5274310" cy="42360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4236085"/>
                    </a:xfrm>
                    <a:prstGeom prst="rect">
                      <a:avLst/>
                    </a:prstGeom>
                  </pic:spPr>
                </pic:pic>
              </a:graphicData>
            </a:graphic>
          </wp:inline>
        </w:drawing>
      </w:r>
    </w:p>
    <w:p w14:paraId="17FD4913" w14:textId="57BB5BD7" w:rsidR="0070721E" w:rsidRDefault="00D336AB" w:rsidP="002F3A60">
      <w:pPr>
        <w:pStyle w:val="af3"/>
      </w:pPr>
      <w:bookmarkStart w:id="26"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26"/>
      <w:r>
        <w:t xml:space="preserve"> </w:t>
      </w:r>
      <w:r>
        <w:rPr>
          <w:rFonts w:hint="eastAsia"/>
        </w:rPr>
        <w:t>多用户对称可搜索加密</w:t>
      </w:r>
    </w:p>
    <w:p w14:paraId="1C75D768" w14:textId="0E49E993" w:rsidR="007D734F" w:rsidRDefault="00945AF6" w:rsidP="004F6F5C">
      <w:pPr>
        <w:ind w:firstLine="420"/>
      </w:pPr>
      <w:r>
        <w:rPr>
          <w:rFonts w:hint="eastAsia"/>
        </w:rPr>
        <w:lastRenderedPageBreak/>
        <w:t>换句话说</w:t>
      </w:r>
      <w:r w:rsidR="0070721E">
        <w:rPr>
          <w:rFonts w:hint="eastAsia"/>
        </w:rPr>
        <w:t>，多用户场景下</w:t>
      </w:r>
      <w:r w:rsidR="0070721E">
        <w:rPr>
          <w:rFonts w:hint="eastAsia"/>
        </w:rPr>
        <w:t xml:space="preserve"> </w:t>
      </w:r>
      <m:oMath>
        <m:r>
          <m:rPr>
            <m:scr m:val="script"/>
          </m:rPr>
          <w:rPr>
            <w:rFonts w:ascii="Cambria Math" w:hAnsi="Cambria Math" w:hint="eastAsia"/>
          </w:rPr>
          <m:t>D</m:t>
        </m:r>
      </m:oMath>
      <w:r w:rsidR="0070721E">
        <w:rPr>
          <w:rFonts w:hint="eastAsia"/>
        </w:rPr>
        <w:t xml:space="preserve"> </w:t>
      </w:r>
      <w:r w:rsidR="0070721E">
        <w:rPr>
          <w:rFonts w:hint="eastAsia"/>
        </w:rPr>
        <w:t>把自己数据的查询权外包给了第三方实体</w:t>
      </w:r>
      <w:r w:rsidR="0070721E">
        <w:rPr>
          <w:rFonts w:hint="eastAsia"/>
        </w:rPr>
        <w:t xml:space="preserve"> </w:t>
      </w:r>
      <m:oMath>
        <m:r>
          <m:rPr>
            <m:scr m:val="script"/>
          </m:rPr>
          <w:rPr>
            <w:rFonts w:ascii="Cambria Math" w:hAnsi="Cambria Math"/>
          </w:rPr>
          <m:t>C</m:t>
        </m:r>
      </m:oMath>
      <w:r w:rsidR="0070721E">
        <w:rPr>
          <w:rFonts w:hint="eastAsia"/>
        </w:rPr>
        <w:t>，并要求</w:t>
      </w:r>
      <w:r w:rsidR="0070721E">
        <w:rPr>
          <w:rFonts w:hint="eastAsia"/>
        </w:rPr>
        <w:t xml:space="preserve"> </w:t>
      </w:r>
      <m:oMath>
        <m:r>
          <m:rPr>
            <m:scr m:val="script"/>
          </m:rPr>
          <w:rPr>
            <w:rFonts w:ascii="Cambria Math" w:hAnsi="Cambria Math"/>
          </w:rPr>
          <m:t>C</m:t>
        </m:r>
      </m:oMath>
      <w:r w:rsidR="0073308C">
        <w:rPr>
          <w:rFonts w:hint="eastAsia"/>
        </w:rPr>
        <w:t xml:space="preserve"> </w:t>
      </w:r>
      <w:r w:rsidR="0070721E">
        <w:rPr>
          <w:rFonts w:hint="eastAsia"/>
        </w:rPr>
        <w:t>在从自己这里获得搜索</w:t>
      </w:r>
      <w:r w:rsidR="00AD3ECC">
        <w:rPr>
          <w:rFonts w:hint="eastAsia"/>
        </w:rPr>
        <w:t>令牌</w:t>
      </w:r>
      <w:r w:rsidR="0070721E">
        <w:rPr>
          <w:rFonts w:hint="eastAsia"/>
        </w:rPr>
        <w:t>之后才能进行查询。</w:t>
      </w:r>
      <w:r w:rsidR="001912B2">
        <w:rPr>
          <w:rFonts w:hint="eastAsia"/>
        </w:rPr>
        <w:t>数据提供者</w:t>
      </w:r>
      <w:r w:rsidR="001912B2">
        <w:rPr>
          <w:rFonts w:hint="eastAsia"/>
        </w:rPr>
        <w:t xml:space="preserve"> </w:t>
      </w:r>
      <m:oMath>
        <m:r>
          <m:rPr>
            <m:scr m:val="script"/>
          </m:rPr>
          <w:rPr>
            <w:rFonts w:ascii="Cambria Math" w:hAnsi="Cambria Math"/>
          </w:rPr>
          <m:t>D</m:t>
        </m:r>
      </m:oMath>
      <w:r w:rsidR="0070721E">
        <w:rPr>
          <w:rFonts w:hint="eastAsia"/>
        </w:rPr>
        <w:t xml:space="preserve"> </w:t>
      </w:r>
      <w:r w:rsidR="0070721E">
        <w:rPr>
          <w:rFonts w:hint="eastAsia"/>
        </w:rPr>
        <w:t>的</w:t>
      </w:r>
      <w:r w:rsidR="00234ADB">
        <w:rPr>
          <w:rFonts w:hint="eastAsia"/>
        </w:rPr>
        <w:t>目标</w:t>
      </w:r>
      <w:r w:rsidR="0070721E">
        <w:rPr>
          <w:rFonts w:hint="eastAsia"/>
        </w:rPr>
        <w:t>有两个，</w:t>
      </w:r>
      <w:r w:rsidR="00FE0190">
        <w:rPr>
          <w:rFonts w:hint="eastAsia"/>
        </w:rPr>
        <w:t>一方面是</w:t>
      </w:r>
      <w:r w:rsidR="00A4796D">
        <w:rPr>
          <w:rFonts w:hint="eastAsia"/>
        </w:rPr>
        <w:t>希望</w:t>
      </w:r>
      <w:r w:rsidR="00CA5323">
        <w:rPr>
          <w:rFonts w:hint="eastAsia"/>
        </w:rPr>
        <w:t>自己外包给</w:t>
      </w:r>
      <w:r w:rsidR="004075AE">
        <w:rPr>
          <w:rFonts w:hint="eastAsia"/>
        </w:rPr>
        <w:t xml:space="preserve"> </w:t>
      </w:r>
      <m:oMath>
        <m:r>
          <m:rPr>
            <m:scr m:val="script"/>
          </m:rPr>
          <w:rPr>
            <w:rFonts w:ascii="Cambria Math" w:hAnsi="Cambria Math"/>
          </w:rPr>
          <m:t>C</m:t>
        </m:r>
      </m:oMath>
      <w:r w:rsidR="004075AE">
        <w:rPr>
          <w:rFonts w:hint="eastAsia"/>
        </w:rPr>
        <w:t xml:space="preserve"> </w:t>
      </w:r>
      <w:r w:rsidR="004075AE">
        <w:rPr>
          <w:rFonts w:hint="eastAsia"/>
        </w:rPr>
        <w:t>的查询任务向</w:t>
      </w:r>
      <w:r w:rsidR="004075AE">
        <w:rPr>
          <w:rFonts w:hint="eastAsia"/>
        </w:rPr>
        <w:t xml:space="preserve"> </w:t>
      </w:r>
      <m:oMath>
        <m:r>
          <m:rPr>
            <m:scr m:val="script"/>
          </m:rPr>
          <w:rPr>
            <w:rFonts w:ascii="Cambria Math" w:hAnsi="Cambria Math"/>
          </w:rPr>
          <m:t>S</m:t>
        </m:r>
      </m:oMath>
      <w:r w:rsidR="004075AE">
        <w:rPr>
          <w:rFonts w:hint="eastAsia"/>
        </w:rPr>
        <w:t xml:space="preserve"> </w:t>
      </w:r>
      <w:r w:rsidR="004075AE">
        <w:rPr>
          <w:rFonts w:hint="eastAsia"/>
        </w:rPr>
        <w:t>泄露尽可能少</w:t>
      </w:r>
      <w:r w:rsidR="009722EB">
        <w:rPr>
          <w:rFonts w:hint="eastAsia"/>
        </w:rPr>
        <w:t>的关于数据库和查询的信息</w:t>
      </w:r>
      <w:r w:rsidR="004F6F5C">
        <w:rPr>
          <w:rFonts w:hint="eastAsia"/>
        </w:rPr>
        <w:t>；</w:t>
      </w:r>
      <w:r w:rsidR="0070721E">
        <w:rPr>
          <w:rFonts w:hint="eastAsia"/>
        </w:rPr>
        <w:t>另一方面希望</w:t>
      </w:r>
      <w:r w:rsidR="0070721E">
        <w:rPr>
          <w:rFonts w:hint="eastAsia"/>
        </w:rPr>
        <w:t xml:space="preserve"> </w:t>
      </w:r>
      <m:oMath>
        <m:r>
          <m:rPr>
            <m:scr m:val="script"/>
          </m:rPr>
          <w:rPr>
            <w:rFonts w:ascii="Cambria Math" w:hAnsi="Cambria Math"/>
          </w:rPr>
          <m:t>C</m:t>
        </m:r>
      </m:oMath>
      <w:r w:rsidR="0070721E">
        <w:rPr>
          <w:rFonts w:hint="eastAsia"/>
        </w:rPr>
        <w:t xml:space="preserve"> </w:t>
      </w:r>
      <w:r w:rsidR="007D734F">
        <w:rPr>
          <w:rFonts w:hint="eastAsia"/>
        </w:rPr>
        <w:t>只能用自己签发的搜索令牌才</w:t>
      </w:r>
      <w:r w:rsidR="003451A6">
        <w:rPr>
          <w:rFonts w:hint="eastAsia"/>
        </w:rPr>
        <w:t>能进行</w:t>
      </w:r>
      <w:r w:rsidR="007D734F">
        <w:rPr>
          <w:rFonts w:hint="eastAsia"/>
        </w:rPr>
        <w:t>查询</w:t>
      </w:r>
      <w:r w:rsidR="00C57DD4">
        <w:rPr>
          <w:rFonts w:hint="eastAsia"/>
        </w:rPr>
        <w:t>，</w:t>
      </w:r>
      <w:r w:rsidR="00EC7B3A">
        <w:rPr>
          <w:rFonts w:hint="eastAsia"/>
        </w:rPr>
        <w:t>目标一</w:t>
      </w:r>
      <w:r w:rsidR="00FA5FF8">
        <w:rPr>
          <w:rFonts w:hint="eastAsia"/>
        </w:rPr>
        <w:t>也是单用户场景下要考虑的</w:t>
      </w:r>
      <w:r w:rsidR="00D7367D">
        <w:rPr>
          <w:rFonts w:hint="eastAsia"/>
        </w:rPr>
        <w:t>内容</w:t>
      </w:r>
      <w:r w:rsidR="00FA5FF8">
        <w:rPr>
          <w:rFonts w:hint="eastAsia"/>
        </w:rPr>
        <w:t>，</w:t>
      </w:r>
      <w:r w:rsidR="00671798">
        <w:rPr>
          <w:rFonts w:hint="eastAsia"/>
        </w:rPr>
        <w:t>目标二</w:t>
      </w:r>
      <w:r w:rsidR="00A21166">
        <w:rPr>
          <w:rFonts w:hint="eastAsia"/>
        </w:rPr>
        <w:t>才</w:t>
      </w:r>
      <w:r w:rsidR="00671798">
        <w:rPr>
          <w:rFonts w:hint="eastAsia"/>
        </w:rPr>
        <w:t>是</w:t>
      </w:r>
      <w:r w:rsidR="008E692E">
        <w:rPr>
          <w:rFonts w:hint="eastAsia"/>
        </w:rPr>
        <w:t>设计</w:t>
      </w:r>
      <w:r w:rsidR="001B7A48">
        <w:rPr>
          <w:rFonts w:hint="eastAsia"/>
        </w:rPr>
        <w:t>M</w:t>
      </w:r>
      <w:r w:rsidR="001B7A48">
        <w:t>C-SSE</w:t>
      </w:r>
      <w:r w:rsidR="008E692E">
        <w:rPr>
          <w:rFonts w:hint="eastAsia"/>
        </w:rPr>
        <w:t>方案</w:t>
      </w:r>
      <w:r w:rsidR="00DB5760">
        <w:rPr>
          <w:rFonts w:hint="eastAsia"/>
        </w:rPr>
        <w:t>主要要解决的问题。</w:t>
      </w:r>
      <w:r w:rsidR="00263A2A">
        <w:rPr>
          <w:rFonts w:hint="eastAsia"/>
        </w:rPr>
        <w:t>达到这一目标的主要方法是</w:t>
      </w:r>
      <w:r w:rsidR="00344D48">
        <w:rPr>
          <w:rFonts w:hint="eastAsia"/>
        </w:rPr>
        <w:t>让</w:t>
      </w:r>
      <w:r w:rsidR="00093A91">
        <w:rPr>
          <w:rFonts w:hint="eastAsia"/>
        </w:rPr>
        <w:t xml:space="preserve"> </w:t>
      </w:r>
      <m:oMath>
        <m:r>
          <m:rPr>
            <m:scr m:val="script"/>
          </m:rPr>
          <w:rPr>
            <w:rFonts w:ascii="Cambria Math" w:hAnsi="Cambria Math" w:hint="eastAsia"/>
          </w:rPr>
          <m:t>D</m:t>
        </m:r>
      </m:oMath>
      <w:r w:rsidR="00093A91">
        <w:rPr>
          <w:rFonts w:hint="eastAsia"/>
        </w:rPr>
        <w:t xml:space="preserve"> </w:t>
      </w:r>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w:r w:rsidR="00AD6DA9">
        <w:rPr>
          <w:rFonts w:hint="eastAsia"/>
        </w:rPr>
        <w:t xml:space="preserve"> </w:t>
      </w:r>
      <m:oMath>
        <m:r>
          <m:rPr>
            <m:scr m:val="script"/>
          </m:rPr>
          <w:rPr>
            <w:rFonts w:ascii="Cambria Math" w:hAnsi="Cambria Math"/>
          </w:rPr>
          <m:t xml:space="preserve">S </m:t>
        </m:r>
      </m:oMath>
      <w:r w:rsidR="00534DBD">
        <w:rPr>
          <w:rFonts w:hint="eastAsia"/>
        </w:rPr>
        <w:t>在接收到</w:t>
      </w:r>
      <w:r w:rsidR="00111944">
        <w:rPr>
          <w:rFonts w:hint="eastAsia"/>
        </w:rPr>
        <w:t xml:space="preserve"> </w:t>
      </w:r>
      <m:oMath>
        <m:r>
          <m:rPr>
            <m:scr m:val="script"/>
          </m:rPr>
          <w:rPr>
            <w:rFonts w:ascii="Cambria Math" w:hAnsi="Cambria Math"/>
          </w:rPr>
          <m:t>C</m:t>
        </m:r>
      </m:oMath>
      <w:r w:rsidR="00111944">
        <w:rPr>
          <w:rFonts w:hint="eastAsia"/>
        </w:rPr>
        <w:t xml:space="preserve"> </w:t>
      </w:r>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oMath>
      <w:r w:rsidR="005158E0">
        <w:rPr>
          <w:rFonts w:hint="eastAsia"/>
        </w:rPr>
        <w:t xml:space="preserve"> </w:t>
      </w:r>
      <w:r w:rsidR="005158E0">
        <w:rPr>
          <w:rFonts w:hint="eastAsia"/>
        </w:rPr>
        <w:t>才会用其进行查询，这就保证了</w:t>
      </w:r>
      <w:r w:rsidR="00AB5A9B">
        <w:rPr>
          <w:rFonts w:hint="eastAsia"/>
        </w:rPr>
        <w:t xml:space="preserve"> </w:t>
      </w:r>
      <m:oMath>
        <m:r>
          <m:rPr>
            <m:scr m:val="script"/>
          </m:rPr>
          <w:rPr>
            <w:rFonts w:ascii="Cambria Math" w:hAnsi="Cambria Math" w:hint="eastAsia"/>
          </w:rPr>
          <m:t>D</m:t>
        </m:r>
      </m:oMath>
      <w:r w:rsidR="00AB5A9B">
        <w:rPr>
          <w:rFonts w:hint="eastAsia"/>
        </w:rPr>
        <w:t xml:space="preserve"> </w:t>
      </w:r>
      <w:r w:rsidR="00AB5A9B">
        <w:rPr>
          <w:rFonts w:hint="eastAsia"/>
        </w:rPr>
        <w:t>对</w:t>
      </w:r>
      <w:r w:rsidR="00651CD2">
        <w:rPr>
          <w:rFonts w:hint="eastAsia"/>
        </w:rPr>
        <w:t xml:space="preserve"> </w:t>
      </w:r>
      <m:oMath>
        <m:r>
          <m:rPr>
            <m:scr m:val="script"/>
          </m:rPr>
          <w:rPr>
            <w:rFonts w:ascii="Cambria Math" w:hAnsi="Cambria Math"/>
          </w:rPr>
          <m:t>C</m:t>
        </m:r>
      </m:oMath>
      <w:r w:rsidR="00651CD2">
        <w:rPr>
          <w:rFonts w:hint="eastAsia"/>
        </w:rPr>
        <w:t xml:space="preserve"> </w:t>
      </w:r>
      <w:r w:rsidR="00651CD2">
        <w:rPr>
          <w:rFonts w:hint="eastAsia"/>
        </w:rPr>
        <w:t>的查询控制</w:t>
      </w:r>
      <w:r w:rsidR="00CA5632">
        <w:rPr>
          <w:rFonts w:hint="eastAsia"/>
        </w:rPr>
        <w:t>。</w:t>
      </w:r>
    </w:p>
    <w:p w14:paraId="54AC3320" w14:textId="585C5310"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w:t>
      </w:r>
      <w:r w:rsidR="00AD3ECC">
        <w:rPr>
          <w:rFonts w:hint="eastAsia"/>
        </w:rPr>
        <w:t>令牌</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7" w:name="_Ref132186583"/>
      <w:bookmarkStart w:id="28" w:name="_Toc133260854"/>
      <w:r w:rsidRPr="00451048">
        <w:t>MC-JXT</w:t>
      </w:r>
      <w:r w:rsidRPr="00451048">
        <w:rPr>
          <w:rFonts w:hint="eastAsia"/>
        </w:rPr>
        <w:t>协议</w:t>
      </w:r>
      <w:r w:rsidR="000967FC">
        <w:rPr>
          <w:rFonts w:hint="eastAsia"/>
        </w:rPr>
        <w:t>构造</w:t>
      </w:r>
      <w:bookmarkEnd w:id="27"/>
      <w:bookmarkEnd w:id="28"/>
    </w:p>
    <w:p w14:paraId="640D8E40" w14:textId="796B6696"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13C5481A" w14:textId="78504984" w:rsidR="005A0D63" w:rsidRPr="00730957" w:rsidRDefault="00260A27" w:rsidP="004F3296">
      <w:r>
        <w:tab/>
      </w:r>
      <w:r w:rsidR="00295786">
        <w:rPr>
          <w:rFonts w:hint="eastAsia"/>
        </w:rPr>
        <w:t>我们</w:t>
      </w:r>
      <w:r w:rsidR="006A51C8">
        <w:rPr>
          <w:rFonts w:hint="eastAsia"/>
        </w:rPr>
        <w:t>这里列举</w:t>
      </w:r>
      <w:r w:rsidR="00D628A2">
        <w:rPr>
          <w:rFonts w:hint="eastAsia"/>
        </w:rPr>
        <w:t>协议中用到的一些数学定义和</w:t>
      </w:r>
      <w:r w:rsidR="00C32DC7">
        <w:rPr>
          <w:rFonts w:hint="eastAsia"/>
        </w:rPr>
        <w:t>密码学原语</w:t>
      </w:r>
      <w:r w:rsidR="003A7B9D" w:rsidRPr="00635596">
        <w:rPr>
          <w:rFonts w:hint="eastAsia"/>
        </w:rPr>
        <w:t>，</w:t>
      </w:r>
      <w:r w:rsidR="005E218E">
        <w:rPr>
          <w:rFonts w:hint="eastAsia"/>
        </w:rPr>
        <w:t>我们将</w:t>
      </w:r>
      <w:r w:rsidR="00305124">
        <w:rPr>
          <w:rFonts w:hint="eastAsia"/>
        </w:rPr>
        <w:t>表</w:t>
      </w:r>
      <w:r w:rsidR="00305124">
        <w:rPr>
          <w:rFonts w:hint="eastAsia"/>
        </w:rPr>
        <w:t xml:space="preserve"> </w:t>
      </w:r>
      <m:oMath>
        <m:r>
          <w:rPr>
            <w:rFonts w:ascii="Cambria Math" w:hAnsi="Cambria Math"/>
          </w:rPr>
          <m:t>i</m:t>
        </m:r>
      </m:oMath>
      <w:r w:rsidR="00305124">
        <w:t xml:space="preserve"> </w:t>
      </w:r>
      <w:r w:rsidR="00DA5530">
        <w:rPr>
          <w:rFonts w:hint="eastAsia"/>
        </w:rPr>
        <w:t>记为</w:t>
      </w:r>
      <w:r w:rsidR="00DA553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w:r w:rsidR="003A7B9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w:r w:rsidR="00FB6D8F">
        <w:rPr>
          <w:rFonts w:hint="eastAsia"/>
        </w:rPr>
        <w:t xml:space="preserve"> </w:t>
      </w:r>
      <m:oMath>
        <m:r>
          <w:rPr>
            <w:rFonts w:ascii="Cambria Math" w:hAnsi="Cambria Math"/>
          </w:rPr>
          <m:t>i</m:t>
        </m:r>
      </m:oMath>
      <w:r w:rsidR="00FB6D8F">
        <w:t xml:space="preserve"> </w:t>
      </w:r>
      <w:r w:rsidR="00FB6D8F">
        <w:rPr>
          <w:rFonts w:hint="eastAsia"/>
        </w:rPr>
        <w:t>和表</w:t>
      </w:r>
      <w:r w:rsidR="00FB6D8F">
        <w:rPr>
          <w:rFonts w:hint="eastAsia"/>
        </w:rPr>
        <w:t xml:space="preserve"> </w:t>
      </w:r>
      <m:oMath>
        <m:r>
          <w:rPr>
            <w:rFonts w:ascii="Cambria Math" w:hAnsi="Cambria Math" w:hint="eastAsia"/>
          </w:rPr>
          <m:t>j</m:t>
        </m:r>
      </m:oMath>
      <w:r w:rsidR="00FB6D8F">
        <w:t xml:space="preserve"> </w:t>
      </w:r>
      <w:r w:rsidR="00FB6D8F">
        <w:rPr>
          <w:rFonts w:hint="eastAsia"/>
        </w:rPr>
        <w:t>之间的</w:t>
      </w:r>
      <w:r w:rsidR="00DF3E47">
        <w:rPr>
          <w:rFonts w:hint="eastAsia"/>
        </w:rPr>
        <w:t>Join</w:t>
      </w:r>
      <w:r w:rsidR="00DF3E47">
        <w:rPr>
          <w:rFonts w:hint="eastAsia"/>
        </w:rPr>
        <w:t>查询</w:t>
      </w:r>
      <w:r w:rsidR="00FB6D8F">
        <w:rPr>
          <w:rFonts w:hint="eastAsia"/>
        </w:rPr>
        <w:t xml:space="preserve"> </w:t>
      </w:r>
      <m:oMath>
        <m:r>
          <w:rPr>
            <w:rFonts w:ascii="Cambria Math" w:hAnsi="Cambria Math"/>
          </w:rPr>
          <m:t>q</m:t>
        </m:r>
      </m:oMath>
      <w:r w:rsidR="00AA759F">
        <w:rPr>
          <w:rFonts w:hint="eastAsia"/>
        </w:rPr>
        <w:t xml:space="preserve"> </w:t>
      </w:r>
      <w:r w:rsidR="00FB6D8F">
        <w:rPr>
          <w:rFonts w:hint="eastAsia"/>
        </w:rPr>
        <w:t>如</w:t>
      </w:r>
      <w:r w:rsidR="0047140D">
        <w:rPr>
          <w:rFonts w:hint="eastAsia"/>
        </w:rPr>
        <w:t>公式</w:t>
      </w:r>
      <w:r w:rsidR="00AA759F">
        <w:rPr>
          <w:rFonts w:hint="eastAsia"/>
        </w:rPr>
        <w:t>2</w:t>
      </w:r>
      <w:r w:rsidR="00AA759F">
        <w:t>.4</w:t>
      </w:r>
      <w:r w:rsidR="00AA759F">
        <w:rPr>
          <w:rFonts w:hint="eastAsia"/>
        </w:rPr>
        <w:t>定义为</w:t>
      </w:r>
      <w:r w:rsidR="00AA759F">
        <w:rPr>
          <w:rFonts w:hint="eastAsia"/>
        </w:rPr>
        <w:t xml:space="preserve"> </w:t>
      </w:r>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3D4DA0">
        <w:rPr>
          <w:rFonts w:hint="eastAsia"/>
        </w:rPr>
        <w:t>我们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w:r w:rsidR="003A7B9D" w:rsidRPr="00635596">
        <w:rPr>
          <w:rFonts w:hint="eastAsia"/>
        </w:rPr>
        <w:t xml:space="preserve"> </w:t>
      </w:r>
      <m:oMath>
        <m:r>
          <w:rPr>
            <w:rFonts w:ascii="Cambria Math" w:hAnsi="Cambria Math"/>
          </w:rPr>
          <m:t>T</m:t>
        </m:r>
      </m:oMath>
      <w:r w:rsidR="003A7B9D">
        <w:t xml:space="preserve">, </w:t>
      </w:r>
      <w:r w:rsidR="00D66372">
        <w:rPr>
          <w:rFonts w:hint="eastAsia"/>
        </w:rPr>
        <w:t>标识符为</w:t>
      </w:r>
      <w:r w:rsidR="003A7B9D">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A7B9D">
        <w:rPr>
          <w:rFonts w:hint="eastAsia"/>
        </w:rPr>
        <w:t xml:space="preserve"> </w:t>
      </w:r>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w:r w:rsidR="003D4DA0">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5A16EB">
        <w:rPr>
          <w:rFonts w:hint="eastAsia"/>
        </w:rPr>
        <w:t>2</w:t>
      </w:r>
      <w:r w:rsidR="005A16EB">
        <w:t>.3</w:t>
      </w:r>
      <w:r w:rsidR="005A16EB">
        <w:rPr>
          <w:rFonts w:hint="eastAsia"/>
        </w:rPr>
        <w:t>所示。</w:t>
      </w:r>
      <w:r w:rsidR="00C70B4F">
        <w:rPr>
          <w:rFonts w:hint="eastAsia"/>
        </w:rPr>
        <w:t>我们用</w:t>
      </w:r>
      <w:r w:rsidR="0072778F">
        <w:rPr>
          <w:rFonts w:hint="eastAsia"/>
        </w:rPr>
        <w:t xml:space="preserve"> </w:t>
      </w:r>
      <m:oMath>
        <m:r>
          <w:rPr>
            <w:rFonts w:ascii="Cambria Math" w:hAnsi="Cambria Math"/>
          </w:rPr>
          <m:t>F</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oMath>
      <w:r w:rsidR="0004248E">
        <w:t xml:space="preserve"> </w:t>
      </w:r>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c</m:t>
        </m:r>
      </m:oMath>
      <w:r w:rsidR="00311949">
        <w:rPr>
          <w:rFonts w:hint="eastAsia"/>
        </w:rPr>
        <w:t xml:space="preserve"> </w:t>
      </w:r>
      <w:r w:rsidR="00311949">
        <w:rPr>
          <w:rFonts w:hint="eastAsia"/>
        </w:rPr>
        <w:t>表示认证解密算法</w:t>
      </w:r>
      <w:r w:rsidR="00056D21">
        <w:rPr>
          <w:rFonts w:hint="eastAsia"/>
        </w:rPr>
        <w:t>。</w:t>
      </w:r>
    </w:p>
    <w:p w14:paraId="5C4429FF" w14:textId="313FDBC3" w:rsidR="00200ADB" w:rsidRPr="003D4DA0" w:rsidRDefault="00200ADB" w:rsidP="00513012">
      <w:pPr>
        <w:pStyle w:val="3"/>
        <w:spacing w:before="156" w:after="156"/>
      </w:pPr>
      <w:bookmarkStart w:id="29" w:name="_Toc133260855"/>
      <w:bookmarkStart w:id="30" w:name="_Ref133264268"/>
      <m:oMath>
        <m:r>
          <w:rPr>
            <w:rFonts w:ascii="Cambria Math" w:hAnsi="Cambria Math"/>
          </w:rPr>
          <m:t>EDBSetup</m:t>
        </m:r>
      </m:oMath>
      <w:r>
        <w:rPr>
          <w:rFonts w:hint="eastAsia"/>
        </w:rPr>
        <w:t xml:space="preserve"> </w:t>
      </w:r>
      <w:r>
        <w:rPr>
          <w:rFonts w:hint="eastAsia"/>
        </w:rPr>
        <w:t>算法</w:t>
      </w:r>
      <w:bookmarkEnd w:id="29"/>
      <w:bookmarkEnd w:id="30"/>
    </w:p>
    <w:p w14:paraId="73499420" w14:textId="1B09CD73" w:rsidR="009807F2" w:rsidRDefault="005E57A0" w:rsidP="00EB3A28">
      <w:r>
        <w:tab/>
      </w:r>
      <m:oMath>
        <m:r>
          <w:rPr>
            <w:rFonts w:ascii="Cambria Math" w:hAnsi="Cambria Math"/>
          </w:rPr>
          <m:t>EDBSetup</m:t>
        </m:r>
      </m:oMath>
      <w:r w:rsidR="002E620A">
        <w:rPr>
          <w:rFonts w:hint="eastAsia"/>
        </w:rPr>
        <w:t xml:space="preserve"> </w:t>
      </w:r>
      <w:r w:rsidR="002E620A">
        <w:rPr>
          <w:rFonts w:hint="eastAsia"/>
        </w:rPr>
        <w:t>算法</w:t>
      </w:r>
      <w:r w:rsidR="00DB5655">
        <w:rPr>
          <w:rFonts w:hint="eastAsia"/>
        </w:rPr>
        <w:t>由</w:t>
      </w:r>
      <w:r w:rsidR="002E4C56">
        <w:rPr>
          <w:rFonts w:hint="eastAsia"/>
        </w:rPr>
        <w:t>数据提供者</w:t>
      </w:r>
      <w:r w:rsidR="00642B05">
        <w:rPr>
          <w:rFonts w:hint="eastAsia"/>
        </w:rPr>
        <w:t xml:space="preserve"> </w:t>
      </w:r>
      <m:oMath>
        <m:r>
          <m:rPr>
            <m:scr m:val="script"/>
          </m:rPr>
          <w:rPr>
            <w:rFonts w:ascii="Cambria Math" w:hAnsi="Cambria Math"/>
          </w:rPr>
          <m:t>D</m:t>
        </m:r>
      </m:oMath>
      <w:r w:rsidR="0082467F">
        <w:t xml:space="preserve"> </w:t>
      </w:r>
      <w:r w:rsidR="0082467F">
        <w:rPr>
          <w:rFonts w:hint="eastAsia"/>
        </w:rPr>
        <w:t>执行</w:t>
      </w:r>
      <w:r w:rsidR="00934DF1">
        <w:rPr>
          <w:rFonts w:hint="eastAsia"/>
        </w:rPr>
        <w:t>，</w:t>
      </w:r>
      <m:oMath>
        <m:r>
          <m:rPr>
            <m:scr m:val="script"/>
          </m:rPr>
          <w:rPr>
            <w:rFonts w:ascii="Cambria Math" w:hAnsi="Cambria Math"/>
          </w:rPr>
          <m:t>D</m:t>
        </m:r>
      </m:oMath>
      <w:r w:rsidR="00FC1029">
        <w:rPr>
          <w:rFonts w:hint="eastAsia"/>
        </w:rPr>
        <w:t xml:space="preserve"> </w:t>
      </w:r>
      <w:r w:rsidR="00D24D5A">
        <w:rPr>
          <w:rFonts w:hint="eastAsia"/>
        </w:rPr>
        <w:t>接受明文数据库</w:t>
      </w:r>
      <w:r w:rsidR="00443BB0">
        <w:rPr>
          <w:rFonts w:hint="eastAsia"/>
        </w:rPr>
        <w:t xml:space="preserve"> </w:t>
      </w:r>
      <m:oMath>
        <m:r>
          <w:rPr>
            <w:rFonts w:ascii="Cambria Math" w:hAnsi="Cambria Math"/>
          </w:rPr>
          <m:t>DB</m:t>
        </m:r>
      </m:oMath>
      <w:r w:rsidR="00443BB0">
        <w:rPr>
          <w:rFonts w:hint="eastAsia"/>
        </w:rPr>
        <w:t xml:space="preserve"> </w:t>
      </w:r>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w:r w:rsidR="00FD490E">
        <w:rPr>
          <w:rFonts w:hint="eastAsia"/>
        </w:rPr>
        <w:t xml:space="preserve"> </w:t>
      </w:r>
      <m:oMath>
        <m:r>
          <w:rPr>
            <w:rFonts w:ascii="Cambria Math" w:hAnsi="Cambria Math"/>
          </w:rPr>
          <m:t>DB</m:t>
        </m:r>
      </m:oMath>
      <w:r w:rsidR="00FD490E">
        <w:t xml:space="preserve"> </w:t>
      </w:r>
      <w:r w:rsidR="00A5554D" w:rsidRPr="00635596">
        <w:rPr>
          <w:rFonts w:hint="eastAsia"/>
        </w:rPr>
        <w:t>中的每张表建立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00A5554D"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w:r w:rsidR="006E56CB">
        <w:rPr>
          <w:rFonts w:hint="eastAsia"/>
        </w:rPr>
        <w:t xml:space="preserve"> </w:t>
      </w:r>
      <m:oMath>
        <m:r>
          <w:rPr>
            <w:rFonts w:ascii="Cambria Math" w:hAnsi="Cambria Math"/>
          </w:rPr>
          <m:t>EDB=(TSet,XSet)</m:t>
        </m:r>
      </m:oMath>
      <w:r w:rsidR="006E56CB">
        <w:rPr>
          <w:rFonts w:hint="eastAsia"/>
        </w:rPr>
        <w:t>，以及</w:t>
      </w:r>
      <w:r w:rsidR="00684322">
        <w:rPr>
          <w:rFonts w:hint="eastAsia"/>
        </w:rPr>
        <w:t>密钥组</w:t>
      </w:r>
      <w:r w:rsidR="000C5311">
        <w:rPr>
          <w:rFonts w:hint="eastAsia"/>
        </w:rPr>
        <w:t xml:space="preserve"> </w:t>
      </w:r>
      <m:oMath>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w:r w:rsidR="006C070D">
        <w:rPr>
          <w:rFonts w:hint="eastAsia"/>
        </w:rPr>
        <w:t xml:space="preserve"> </w:t>
      </w:r>
      <m:oMath>
        <m:r>
          <m:rPr>
            <m:scr m:val="script"/>
          </m:rPr>
          <w:rPr>
            <w:rFonts w:ascii="Cambria Math" w:hAnsi="Cambria Math"/>
          </w:rPr>
          <m:t xml:space="preserve">D </m:t>
        </m:r>
      </m:oMath>
      <w:r w:rsidR="00F45D4B">
        <w:rPr>
          <w:rFonts w:hint="eastAsia"/>
        </w:rPr>
        <w:t>会</w:t>
      </w:r>
      <w:r w:rsidR="00D25F47">
        <w:rPr>
          <w:rFonts w:hint="eastAsia"/>
        </w:rPr>
        <w:t>将密钥</w:t>
      </w:r>
      <w:r w:rsidR="00D25F47">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350504">
        <w:rPr>
          <w:rFonts w:hint="eastAsia"/>
        </w:rPr>
        <w:t xml:space="preserve"> </w:t>
      </w:r>
      <w:r w:rsidR="009E4B8A">
        <w:rPr>
          <w:rFonts w:hint="eastAsia"/>
        </w:rPr>
        <w:t>共享给</w:t>
      </w:r>
      <w:r w:rsidR="00E53484">
        <w:rPr>
          <w:rFonts w:hint="eastAsia"/>
        </w:rPr>
        <w:t xml:space="preserve"> </w:t>
      </w:r>
      <m:oMath>
        <m:r>
          <w:rPr>
            <w:rFonts w:ascii="Cambria Math" w:hAnsi="Cambria Math"/>
          </w:rPr>
          <m:t>S</m:t>
        </m:r>
      </m:oMath>
      <w:r w:rsidR="00E53484">
        <w:rPr>
          <w:rFonts w:hint="eastAsia"/>
        </w:rPr>
        <w:t>，</w:t>
      </w:r>
      <w:r w:rsidR="00D25F47">
        <w:rPr>
          <w:rFonts w:hint="eastAsia"/>
        </w:rPr>
        <w:t>用于让</w:t>
      </w:r>
      <w:r w:rsidR="00D25F47">
        <w:rPr>
          <w:rFonts w:hint="eastAsia"/>
        </w:rPr>
        <w:t xml:space="preserve"> </w:t>
      </w:r>
      <m:oMath>
        <m:r>
          <m:rPr>
            <m:scr m:val="script"/>
          </m:rPr>
          <w:rPr>
            <w:rFonts w:ascii="Cambria Math" w:hAnsi="Cambria Math"/>
          </w:rPr>
          <m:t>S</m:t>
        </m:r>
      </m:oMath>
      <w:r w:rsidR="00D25F47">
        <w:t xml:space="preserve"> </w:t>
      </w:r>
      <w:r w:rsidR="00D25F47">
        <w:rPr>
          <w:rFonts w:hint="eastAsia"/>
        </w:rPr>
        <w:t>验证</w:t>
      </w:r>
      <w:r w:rsidR="001D63A1">
        <w:t xml:space="preserve"> </w:t>
      </w:r>
      <m:oMath>
        <m:r>
          <m:rPr>
            <m:scr m:val="script"/>
          </m:rPr>
          <w:rPr>
            <w:rFonts w:ascii="Cambria Math" w:hAnsi="Cambria Math"/>
          </w:rPr>
          <m:t>C</m:t>
        </m:r>
      </m:oMath>
      <w:r w:rsidR="001D63A1">
        <w:rPr>
          <w:rFonts w:hint="eastAsia"/>
        </w:rPr>
        <w:t xml:space="preserve"> </w:t>
      </w:r>
      <w:r w:rsidR="00D25F47">
        <w:rPr>
          <w:rFonts w:hint="eastAsia"/>
        </w:rPr>
        <w:t>发送过来的</w:t>
      </w:r>
      <w:r w:rsidR="00DA1C16">
        <w:rPr>
          <w:rFonts w:hint="eastAsia"/>
        </w:rPr>
        <w:t>搜索</w:t>
      </w:r>
      <w:r w:rsidR="00482004">
        <w:rPr>
          <w:rFonts w:hint="eastAsia"/>
        </w:rPr>
        <w:t>令</w:t>
      </w:r>
      <w:r w:rsidR="00482004">
        <w:rPr>
          <w:rFonts w:hint="eastAsia"/>
        </w:rPr>
        <w:lastRenderedPageBreak/>
        <w:t>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981B43">
        <w:rPr>
          <w:rFonts w:hint="eastAsia"/>
        </w:rPr>
        <w:t>我们</w:t>
      </w:r>
      <w:r w:rsidR="0017396F">
        <w:rPr>
          <w:rFonts w:hint="eastAsia"/>
        </w:rPr>
        <w:t>将会</w:t>
      </w:r>
      <w:r w:rsidR="004E32BF">
        <w:rPr>
          <w:rFonts w:hint="eastAsia"/>
        </w:rPr>
        <w:t>从</w:t>
      </w:r>
      <w:r w:rsidR="004E32BF">
        <w:rPr>
          <w:rFonts w:hint="eastAsia"/>
        </w:rPr>
        <w:t xml:space="preserve"> </w:t>
      </w:r>
      <m:oMath>
        <m:r>
          <w:rPr>
            <w:rFonts w:ascii="Cambria Math" w:hAnsi="Cambria Math"/>
          </w:rPr>
          <m:t>XSet</m:t>
        </m:r>
      </m:oMath>
      <w:r w:rsidR="004E32BF">
        <w:rPr>
          <w:rFonts w:hint="eastAsia"/>
        </w:rPr>
        <w:t xml:space="preserve"> </w:t>
      </w:r>
      <w:r w:rsidR="004E32BF">
        <w:rPr>
          <w:rFonts w:hint="eastAsia"/>
        </w:rPr>
        <w:t>和</w:t>
      </w:r>
      <w:r w:rsidR="004E32BF">
        <w:rPr>
          <w:rFonts w:hint="eastAsia"/>
        </w:rPr>
        <w:t xml:space="preserve"> </w:t>
      </w:r>
      <m:oMath>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3"/>
      </w:pPr>
      <w:bookmarkStart w:id="31"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1"/>
      <w:r>
        <w:t xml:space="preserve"> MC-JXT-EDBSet</w:t>
      </w:r>
      <w:r>
        <w:rPr>
          <w:rFonts w:hint="eastAsia"/>
        </w:rPr>
        <w:t>up</w:t>
      </w:r>
    </w:p>
    <w:p w14:paraId="47873338" w14:textId="5ACA299E" w:rsidR="00881155" w:rsidRPr="00AB312C" w:rsidRDefault="00943A8A" w:rsidP="00943A8A">
      <w:pPr>
        <w:pStyle w:val="af3"/>
        <w:jc w:val="left"/>
      </w:pPr>
      <w:r w:rsidRPr="00AB312C">
        <w:rPr>
          <w:rFonts w:hint="eastAsia"/>
        </w:rPr>
        <w:t>（</w:t>
      </w:r>
      <w:r w:rsidRPr="00AB312C">
        <w:rPr>
          <w:rFonts w:hint="eastAsia"/>
        </w:rPr>
        <w:t>1</w:t>
      </w:r>
      <w:r w:rsidRPr="00AB312C">
        <w:rPr>
          <w:rFonts w:hint="eastAsia"/>
        </w:rPr>
        <w:t>）</w:t>
      </w:r>
      <m:oMath>
        <m:r>
          <w:rPr>
            <w:rFonts w:ascii="Cambria Math" w:hAnsi="Cambria Math"/>
          </w:rPr>
          <m:t xml:space="preserve">XSet </m:t>
        </m:r>
      </m:oMath>
      <w:r w:rsidR="00D157CA" w:rsidRPr="00AB312C">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A928DD"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28B4DDDA" w:rsidR="00ED749E" w:rsidRDefault="00A928DD"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A928DD"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2F2AC437" w:rsidR="0078120C" w:rsidRDefault="00BB3758" w:rsidP="006269FA">
      <w:pPr>
        <w:keepNext/>
        <w:spacing w:beforeLines="50" w:before="156" w:afterLines="50" w:after="156" w:line="240" w:lineRule="auto"/>
      </w:pPr>
      <w:r w:rsidRPr="00BB3758">
        <w:rPr>
          <w:noProof/>
        </w:rPr>
        <w:drawing>
          <wp:inline distT="0" distB="0" distL="0" distR="0" wp14:anchorId="16B63319" wp14:editId="0B941361">
            <wp:extent cx="5274310" cy="3843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843655"/>
                    </a:xfrm>
                    <a:prstGeom prst="rect">
                      <a:avLst/>
                    </a:prstGeom>
                  </pic:spPr>
                </pic:pic>
              </a:graphicData>
            </a:graphic>
          </wp:inline>
        </w:drawing>
      </w:r>
    </w:p>
    <w:p w14:paraId="7F47A9ED" w14:textId="5FE92155" w:rsidR="00943A8A" w:rsidRDefault="0078120C" w:rsidP="00943A8A">
      <w:pPr>
        <w:pStyle w:val="af3"/>
      </w:pPr>
      <w:bookmarkStart w:id="32"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2"/>
      <w:r>
        <w:t xml:space="preserve"> MC-JXT</w:t>
      </w:r>
      <w:r>
        <w:rPr>
          <w:rFonts w:hint="eastAsia"/>
        </w:rPr>
        <w:t>协议结构图</w:t>
      </w:r>
    </w:p>
    <w:p w14:paraId="2544A0F6" w14:textId="078BC1FC" w:rsidR="00821539" w:rsidRPr="00AB312C" w:rsidRDefault="00943A8A" w:rsidP="00943A8A">
      <w:pPr>
        <w:pStyle w:val="af3"/>
        <w:jc w:val="left"/>
      </w:pPr>
      <w:r w:rsidRPr="00AB312C">
        <w:rPr>
          <w:rFonts w:hint="eastAsia"/>
        </w:rPr>
        <w:t>（</w:t>
      </w:r>
      <w:r w:rsidRPr="00AB312C">
        <w:rPr>
          <w:rFonts w:hint="eastAsia"/>
        </w:rPr>
        <w:t>2</w:t>
      </w:r>
      <w:r w:rsidRPr="00AB312C">
        <w:rPr>
          <w:rFonts w:hint="eastAsia"/>
        </w:rPr>
        <w:t>）</w:t>
      </w:r>
      <m:oMath>
        <m:r>
          <w:rPr>
            <w:rFonts w:ascii="Cambria Math" w:hAnsi="Cambria Math"/>
          </w:rPr>
          <m:t>TSet</m:t>
        </m:r>
      </m:oMath>
      <w:r w:rsidR="00090BF5" w:rsidRPr="00AB312C">
        <w:rPr>
          <w:rFonts w:hint="eastAsia"/>
        </w:rPr>
        <w:t xml:space="preserve"> </w:t>
      </w:r>
      <w:r w:rsidR="00821539" w:rsidRPr="00AB312C">
        <w:rPr>
          <w:rFonts w:hint="eastAsia"/>
        </w:rPr>
        <w:t>生成过程</w:t>
      </w:r>
    </w:p>
    <w:p w14:paraId="54ED2D38" w14:textId="5E6B703E"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B02D7B">
        <w:rPr>
          <w:rFonts w:hint="eastAsia"/>
        </w:rPr>
        <w:t>对</w:t>
      </w:r>
      <w:r w:rsidR="00FB69AE">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933F63">
        <w:rPr>
          <w:rFonts w:hint="eastAsia"/>
        </w:rPr>
        <w:t>关键词</w:t>
      </w:r>
      <w:r w:rsidR="00DF11C3">
        <w:rPr>
          <w:rFonts w:hint="eastAsia"/>
        </w:rPr>
        <w:t xml:space="preserve"> </w:t>
      </w:r>
      <m:oMath>
        <m:r>
          <w:rPr>
            <w:rFonts w:ascii="Cambria Math" w:hAnsi="Cambria Math"/>
          </w:rPr>
          <m:t>w</m:t>
        </m:r>
      </m:oMath>
      <w:r w:rsidR="00DF11C3">
        <w:t xml:space="preserve"> </w:t>
      </w:r>
      <w:r w:rsidR="00DF11C3">
        <w:rPr>
          <w:rFonts w:hint="eastAsia"/>
        </w:rPr>
        <w:t>的记录标识符</w:t>
      </w:r>
      <w:r w:rsidR="00371441">
        <w:rPr>
          <w:rFonts w:hint="eastAsia"/>
        </w:rPr>
        <w:t>加密后的</w:t>
      </w:r>
      <w:r w:rsidR="00E80F43">
        <w:rPr>
          <w:rFonts w:hint="eastAsia"/>
        </w:rPr>
        <w:t>密态</w:t>
      </w:r>
      <w:r w:rsidR="00FC6F15">
        <w:rPr>
          <w:rFonts w:hint="eastAsia"/>
        </w:rPr>
        <w:t>标识符集合</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4E5F47F3" w:rsidR="009E20F3" w:rsidRDefault="00B96FBD" w:rsidP="009A2655">
      <w:r>
        <w:tab/>
      </w:r>
      <w:r w:rsidR="00C07F54">
        <w:t xml:space="preserve">1. </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A928DD"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2D90B018" w:rsidR="00B06B7D" w:rsidRPr="00731A70" w:rsidRDefault="00C07F54" w:rsidP="00731A70">
      <w:pPr>
        <w:ind w:firstLine="420"/>
      </w:pPr>
      <w:r>
        <w:rPr>
          <w:rFonts w:hint="eastAsia"/>
        </w:rPr>
        <w:t>2</w:t>
      </w:r>
      <w:r>
        <w:t xml:space="preserve">. </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w:t>
      </w:r>
      <w:r w:rsidR="00C67815">
        <w:rPr>
          <w:rFonts w:hint="eastAsia"/>
        </w:rPr>
        <w:lastRenderedPageBreak/>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A928DD"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2AD29466" w:rsidR="009A2655" w:rsidRDefault="00BC14F1" w:rsidP="009A2655">
      <w:r>
        <w:tab/>
      </w:r>
      <w:r w:rsidR="00C07F54">
        <w:rPr>
          <w:rFonts w:hint="eastAsia"/>
        </w:rPr>
        <w:t>3</w:t>
      </w:r>
      <w:r w:rsidR="00C07F54">
        <w:t xml:space="preserve">. </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127CF">
      <w:pPr>
        <w:spacing w:beforeLines="50" w:before="156"/>
      </w:pPr>
      <m:oMathPara>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A928DD" w:rsidP="009127CF">
      <w:pPr>
        <w:spacing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60EF24EA" w:rsidR="00E0146F" w:rsidRDefault="00BD1A3E" w:rsidP="009A2655">
      <w:r>
        <w:tab/>
      </w:r>
      <w:r w:rsidR="00ED1393">
        <w:rPr>
          <w:rFonts w:hint="eastAsia"/>
        </w:rPr>
        <w:t>4</w:t>
      </w:r>
      <w:r w:rsidR="00ED1393">
        <w:t xml:space="preserve">. </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A928DD"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756C79CB" w:rsidR="00152A48" w:rsidRDefault="00ED1393" w:rsidP="000511EC">
      <w:pPr>
        <w:ind w:firstLine="420"/>
      </w:pPr>
      <w:r>
        <w:rPr>
          <w:rFonts w:hint="eastAsia"/>
        </w:rPr>
        <w:t>5</w:t>
      </w:r>
      <w:r>
        <w:t xml:space="preserve">. </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4F59E1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3" w:name="_Toc133260856"/>
      <w:bookmarkStart w:id="34" w:name="_Ref133264203"/>
      <m:oMath>
        <m:r>
          <w:rPr>
            <w:rFonts w:ascii="Cambria Math" w:hAnsi="Cambria Math"/>
          </w:rPr>
          <m:t>GenToken</m:t>
        </m:r>
      </m:oMath>
      <w:r w:rsidR="00FD5E70">
        <w:rPr>
          <w:rFonts w:hint="eastAsia"/>
        </w:rPr>
        <w:t xml:space="preserve"> </w:t>
      </w:r>
      <w:r w:rsidRPr="00234D77">
        <w:rPr>
          <w:rFonts w:hint="eastAsia"/>
        </w:rPr>
        <w:t>算法</w:t>
      </w:r>
      <w:bookmarkEnd w:id="33"/>
      <w:bookmarkEnd w:id="34"/>
    </w:p>
    <w:p w14:paraId="6CAAB664" w14:textId="46C76863" w:rsidR="001E67D6" w:rsidRDefault="00BD4312" w:rsidP="00496ADB">
      <w:r>
        <w:tab/>
      </w:r>
      <m:oMath>
        <m:r>
          <w:rPr>
            <w:rFonts w:ascii="Cambria Math" w:hAnsi="Cambria Math"/>
          </w:rPr>
          <m:t>GenToken</m:t>
        </m:r>
      </m:oMath>
      <w:r w:rsidR="00494721">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oMath>
      <w:r w:rsidR="003C2073">
        <w:rPr>
          <w:rFonts w:hint="eastAsia"/>
        </w:rPr>
        <w:t xml:space="preserve"> </w:t>
      </w:r>
      <w:r w:rsidR="003C2073">
        <w:rPr>
          <w:rFonts w:hint="eastAsia"/>
        </w:rPr>
        <w:t>和</w:t>
      </w:r>
      <w:r w:rsidR="00226824">
        <w:rPr>
          <w:rFonts w:hint="eastAsia"/>
        </w:rPr>
        <w:t>检索者</w:t>
      </w:r>
      <w:r w:rsidR="00BE6F52">
        <w:rPr>
          <w:rFonts w:hint="eastAsia"/>
        </w:rPr>
        <w:t xml:space="preserve"> </w:t>
      </w:r>
      <m:oMath>
        <m:r>
          <m:rPr>
            <m:scr m:val="script"/>
          </m:rPr>
          <w:rPr>
            <w:rFonts w:ascii="Cambria Math" w:hAnsi="Cambria Math"/>
          </w:rPr>
          <m:t>C</m:t>
        </m:r>
      </m:oMath>
      <w:r w:rsidR="00BE6F52">
        <w:rPr>
          <w:rFonts w:hint="eastAsia"/>
        </w:rPr>
        <w:t xml:space="preserve"> </w:t>
      </w:r>
      <w:r w:rsidR="00BE6F52">
        <w:rPr>
          <w:rFonts w:hint="eastAsia"/>
        </w:rPr>
        <w:t>交互进行，</w:t>
      </w:r>
      <m:oMath>
        <m:r>
          <m:rPr>
            <m:scr m:val="script"/>
          </m:rPr>
          <w:rPr>
            <w:rFonts w:ascii="Cambria Math" w:hAnsi="Cambria Math"/>
          </w:rPr>
          <m:t>C</m:t>
        </m:r>
      </m:oMath>
      <w:r w:rsidR="00BB3657">
        <w:rPr>
          <w:rFonts w:hint="eastAsia"/>
        </w:rPr>
        <w:t xml:space="preserve"> </w:t>
      </w:r>
      <w:r w:rsidR="00BB3657">
        <w:rPr>
          <w:rFonts w:hint="eastAsia"/>
        </w:rPr>
        <w:t>输入一个</w:t>
      </w:r>
      <w:r w:rsidR="00663AEF">
        <w:rPr>
          <w:rFonts w:hint="eastAsia"/>
        </w:rPr>
        <w:t>Join</w:t>
      </w:r>
      <w:r w:rsidR="00663AEF">
        <w:rPr>
          <w:rFonts w:hint="eastAsia"/>
        </w:rPr>
        <w:t>查询</w:t>
      </w:r>
      <w:r w:rsidR="00506DD2">
        <w:rPr>
          <w:rFonts w:hint="eastAsia"/>
        </w:rPr>
        <w:t xml:space="preserve"> </w:t>
      </w:r>
      <m:oMath>
        <m:r>
          <w:rPr>
            <w:rFonts w:ascii="Cambria Math" w:hAnsi="Cambria Math"/>
          </w:rPr>
          <m:t>q</m:t>
        </m:r>
      </m:oMath>
      <w:r w:rsidR="00207FB8">
        <w:rPr>
          <w:rFonts w:hint="eastAsia"/>
        </w:rPr>
        <w:t>，</w:t>
      </w:r>
      <m:oMath>
        <m:r>
          <m:rPr>
            <m:scr m:val="script"/>
          </m:rPr>
          <w:rPr>
            <w:rFonts w:ascii="Cambria Math" w:hAnsi="Cambria Math"/>
          </w:rPr>
          <m:t>D</m:t>
        </m:r>
      </m:oMath>
      <w:r w:rsidR="00002E2A">
        <w:rPr>
          <w:rFonts w:hint="eastAsia"/>
        </w:rPr>
        <w:t xml:space="preserve"> </w:t>
      </w:r>
      <w:r w:rsidR="00002E2A" w:rsidRPr="00596BA8">
        <w:rPr>
          <w:rFonts w:hint="eastAsia"/>
        </w:rPr>
        <w:t>输入查询审查政策</w:t>
      </w:r>
      <w:r w:rsidR="00002E2A" w:rsidRPr="00596BA8">
        <w:rPr>
          <w:rFonts w:hint="eastAsia"/>
        </w:rPr>
        <w:t xml:space="preserve"> </w:t>
      </w:r>
      <m:oMath>
        <m:r>
          <w:rPr>
            <w:rFonts w:ascii="Cambria Math" w:hAnsi="Cambria Math"/>
          </w:rPr>
          <m:t>P</m:t>
        </m:r>
      </m:oMath>
      <w:r w:rsidR="00002E2A">
        <w:rPr>
          <w:rFonts w:hint="eastAsia"/>
        </w:rPr>
        <w:t xml:space="preserve"> </w:t>
      </w:r>
      <w:r w:rsidR="00002E2A">
        <w:rPr>
          <w:rFonts w:hint="eastAsia"/>
        </w:rPr>
        <w:t>和密钥组</w:t>
      </w:r>
      <w:r w:rsidR="002B2B58">
        <w:rPr>
          <w:rFonts w:hint="eastAsia"/>
        </w:rPr>
        <w:t xml:space="preserve"> </w:t>
      </w:r>
      <m:oMath>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w:t>
      </w:r>
      <w:r w:rsidR="00AD3ECC">
        <w:rPr>
          <w:rFonts w:hint="eastAsia"/>
        </w:rPr>
        <w:t>令牌</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w:t>
      </w:r>
      <w:r w:rsidR="00AD3ECC">
        <w:rPr>
          <w:rFonts w:hint="eastAsia"/>
        </w:rPr>
        <w:t>令牌</w:t>
      </w:r>
      <w:r w:rsidR="00F95965" w:rsidRPr="00596BA8">
        <w:rPr>
          <w:rFonts w:hint="eastAsia"/>
        </w:rPr>
        <w:t>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755A1C">
        <w:rPr>
          <w:rFonts w:hint="eastAsia"/>
        </w:rPr>
        <w:t>其</w:t>
      </w:r>
      <w:r w:rsidR="00F95965" w:rsidRPr="00596BA8">
        <w:rPr>
          <w:rFonts w:hint="eastAsia"/>
        </w:rPr>
        <w:t>合法性，如果确认</w:t>
      </w:r>
      <w:r w:rsidR="00664486">
        <w:rPr>
          <w:rFonts w:hint="eastAsia"/>
        </w:rPr>
        <w:t>令牌</w:t>
      </w:r>
      <w:r w:rsidR="00F95965" w:rsidRPr="00596BA8">
        <w:rPr>
          <w:rFonts w:hint="eastAsia"/>
        </w:rPr>
        <w:t>是由</w:t>
      </w:r>
      <w:r w:rsidR="00730FC8">
        <w:rPr>
          <w:rFonts w:hint="eastAsia"/>
        </w:rPr>
        <w:t xml:space="preserve"> </w:t>
      </w:r>
      <m:oMath>
        <m:r>
          <m:rPr>
            <m:scr m:val="script"/>
          </m:rPr>
          <w:rPr>
            <w:rFonts w:ascii="Cambria Math" w:hAnsi="Cambria Math"/>
          </w:rPr>
          <m:t>D</m:t>
        </m:r>
      </m:oMath>
      <w:r w:rsidR="00730FC8">
        <w:rPr>
          <w:rFonts w:hint="eastAsia"/>
        </w:rPr>
        <w:t xml:space="preserve"> </w:t>
      </w:r>
      <w:r w:rsidR="00F95965" w:rsidRPr="00596BA8">
        <w:rPr>
          <w:rFonts w:hint="eastAsia"/>
        </w:rPr>
        <w:t>生成的，则用其进行查询并返回结果，否则终止协议。</w:t>
      </w:r>
    </w:p>
    <w:p w14:paraId="41444D70" w14:textId="1D4852BC" w:rsidR="0018243C" w:rsidRDefault="00F058B2" w:rsidP="00B423D2">
      <w:r>
        <w:tab/>
      </w:r>
      <w:r w:rsidR="00BD463C">
        <w:rPr>
          <w:rFonts w:hint="eastAsia"/>
        </w:rPr>
        <w:t>在算法设计中，我们主要关注如何解决以下两个问题。问题一是</w:t>
      </w:r>
      <w:r w:rsidR="00484912">
        <w:rPr>
          <w:rFonts w:hint="eastAsia"/>
        </w:rPr>
        <w:t xml:space="preserve"> </w:t>
      </w:r>
      <m:oMath>
        <m:r>
          <m:rPr>
            <m:scr m:val="script"/>
          </m:rPr>
          <w:rPr>
            <w:rFonts w:ascii="Cambria Math" w:hAnsi="Cambria Math"/>
          </w:rPr>
          <m:t>D</m:t>
        </m:r>
      </m:oMath>
      <w:r w:rsidR="00484912">
        <w:rPr>
          <w:rFonts w:hint="eastAsia"/>
        </w:rPr>
        <w:t xml:space="preserve"> </w:t>
      </w:r>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oMath>
      <w:r w:rsidR="00801CCD">
        <w:rPr>
          <w:rFonts w:hint="eastAsia"/>
        </w:rPr>
        <w:t xml:space="preserve"> </w:t>
      </w:r>
      <w:r w:rsidR="00801CCD">
        <w:rPr>
          <w:rFonts w:hint="eastAsia"/>
        </w:rPr>
        <w:t>分发</w:t>
      </w:r>
      <w:r w:rsidR="006D6DFE">
        <w:rPr>
          <w:rFonts w:hint="eastAsia"/>
        </w:rPr>
        <w:t>搜索令牌。</w:t>
      </w:r>
      <w:r w:rsidR="00CA2A96">
        <w:rPr>
          <w:rFonts w:hint="eastAsia"/>
        </w:rPr>
        <w:t>问题二是</w:t>
      </w:r>
      <w:r w:rsidR="00801CCD">
        <w:rPr>
          <w:rFonts w:hint="eastAsia"/>
        </w:rPr>
        <w:t xml:space="preserve"> </w:t>
      </w:r>
      <m:oMath>
        <m:r>
          <m:rPr>
            <m:scr m:val="script"/>
          </m:rPr>
          <w:rPr>
            <w:rFonts w:ascii="Cambria Math" w:hAnsi="Cambria Math"/>
          </w:rPr>
          <m:t>D</m:t>
        </m:r>
      </m:oMath>
      <w:r w:rsidR="00347716">
        <w:rPr>
          <w:rFonts w:hint="eastAsia"/>
        </w:rPr>
        <w:t xml:space="preserve"> </w:t>
      </w:r>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77777777" w:rsidR="000F7FD5" w:rsidRDefault="0018243C" w:rsidP="00B423D2">
      <w:r>
        <w:tab/>
      </w:r>
      <w:r w:rsidR="00C425DF">
        <w:rPr>
          <w:rFonts w:hint="eastAsia"/>
        </w:rPr>
        <w:t>对于</w:t>
      </w:r>
      <w:r w:rsidR="007111BA">
        <w:rPr>
          <w:rFonts w:hint="eastAsia"/>
        </w:rPr>
        <w:t>问题一</w:t>
      </w:r>
      <w:r w:rsidR="00E15CA7">
        <w:rPr>
          <w:rFonts w:hint="eastAsia"/>
        </w:rPr>
        <w:t>，</w:t>
      </w:r>
      <w:r w:rsidR="00E15CA7">
        <w:rPr>
          <w:rFonts w:hint="eastAsia"/>
        </w:rPr>
        <w:t>M</w:t>
      </w:r>
      <w:r w:rsidR="00E15CA7">
        <w:t>C-JXT</w:t>
      </w:r>
      <w:r w:rsidR="00E15CA7">
        <w:rPr>
          <w:rFonts w:hint="eastAsia"/>
        </w:rPr>
        <w:t>协议的解决方式是</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w:r w:rsidR="00B5406F">
        <w:rPr>
          <w:rFonts w:hint="eastAsia"/>
        </w:rPr>
        <w:t xml:space="preserve"> </w:t>
      </w:r>
      <m:oMath>
        <m:r>
          <m:rPr>
            <m:scr m:val="script"/>
          </m:rPr>
          <w:rPr>
            <w:rFonts w:ascii="Cambria Math" w:hAnsi="Cambria Math"/>
          </w:rPr>
          <m:t>D</m:t>
        </m:r>
      </m:oMath>
      <w:r w:rsidR="00B5406F">
        <w:rPr>
          <w:rFonts w:hint="eastAsia"/>
        </w:rPr>
        <w:t xml:space="preserve"> </w:t>
      </w:r>
      <w:r w:rsidR="00B5406F">
        <w:rPr>
          <w:rFonts w:hint="eastAsia"/>
        </w:rPr>
        <w:t>生成并分发给</w:t>
      </w:r>
      <w:r w:rsidR="001C56A4">
        <w:rPr>
          <w:rFonts w:hint="eastAsia"/>
        </w:rPr>
        <w:t xml:space="preserve"> </w:t>
      </w:r>
      <m:oMath>
        <m:r>
          <m:rPr>
            <m:scr m:val="script"/>
          </m:rPr>
          <w:rPr>
            <w:rFonts w:ascii="Cambria Math" w:hAnsi="Cambria Math"/>
          </w:rPr>
          <m:t>C</m:t>
        </m:r>
      </m:oMath>
      <w:r w:rsidR="001C56A4">
        <w:rPr>
          <w:rFonts w:hint="eastAsia"/>
        </w:rPr>
        <w:t>，另一部分则由</w:t>
      </w:r>
      <w:r w:rsidR="001C56A4">
        <w:rPr>
          <w:rFonts w:hint="eastAsia"/>
        </w:rPr>
        <w:t xml:space="preserve"> </w:t>
      </w:r>
      <m:oMath>
        <m:r>
          <m:rPr>
            <m:scr m:val="script"/>
          </m:rPr>
          <w:rPr>
            <w:rFonts w:ascii="Cambria Math" w:hAnsi="Cambria Math"/>
          </w:rPr>
          <m:t>C</m:t>
        </m:r>
      </m:oMath>
      <w:r w:rsidR="001C56A4">
        <w:rPr>
          <w:rFonts w:hint="eastAsia"/>
        </w:rPr>
        <w:t xml:space="preserve"> </w:t>
      </w:r>
      <w:r w:rsidR="001C56A4">
        <w:rPr>
          <w:rFonts w:hint="eastAsia"/>
        </w:rPr>
        <w:t>自己生成，并</w:t>
      </w:r>
      <w:r w:rsidR="001C56A4">
        <w:rPr>
          <w:rFonts w:hint="eastAsia"/>
        </w:rPr>
        <w:lastRenderedPageBreak/>
        <w:t>组装成完整</w:t>
      </w:r>
      <w:r w:rsidR="00024C02">
        <w:rPr>
          <w:rFonts w:hint="eastAsia"/>
        </w:rPr>
        <w:t>的</w:t>
      </w:r>
      <w:r w:rsidR="005F42D7">
        <w:rPr>
          <w:rFonts w:hint="eastAsia"/>
        </w:rPr>
        <w:t>令牌</w:t>
      </w:r>
      <w:r w:rsidR="00FB787F">
        <w:rPr>
          <w:rFonts w:hint="eastAsia"/>
        </w:rPr>
        <w:t>，通过此种方案，</w:t>
      </w:r>
      <w:r w:rsidR="00FB787F">
        <w:rPr>
          <w:rFonts w:hint="eastAsia"/>
        </w:rPr>
        <w:t>M</w:t>
      </w:r>
      <w:r w:rsidR="00FB787F">
        <w:t>C-JXT</w:t>
      </w:r>
      <w:r w:rsidR="00FB787F">
        <w:rPr>
          <w:rFonts w:hint="eastAsia"/>
        </w:rPr>
        <w:t>可以尽可能地降低令牌分发的</w:t>
      </w:r>
      <w:r w:rsidR="00EB3EF0">
        <w:rPr>
          <w:rFonts w:hint="eastAsia"/>
        </w:rPr>
        <w:t>通信开销</w:t>
      </w:r>
      <w:r w:rsidR="00513E0E">
        <w:rPr>
          <w:rFonts w:hint="eastAsia"/>
        </w:rPr>
        <w:t>。</w:t>
      </w:r>
    </w:p>
    <w:p w14:paraId="398A032C" w14:textId="0D0AFD9C" w:rsidR="00B423D2" w:rsidRDefault="000F7FD5" w:rsidP="00B423D2">
      <w:r>
        <w:tab/>
      </w:r>
      <w:r w:rsidR="003A1FEC">
        <w:rPr>
          <w:rFonts w:hint="eastAsia"/>
        </w:rPr>
        <w:t>对于问题二，</w:t>
      </w:r>
      <w:r w:rsidR="00FE41F1">
        <w:rPr>
          <w:rFonts w:hint="eastAsia"/>
        </w:rPr>
        <w:t>M</w:t>
      </w:r>
      <w:r w:rsidR="00FE41F1">
        <w:t>C-JXT</w:t>
      </w:r>
      <w:r w:rsidR="00FE41F1">
        <w:rPr>
          <w:rFonts w:hint="eastAsia"/>
        </w:rPr>
        <w:t>协议</w:t>
      </w:r>
      <w:r w:rsidR="001A6ACE">
        <w:rPr>
          <w:rFonts w:hint="eastAsia"/>
        </w:rPr>
        <w:t>提出</w:t>
      </w:r>
      <w:r w:rsidR="00C32D51">
        <w:rPr>
          <w:rFonts w:hint="eastAsia"/>
        </w:rPr>
        <w:t>了一种同态签名方案</w:t>
      </w:r>
      <w:r w:rsidR="0055353C">
        <w:rPr>
          <w:rFonts w:hint="eastAsia"/>
        </w:rPr>
        <w:t>来</w:t>
      </w:r>
      <w:r w:rsidR="0078587D">
        <w:rPr>
          <w:rFonts w:hint="eastAsia"/>
        </w:rPr>
        <w:t>解决此问题</w:t>
      </w:r>
      <w:r w:rsidR="00077AD0">
        <w:rPr>
          <w:rFonts w:hint="eastAsia"/>
        </w:rPr>
        <w:t>。</w:t>
      </w:r>
      <m:oMath>
        <m:r>
          <m:rPr>
            <m:scr m:val="script"/>
          </m:rPr>
          <w:rPr>
            <w:rFonts w:ascii="Cambria Math" w:hAnsi="Cambria Math"/>
          </w:rPr>
          <m:t>D</m:t>
        </m:r>
      </m:oMath>
      <w:r w:rsidR="00B62718">
        <w:t xml:space="preserve"> </w:t>
      </w:r>
      <w:r w:rsidR="00B62718">
        <w:rPr>
          <w:rFonts w:hint="eastAsia"/>
        </w:rPr>
        <w:t>对</w:t>
      </w:r>
      <w:r w:rsidR="0062190E">
        <w:rPr>
          <w:rFonts w:hint="eastAsia"/>
        </w:rPr>
        <w:t>要</w:t>
      </w:r>
      <w:r w:rsidR="00D61BFD">
        <w:rPr>
          <w:rFonts w:hint="eastAsia"/>
        </w:rPr>
        <w:t>分发给</w:t>
      </w:r>
      <w:r w:rsidR="004F6F5B">
        <w:rPr>
          <w:rFonts w:hint="eastAsia"/>
        </w:rPr>
        <w:t xml:space="preserve"> </w:t>
      </w:r>
      <m:oMath>
        <m:r>
          <m:rPr>
            <m:scr m:val="script"/>
          </m:rPr>
          <w:rPr>
            <w:rFonts w:ascii="Cambria Math" w:hAnsi="Cambria Math"/>
          </w:rPr>
          <m:t>C</m:t>
        </m:r>
      </m:oMath>
      <w:r w:rsidR="005F25C6">
        <w:rPr>
          <w:rFonts w:hint="eastAsia"/>
        </w:rPr>
        <w:t xml:space="preserve"> </w:t>
      </w:r>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w:r w:rsidR="00C54F7F">
        <w:rPr>
          <w:rFonts w:hint="eastAsia"/>
        </w:rPr>
        <w:t xml:space="preserve"> </w:t>
      </w:r>
      <m:oMath>
        <m:r>
          <m:rPr>
            <m:scr m:val="script"/>
          </m:rPr>
          <w:rPr>
            <w:rFonts w:ascii="Cambria Math" w:hAnsi="Cambria Math"/>
          </w:rPr>
          <m:t>C</m:t>
        </m:r>
      </m:oMath>
      <w:r w:rsidR="007A3AD7">
        <w:rPr>
          <w:rFonts w:hint="eastAsia"/>
        </w:rPr>
        <w:t xml:space="preserve"> </w:t>
      </w:r>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w:r w:rsidR="0001609C">
        <w:rPr>
          <w:rFonts w:hint="eastAsia"/>
        </w:rPr>
        <w:t xml:space="preserve"> </w:t>
      </w:r>
      <m:oMath>
        <m:r>
          <m:rPr>
            <m:scr m:val="script"/>
          </m:rPr>
          <w:rPr>
            <w:rFonts w:ascii="Cambria Math" w:hAnsi="Cambria Math"/>
          </w:rPr>
          <m:t>D</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w:r w:rsidR="00E06BDF">
        <w:rPr>
          <w:rFonts w:hint="eastAsia"/>
        </w:rPr>
        <w:t xml:space="preserve"> </w:t>
      </w:r>
      <m:oMath>
        <m:r>
          <m:rPr>
            <m:scr m:val="script"/>
          </m:rPr>
          <w:rPr>
            <w:rFonts w:ascii="Cambria Math" w:hAnsi="Cambria Math"/>
          </w:rPr>
          <m:t>D</m:t>
        </m:r>
      </m:oMath>
      <w:r w:rsidR="00884856">
        <w:rPr>
          <w:rFonts w:hint="eastAsia"/>
        </w:rPr>
        <w:t xml:space="preserve"> </w:t>
      </w:r>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w:r w:rsidR="0014001F">
        <w:rPr>
          <w:rFonts w:hint="eastAsia"/>
        </w:rPr>
        <w:t xml:space="preserve"> </w:t>
      </w:r>
      <m:oMath>
        <m:r>
          <m:rPr>
            <m:scr m:val="script"/>
          </m:rPr>
          <w:rPr>
            <w:rFonts w:ascii="Cambria Math" w:hAnsi="Cambria Math"/>
          </w:rPr>
          <m:t>C</m:t>
        </m:r>
      </m:oMath>
      <w:r w:rsidR="0014001F">
        <w:rPr>
          <w:rFonts w:hint="eastAsia"/>
        </w:rPr>
        <w:t>，</w:t>
      </w:r>
      <m:oMath>
        <m:r>
          <m:rPr>
            <m:scr m:val="script"/>
          </m:rPr>
          <w:rPr>
            <w:rFonts w:ascii="Cambria Math" w:hAnsi="Cambria Math"/>
          </w:rPr>
          <m:t>C</m:t>
        </m:r>
      </m:oMath>
      <w:r w:rsidR="007E434A">
        <w:rPr>
          <w:rFonts w:hint="eastAsia"/>
        </w:rPr>
        <w:t xml:space="preserve"> </w:t>
      </w:r>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w:r w:rsidR="000A4AB9">
        <w:rPr>
          <w:rFonts w:hint="eastAsia"/>
        </w:rPr>
        <w:t xml:space="preserve"> </w:t>
      </w:r>
      <m:oMath>
        <m:r>
          <m:rPr>
            <m:scr m:val="script"/>
          </m:rPr>
          <w:rPr>
            <w:rFonts w:ascii="Cambria Math" w:hAnsi="Cambria Math"/>
          </w:rPr>
          <m:t>S</m:t>
        </m:r>
      </m:oMath>
      <w:r w:rsidR="003251D4">
        <w:rPr>
          <w:rFonts w:hint="eastAsia"/>
        </w:rPr>
        <w:t>。由于</w:t>
      </w:r>
      <w:r w:rsidR="003251D4">
        <w:rPr>
          <w:rFonts w:hint="eastAsia"/>
        </w:rPr>
        <w:t xml:space="preserve"> </w:t>
      </w:r>
      <m:oMath>
        <m:r>
          <m:rPr>
            <m:scr m:val="script"/>
          </m:rPr>
          <w:rPr>
            <w:rFonts w:ascii="Cambria Math" w:hAnsi="Cambria Math"/>
          </w:rPr>
          <m:t>S</m:t>
        </m:r>
      </m:oMath>
      <w:r w:rsidR="003251D4">
        <w:rPr>
          <w:rFonts w:hint="eastAsia"/>
        </w:rPr>
        <w:t xml:space="preserve"> </w:t>
      </w:r>
      <w:r w:rsidR="003251D4">
        <w:rPr>
          <w:rFonts w:hint="eastAsia"/>
        </w:rPr>
        <w:t>与</w:t>
      </w:r>
      <w:r w:rsidR="003251D4">
        <w:rPr>
          <w:rFonts w:hint="eastAsia"/>
        </w:rPr>
        <w:t xml:space="preserve"> </w:t>
      </w:r>
      <m:oMath>
        <m:r>
          <m:rPr>
            <m:scr m:val="script"/>
          </m:rPr>
          <w:rPr>
            <w:rFonts w:ascii="Cambria Math" w:hAnsi="Cambria Math"/>
          </w:rPr>
          <m:t>D</m:t>
        </m:r>
      </m:oMath>
      <w:r w:rsidR="003251D4">
        <w:rPr>
          <w:rFonts w:hint="eastAsia"/>
        </w:rPr>
        <w:t xml:space="preserve"> </w:t>
      </w:r>
      <w:r w:rsidR="003251D4">
        <w:rPr>
          <w:rFonts w:hint="eastAsia"/>
        </w:rPr>
        <w:t>共享</w:t>
      </w:r>
      <w:r w:rsidR="005B3E8B">
        <w:rPr>
          <w:rFonts w:hint="eastAsia"/>
        </w:rPr>
        <w:t>认证加密算法</w:t>
      </w:r>
      <w:r w:rsidR="006D5239">
        <w:rPr>
          <w:rFonts w:hint="eastAsia"/>
        </w:rPr>
        <w:t>密钥（上一节提到的</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m:oMath>
        <m:r>
          <m:rPr>
            <m:scr m:val="script"/>
          </m:rPr>
          <w:rPr>
            <w:rFonts w:ascii="Cambria Math" w:hAnsi="Cambria Math"/>
          </w:rPr>
          <m:t>S</m:t>
        </m:r>
      </m:oMath>
      <w:r w:rsidR="00843212">
        <w:rPr>
          <w:rFonts w:hint="eastAsia"/>
        </w:rPr>
        <w:t xml:space="preserve"> </w:t>
      </w:r>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w:r w:rsidR="0007381E">
        <w:rPr>
          <w:rFonts w:hint="eastAsia"/>
        </w:rPr>
        <w:t xml:space="preserve"> </w:t>
      </w:r>
      <m:oMath>
        <m:r>
          <m:rPr>
            <m:scr m:val="script"/>
          </m:rPr>
          <w:rPr>
            <w:rFonts w:ascii="Cambria Math" w:hAnsi="Cambria Math"/>
          </w:rPr>
          <m:t>S</m:t>
        </m:r>
      </m:oMath>
      <w:r w:rsidR="0007381E">
        <w:rPr>
          <w:rFonts w:hint="eastAsia"/>
        </w:rPr>
        <w:t xml:space="preserve"> </w:t>
      </w:r>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w:r w:rsidR="0064551A">
        <w:rPr>
          <w:rFonts w:hint="eastAsia"/>
        </w:rPr>
        <w:t xml:space="preserve"> </w:t>
      </w:r>
      <m:oMath>
        <m:r>
          <w:rPr>
            <w:rFonts w:ascii="Cambria Math" w:hAnsi="Cambria Math"/>
          </w:rPr>
          <m:t>GenToken</m:t>
        </m:r>
      </m:oMath>
      <w:r w:rsidR="0064551A">
        <w:rPr>
          <w:rFonts w:hint="eastAsia"/>
        </w:rPr>
        <w:t xml:space="preserve"> </w:t>
      </w:r>
      <w:r w:rsidR="0064551A">
        <w:rPr>
          <w:rFonts w:hint="eastAsia"/>
        </w:rPr>
        <w:t>算法伪代码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6C58F907"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A42B54">
        <w:t>2.3.3</w:t>
      </w:r>
      <w:r>
        <w:fldChar w:fldCharType="end"/>
      </w:r>
      <w:r>
        <w:fldChar w:fldCharType="begin"/>
      </w:r>
      <w:r>
        <w:instrText xml:space="preserve"> REF _Ref132055200 \r \h </w:instrText>
      </w:r>
      <w:r>
        <w:fldChar w:fldCharType="separate"/>
      </w:r>
      <w:r w:rsidR="00A42B54">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ED59BA">
        <w:rPr>
          <w:rFonts w:hint="eastAsia"/>
        </w:rPr>
        <w:t>:</w:t>
      </w:r>
    </w:p>
    <w:p w14:paraId="3FEC8E6F" w14:textId="03878D52" w:rsidR="00D95C73" w:rsidRDefault="00D95C73" w:rsidP="00C07A09">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A928DD" w:rsidP="00C07A09">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3A41874D"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0D839249"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w:r w:rsidR="006E521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A928DD"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77777777" w:rsidR="00B423D2" w:rsidRDefault="000B3519" w:rsidP="00B423D2">
      <w:r>
        <w:rPr>
          <w:rFonts w:hint="eastAsia"/>
        </w:rPr>
        <w:lastRenderedPageBreak/>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0C3ACF00" w:rsidR="009F04E5" w:rsidRDefault="000B183E" w:rsidP="00D95C73">
      <w:r>
        <w:tab/>
      </w:r>
      <w:r w:rsidR="00F15A07">
        <w:rPr>
          <w:rFonts w:hint="eastAsia"/>
        </w:rPr>
        <w:t>最直接的</w:t>
      </w:r>
      <w:r w:rsidR="00C26AE8">
        <w:rPr>
          <w:rFonts w:hint="eastAsia"/>
        </w:rPr>
        <w:t>令牌</w:t>
      </w:r>
      <w:r w:rsidR="00AC1B67">
        <w:rPr>
          <w:rFonts w:hint="eastAsia"/>
        </w:rPr>
        <w:t>签名</w:t>
      </w:r>
      <w:r w:rsidR="00F15A07">
        <w:rPr>
          <w:rFonts w:hint="eastAsia"/>
        </w:rPr>
        <w:t>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7368DD">
        <w:rPr>
          <w:rFonts w:hint="eastAsia"/>
        </w:rPr>
        <w:t>搜索令牌</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31B9B">
        <w:rPr>
          <w:rFonts w:hint="eastAsia"/>
        </w:rPr>
        <w:t>此种方案行不通</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接对</w:t>
      </w:r>
      <w:r w:rsidR="00E46DAA">
        <w:rPr>
          <w:rFonts w:hint="eastAsia"/>
        </w:rPr>
        <w:t>令牌</w:t>
      </w:r>
      <w:r w:rsidR="00845A87">
        <w:rPr>
          <w:rFonts w:hint="eastAsia"/>
        </w:rPr>
        <w:t xml:space="preserve"> </w:t>
      </w:r>
      <m:oMath>
        <m:r>
          <w:rPr>
            <w:rFonts w:ascii="Cambria Math" w:hAnsi="Cambria Math"/>
          </w:rPr>
          <m:t>token</m:t>
        </m:r>
      </m:oMath>
      <w:r w:rsidR="00845A8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973E0F">
        <w:rPr>
          <w:rFonts w:hint="eastAsia"/>
        </w:rPr>
        <w:t xml:space="preserve"> </w:t>
      </w:r>
      <w:r w:rsidR="00973E0F">
        <w:rPr>
          <w:rFonts w:hint="eastAsia"/>
        </w:rPr>
        <w:t>子令牌</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E2492C">
        <w:rPr>
          <w:rFonts w:hint="eastAsia"/>
        </w:rPr>
        <w:t>子令牌</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A928DD"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0F84814A" w:rsidR="0056779D" w:rsidRPr="00584405" w:rsidRDefault="004B5F49" w:rsidP="00584405">
      <w:r>
        <w:rPr>
          <w:rFonts w:hint="eastAsia"/>
        </w:rPr>
        <w:t>这样便达到了在不破坏问题一中分发</w:t>
      </w:r>
      <w:r w:rsidR="00AD3ECC">
        <w:rPr>
          <w:rFonts w:hint="eastAsia"/>
        </w:rPr>
        <w:t>令牌</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822917">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00B88CE6" w14:textId="6FBB3A3A" w:rsidR="009D6929" w:rsidRPr="00C73B8B" w:rsidRDefault="0094229B" w:rsidP="00E4368C">
      <w:pPr>
        <w:spacing w:beforeLines="50" w:before="156"/>
      </w:pPr>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28F3893A" w:rsidR="00E93AC7" w:rsidRPr="00E93AC7" w:rsidRDefault="00A928DD" w:rsidP="00E4368C">
      <w:pPr>
        <w:spacing w:afterLines="50" w:after="156"/>
      </w:pPr>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4F167C">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A928DD" w:rsidP="004F167C">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2D2281E"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w:t>
      </w:r>
      <w:r w:rsidR="002D114C">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6166A008" w:rsidR="00C24008" w:rsidRDefault="00710FBC" w:rsidP="002F04CA">
      <w:pPr>
        <w:ind w:firstLine="420"/>
      </w:pPr>
      <w:r>
        <w:rPr>
          <w:rFonts w:hint="eastAsia"/>
        </w:rPr>
        <w:lastRenderedPageBreak/>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4F2547">
        <w:rPr>
          <w:rFonts w:hint="eastAsia"/>
        </w:rPr>
        <w:t xml:space="preserve"> </w:t>
      </w:r>
      <m:oMath>
        <m:r>
          <w:rPr>
            <w:rFonts w:ascii="Cambria Math" w:hAnsi="Cambria Math"/>
          </w:rPr>
          <m:t>AuthEn</m:t>
        </m:r>
        <m:r>
          <w:rPr>
            <w:rFonts w:ascii="Cambria Math" w:hAnsi="Cambria Math" w:hint="eastAsia"/>
          </w:rPr>
          <m:t>c</m:t>
        </m:r>
      </m:oMath>
      <w:r w:rsidR="004F2547">
        <w:rPr>
          <w:rFonts w:hint="eastAsia"/>
        </w:rPr>
        <w:t xml:space="preserve"> </w:t>
      </w:r>
      <w:r w:rsidR="008440BF">
        <w:rPr>
          <w:rFonts w:hint="eastAsia"/>
        </w:rPr>
        <w:t>对上述值进行加密</w:t>
      </w:r>
      <w:r w:rsidR="008440BF">
        <w:rPr>
          <w:rFonts w:hint="eastAsia"/>
        </w:rPr>
        <w:t>:</w:t>
      </w:r>
    </w:p>
    <w:p w14:paraId="248EE808" w14:textId="196844F0" w:rsidR="007D61F8" w:rsidRPr="007D61F8" w:rsidRDefault="00A928DD"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4C5AFE84" w:rsidR="006D37FA"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4E5C54">
        <w:rPr>
          <w:rFonts w:hint="eastAsia"/>
        </w:rPr>
        <w:t>。</w:t>
      </w:r>
    </w:p>
    <w:p w14:paraId="377FBC9F" w14:textId="77777777" w:rsidR="00CD10CC" w:rsidRDefault="00CD10CC" w:rsidP="003C680F">
      <w:pPr>
        <w:keepNext/>
        <w:spacing w:beforeLines="50" w:before="156" w:afterLines="50" w:after="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3"/>
      </w:pPr>
      <w:bookmarkStart w:id="35"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5"/>
      <w:r>
        <w:t xml:space="preserve"> MC-JXT-GenToken</w:t>
      </w:r>
    </w:p>
    <w:p w14:paraId="34392BD0" w14:textId="5FF86D52" w:rsidR="00067512" w:rsidRDefault="00067512" w:rsidP="00C23781">
      <w:pPr>
        <w:pStyle w:val="3"/>
        <w:spacing w:before="156" w:after="156"/>
      </w:pPr>
      <w:bookmarkStart w:id="36" w:name="_Toc133260857"/>
      <m:oMath>
        <m:r>
          <w:rPr>
            <w:rFonts w:ascii="Cambria Math" w:hAnsi="Cambria Math"/>
          </w:rPr>
          <m:t>Search</m:t>
        </m:r>
        <m:r>
          <w:rPr>
            <w:rFonts w:ascii="Cambria Math"/>
          </w:rPr>
          <m:t xml:space="preserve"> </m:t>
        </m:r>
      </m:oMath>
      <w:r>
        <w:rPr>
          <w:rFonts w:hint="eastAsia"/>
        </w:rPr>
        <w:t>算法</w:t>
      </w:r>
      <w:bookmarkEnd w:id="36"/>
    </w:p>
    <w:p w14:paraId="28FF46D5" w14:textId="279DCF50"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3C2ABBC5"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w:r w:rsidR="00725EAD">
        <w:rPr>
          <w:rFonts w:hint="eastAsia"/>
        </w:rPr>
        <w:t xml:space="preserve"> </w:t>
      </w:r>
      <m:oMath>
        <m:r>
          <m:rPr>
            <m:scr m:val="script"/>
          </m:rPr>
          <w:rPr>
            <w:rFonts w:ascii="Cambria Math" w:hAnsi="Cambria Math"/>
          </w:rPr>
          <m:t xml:space="preserve">C </m:t>
        </m:r>
      </m:oMath>
      <w:r w:rsidR="00E3542B">
        <w:rPr>
          <w:rFonts w:hint="eastAsia"/>
        </w:rPr>
        <w:t>使用</w:t>
      </w:r>
      <w:r w:rsidR="0094648A">
        <w:rPr>
          <w:rFonts w:hint="eastAsia"/>
        </w:rPr>
        <w:t>从</w:t>
      </w:r>
      <w:r w:rsidR="009A6731">
        <w:rPr>
          <w:rFonts w:hint="eastAsia"/>
        </w:rPr>
        <w:t xml:space="preserve"> </w:t>
      </w:r>
      <m:oMath>
        <m:r>
          <m:rPr>
            <m:scr m:val="script"/>
          </m:rPr>
          <w:rPr>
            <w:rFonts w:ascii="Cambria Math" w:hAnsi="Cambria Math"/>
          </w:rPr>
          <m:t>D</m:t>
        </m:r>
      </m:oMath>
      <w:r w:rsidR="009A6731">
        <w:rPr>
          <w:rFonts w:hint="eastAsia"/>
        </w:rPr>
        <w:t xml:space="preserve"> </w:t>
      </w:r>
      <w:r w:rsidR="009A6731">
        <w:rPr>
          <w:rFonts w:hint="eastAsia"/>
        </w:rPr>
        <w:t>接收带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A6731">
        <w:rPr>
          <w:rFonts w:hint="eastAsia"/>
        </w:rPr>
        <w:t>签名搜索</w:t>
      </w:r>
      <w:r w:rsidR="00AD3ECC">
        <w:rPr>
          <w:rFonts w:hint="eastAsia"/>
        </w:rPr>
        <w:t>令牌</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7C0DFC25"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C629F9">
        <w:rPr>
          <w:rFonts w:hint="eastAsia"/>
        </w:rPr>
        <w:t>验证</w:t>
      </w:r>
      <w:r w:rsidR="00DB3CAE">
        <w:rPr>
          <w:rFonts w:hint="eastAsia"/>
        </w:rPr>
        <w:t>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6039567E" w14:textId="476098C7"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lastRenderedPageBreak/>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A928DD"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77777777" w:rsidR="00A91DFD" w:rsidRDefault="00663D0F" w:rsidP="00A91DFD">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A928DD"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A928DD"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A928DD"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42C41797" w:rsidR="0089250A" w:rsidRPr="00BC3434" w:rsidRDefault="007F4A0E" w:rsidP="003177E5">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oMath>
      <w:r w:rsidR="00306EE0" w:rsidRPr="008253CF">
        <w:rPr>
          <w:rFonts w:hint="eastAsia"/>
        </w:rPr>
        <w:t xml:space="preserve"> </w:t>
      </w:r>
      <w:r w:rsidR="0089250A" w:rsidRPr="008253CF">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A928DD"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A928DD"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3"/>
      </w:pPr>
      <w:bookmarkStart w:id="37"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7"/>
      <w:r>
        <w:t xml:space="preserve"> MC-JXT-S</w:t>
      </w:r>
      <w:r>
        <w:rPr>
          <w:rFonts w:hint="eastAsia"/>
        </w:rPr>
        <w:t>earch</w:t>
      </w:r>
    </w:p>
    <w:p w14:paraId="7AB31910" w14:textId="7681C3C8" w:rsidR="006E5078" w:rsidRDefault="006E5078" w:rsidP="00142AAA">
      <w:pPr>
        <w:pStyle w:val="2"/>
        <w:spacing w:before="156" w:after="156" w:line="240" w:lineRule="auto"/>
      </w:pPr>
      <w:bookmarkStart w:id="38" w:name="_Toc133260858"/>
      <w:r>
        <w:lastRenderedPageBreak/>
        <w:t>MC-JXT</w:t>
      </w:r>
      <w:r>
        <w:rPr>
          <w:rFonts w:hint="eastAsia"/>
        </w:rPr>
        <w:t>协议正确性分析</w:t>
      </w:r>
      <w:bookmarkEnd w:id="38"/>
    </w:p>
    <w:p w14:paraId="074BEBE0" w14:textId="6522BF4C"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265D74">
        <w:rPr>
          <w:rFonts w:hint="eastAsia"/>
        </w:rPr>
        <w:t>对于任意查询</w:t>
      </w:r>
      <w:r w:rsidR="00922669">
        <w:rPr>
          <w:rFonts w:hint="eastAsia"/>
        </w:rPr>
        <w:t xml:space="preserve"> </w:t>
      </w:r>
      <m:oMath>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A928DD" w:rsidP="00B23794">
      <w:pPr>
        <w:spacing w:beforeLines="50" w:before="156"/>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A928DD" w:rsidP="00B23794">
      <w:pPr>
        <w:spacing w:afterLines="50" w:after="156"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8EB0676"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A928DD" w:rsidP="00B23794">
      <w:pPr>
        <w:spacing w:beforeLines="50" w:before="156"/>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A928DD" w:rsidP="00B23794">
      <w:pPr>
        <w:spacing w:afterLines="50" w:after="156"/>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B23794">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A928DD" w:rsidP="00B23794">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w:lastRenderedPageBreak/>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A928DD"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A928DD"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39" w:name="_Ref132098351"/>
      <w:bookmarkStart w:id="40" w:name="_Toc133260859"/>
      <w:r>
        <w:t>MC-JXT</w:t>
      </w:r>
      <w:r w:rsidR="00650624">
        <w:rPr>
          <w:rFonts w:hint="eastAsia"/>
        </w:rPr>
        <w:t>协议</w:t>
      </w:r>
      <w:r>
        <w:rPr>
          <w:rFonts w:hint="eastAsia"/>
        </w:rPr>
        <w:t>安全性分析</w:t>
      </w:r>
      <w:bookmarkEnd w:id="39"/>
      <w:bookmarkEnd w:id="40"/>
    </w:p>
    <w:p w14:paraId="2B687337" w14:textId="034CEF69"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0CFC" w:rsidRPr="00B80CFC">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1" w:name="_Toc133260860"/>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1"/>
    </w:p>
    <w:p w14:paraId="166100B1" w14:textId="5F0860FB"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953318">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953318" w:rsidRPr="00B80CFC">
        <w:rPr>
          <w:noProof/>
          <w:vertAlign w:val="superscript"/>
        </w:rPr>
        <w:t>[12]</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77777777" w:rsidR="008E7709" w:rsidRDefault="00BE194C" w:rsidP="008E7709">
      <w:pPr>
        <w:pStyle w:val="3"/>
        <w:spacing w:before="156" w:after="156"/>
      </w:pPr>
      <w:bookmarkStart w:id="42" w:name="_Ref133209795"/>
      <w:bookmarkStart w:id="43" w:name="_Toc133260861"/>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2"/>
      <w:bookmarkEnd w:id="43"/>
    </w:p>
    <w:p w14:paraId="5B61B94B" w14:textId="533C63B6"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w:t>
      </w:r>
      <w:r w:rsidR="00B425CC">
        <w:rPr>
          <w:rFonts w:hint="eastAsia"/>
        </w:rPr>
        <w:lastRenderedPageBreak/>
        <w:t>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A928DD"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679278E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B80CFC">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B80CFC" w:rsidRPr="00B80CFC">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lastRenderedPageBreak/>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2C05D2E1" w14:textId="05E6C2BC" w:rsidR="00023CDE" w:rsidRPr="00EF02B2" w:rsidRDefault="007C6692" w:rsidP="00B23794">
      <w:pPr>
        <w:rPr>
          <w:i/>
        </w:rPr>
      </w:pPr>
      <w:r>
        <w:rPr>
          <w:rFonts w:hint="eastAsia"/>
          <w:b/>
          <w:bCs/>
        </w:rPr>
        <w:t>定理</w:t>
      </w:r>
      <w:r w:rsidR="00654F10">
        <w:rPr>
          <w:rFonts w:hint="eastAsia"/>
          <w:b/>
          <w:bCs/>
        </w:rPr>
        <w:t>1</w:t>
      </w:r>
      <w:r w:rsidR="00654F10">
        <w:rPr>
          <w:rFonts w:hint="eastAsia"/>
        </w:rPr>
        <w:t>：令泄露函数为</w:t>
      </w:r>
      <w:r w:rsidR="00654F10">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oMath>
      <w:r w:rsidR="00654F10">
        <w:rPr>
          <w:rFonts w:hint="eastAsia"/>
        </w:rPr>
        <w:t xml:space="preserve"> </w:t>
      </w:r>
      <w:r w:rsidR="00654F10">
        <w:rPr>
          <w:rFonts w:hint="eastAsia"/>
        </w:rPr>
        <w:t>是一个安全的伪随机函数。（</w:t>
      </w:r>
      <w:r w:rsidR="00654F10">
        <w:rPr>
          <w:rFonts w:hint="eastAsia"/>
        </w:rPr>
        <w:t>2</w:t>
      </w:r>
      <w:r w:rsidR="00654F10">
        <w:rPr>
          <w:rFonts w:hint="eastAsia"/>
        </w:rPr>
        <w:t>）</w:t>
      </w:r>
      <m:oMath>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r w:rsidR="006D5B8C">
        <w:rPr>
          <w:rFonts w:hint="eastAsia"/>
        </w:rPr>
        <w:t>定理</w:t>
      </w:r>
      <w:r w:rsidR="006D5B8C">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4" w:name="_Ref132096996"/>
      <w:bookmarkStart w:id="45" w:name="_Toc133260862"/>
      <w:r w:rsidRPr="00E970F0">
        <w:t>MC-JXT</w:t>
      </w:r>
      <w:r w:rsidR="00557102" w:rsidRPr="00E970F0">
        <w:rPr>
          <w:rFonts w:hint="eastAsia"/>
        </w:rPr>
        <w:t>协议理论开销分析</w:t>
      </w:r>
      <w:bookmarkEnd w:id="44"/>
      <w:bookmarkEnd w:id="45"/>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6" w:name="_Toc133260863"/>
      <w:r w:rsidRPr="00E970F0">
        <w:rPr>
          <w:rFonts w:hint="eastAsia"/>
        </w:rPr>
        <w:t>存储开销</w:t>
      </w:r>
      <w:bookmarkEnd w:id="46"/>
    </w:p>
    <w:p w14:paraId="6713C46C" w14:textId="3DC7D9AC"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lastRenderedPageBreak/>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196F923" w:rsidR="00E654CB" w:rsidRPr="00F23C80"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F23C80">
        <w:rPr>
          <w:rFonts w:hint="eastAsia"/>
        </w:rPr>
        <w:t>。</w:t>
      </w:r>
    </w:p>
    <w:p w14:paraId="1072268B" w14:textId="2DC574F9" w:rsidR="00E53D00" w:rsidRPr="00D305D0" w:rsidRDefault="009F671E" w:rsidP="009B6DBF">
      <w:pPr>
        <w:pStyle w:val="3"/>
        <w:spacing w:before="156" w:after="156"/>
      </w:pPr>
      <w:bookmarkStart w:id="47" w:name="_Ref132016741"/>
      <w:bookmarkStart w:id="48" w:name="_Toc133260864"/>
      <w:r w:rsidRPr="00D305D0">
        <w:rPr>
          <w:rFonts w:hint="eastAsia"/>
        </w:rPr>
        <w:t>计算</w:t>
      </w:r>
      <w:r w:rsidR="00E53D00" w:rsidRPr="00D305D0">
        <w:rPr>
          <w:rFonts w:hint="eastAsia"/>
        </w:rPr>
        <w:t>开销</w:t>
      </w:r>
      <w:bookmarkEnd w:id="47"/>
      <w:bookmarkEnd w:id="48"/>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7B4402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w:t>
      </w:r>
      <w:r w:rsidR="00AD3ECC">
        <w:rPr>
          <w:rFonts w:hint="eastAsia"/>
        </w:rPr>
        <w:t>令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49" w:name="_Toc133260865"/>
      <w:r w:rsidRPr="00DE4DD7">
        <w:rPr>
          <w:rFonts w:hint="eastAsia"/>
        </w:rPr>
        <w:t>通信</w:t>
      </w:r>
      <w:r w:rsidR="00E53D00" w:rsidRPr="00DE4DD7">
        <w:rPr>
          <w:rFonts w:hint="eastAsia"/>
        </w:rPr>
        <w:t>开销</w:t>
      </w:r>
      <w:bookmarkEnd w:id="49"/>
    </w:p>
    <w:p w14:paraId="11295D1E" w14:textId="277BD6D0" w:rsidR="00B95BB9" w:rsidRPr="004100B4" w:rsidRDefault="00B95BB9" w:rsidP="00FC01EB">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2032CBE4" w14:textId="626AA0D3" w:rsidR="0001087E" w:rsidRDefault="0001087E" w:rsidP="000514E6">
      <w:pPr>
        <w:pStyle w:val="1"/>
        <w:spacing w:before="249" w:after="156"/>
        <w:rPr>
          <w:shd w:val="clear" w:color="auto" w:fill="FFFFFF"/>
        </w:rPr>
      </w:pPr>
      <w:bookmarkStart w:id="50" w:name="_Toc133260866"/>
      <w:r>
        <w:rPr>
          <w:rFonts w:hint="eastAsia"/>
          <w:shd w:val="clear" w:color="auto" w:fill="FFFFFF"/>
        </w:rPr>
        <w:lastRenderedPageBreak/>
        <w:t>协议</w:t>
      </w:r>
      <w:r w:rsidRPr="0001087E">
        <w:rPr>
          <w:shd w:val="clear" w:color="auto" w:fill="FFFFFF"/>
        </w:rPr>
        <w:t>实现以及性能测试</w:t>
      </w:r>
      <w:bookmarkEnd w:id="50"/>
    </w:p>
    <w:p w14:paraId="0DB2DADE" w14:textId="25BB1CF3"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1" w:name="_Toc133260867"/>
      <w:r>
        <w:rPr>
          <w:rFonts w:hint="eastAsia"/>
        </w:rPr>
        <w:t>协议实现</w:t>
      </w:r>
      <w:bookmarkEnd w:id="51"/>
    </w:p>
    <w:p w14:paraId="1B769A2A" w14:textId="384DD22C"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53AB851A"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B80CFC">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B80CFC" w:rsidRPr="00B80CFC">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2" w:name="_Toc133260868"/>
      <w:r>
        <w:rPr>
          <w:rFonts w:hint="eastAsia"/>
        </w:rPr>
        <w:t>性能测试</w:t>
      </w:r>
      <w:bookmarkEnd w:id="52"/>
    </w:p>
    <w:p w14:paraId="3CED6FF4" w14:textId="1CF58945" w:rsidR="00631A8C" w:rsidRDefault="00631A8C" w:rsidP="009B6DBF">
      <w:pPr>
        <w:pStyle w:val="3"/>
        <w:spacing w:before="156" w:after="156"/>
      </w:pPr>
      <w:bookmarkStart w:id="53" w:name="_Ref132017632"/>
      <w:bookmarkStart w:id="54" w:name="_Toc133260869"/>
      <w:r>
        <w:rPr>
          <w:rFonts w:hint="eastAsia"/>
        </w:rPr>
        <w:t>数据集</w:t>
      </w:r>
      <w:bookmarkEnd w:id="53"/>
      <w:bookmarkEnd w:id="54"/>
    </w:p>
    <w:p w14:paraId="3E7215B1" w14:textId="0810914A"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B80CFC">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B80CFC" w:rsidRPr="00B80CFC">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A928DD"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5" w:name="_Toc133260870"/>
      <w:r>
        <w:rPr>
          <w:rFonts w:hint="eastAsia"/>
        </w:rPr>
        <w:t>实验</w:t>
      </w:r>
      <w:r w:rsidR="00B95D0C">
        <w:rPr>
          <w:rFonts w:hint="eastAsia"/>
        </w:rPr>
        <w:t>设计以及实验结果</w:t>
      </w:r>
      <w:bookmarkEnd w:id="55"/>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2"/>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48DEA788"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性能表</w:t>
      </w:r>
      <w:r w:rsidR="00962F0A" w:rsidRPr="00962F0A">
        <w:rPr>
          <w:rFonts w:hint="eastAsia"/>
        </w:rPr>
        <w:t>现</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2E7F266A"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的性能随查询规模呈现线性或者次线性的关系，有着较好的性能表现。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6" w:name="_Ref132015817"/>
      <w:bookmarkStart w:id="57"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6"/>
      <w:r>
        <w:rPr>
          <w:rFonts w:hint="eastAsia"/>
        </w:rPr>
        <w:t xml:space="preserve"> </w:t>
      </w:r>
      <w:r w:rsidRPr="0024656E">
        <w:t>MC-JXT</w:t>
      </w:r>
      <w:r w:rsidRPr="0024656E">
        <w:t>运行时间随查询规模的变化</w:t>
      </w:r>
      <w:bookmarkEnd w:id="57"/>
    </w:p>
    <w:p w14:paraId="004E4490" w14:textId="360A603B"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oMath>
      <w:r w:rsidR="00A506CB">
        <w:rPr>
          <w:rFonts w:hint="eastAsia"/>
        </w:rPr>
        <w:t xml:space="preserve"> </w:t>
      </w:r>
      <w:r w:rsidR="0060512E">
        <w:rPr>
          <w:rFonts w:hint="eastAsia"/>
        </w:rPr>
        <w:t>阶段</w:t>
      </w:r>
      <w:r w:rsidR="00F8730E">
        <w:rPr>
          <w:rFonts w:hint="eastAsia"/>
        </w:rPr>
        <w:t>性能</w:t>
      </w:r>
      <w:r w:rsidR="00C40B1A">
        <w:rPr>
          <w:rFonts w:hint="eastAsia"/>
        </w:rPr>
        <w:t>的影响因素</w:t>
      </w:r>
    </w:p>
    <w:p w14:paraId="471A8F06" w14:textId="5D304487" w:rsidR="0022157B" w:rsidRPr="00B748D8" w:rsidRDefault="0022157B" w:rsidP="00436C2A">
      <w:r>
        <w:tab/>
      </w:r>
      <w:r>
        <w:rPr>
          <w:rFonts w:hint="eastAsia"/>
        </w:rPr>
        <w:t>本</w:t>
      </w:r>
      <w:r w:rsidR="007B7A32">
        <w:rPr>
          <w:rFonts w:hint="eastAsia"/>
        </w:rPr>
        <w:t>段实验主要</w:t>
      </w:r>
      <w:r w:rsidR="00B748D8">
        <w:rPr>
          <w:rFonts w:hint="eastAsia"/>
        </w:rPr>
        <w:t>探究</w:t>
      </w:r>
      <w:r w:rsidR="00B748D8">
        <w:rPr>
          <w:rFonts w:hint="eastAsia"/>
        </w:rPr>
        <w:t xml:space="preserve"> </w:t>
      </w:r>
      <m:oMath>
        <m:r>
          <w:rPr>
            <w:rFonts w:ascii="Cambria Math" w:hAnsi="Cambria Math"/>
          </w:rPr>
          <m:t>EDBSetup</m:t>
        </m:r>
      </m:oMath>
      <w:r w:rsidR="00B748D8">
        <w:rPr>
          <w:iCs/>
        </w:rPr>
        <w:t xml:space="preserve"> </w:t>
      </w:r>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3"/>
      </w:pPr>
      <w:bookmarkStart w:id="58"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58"/>
      <w:r>
        <w:t xml:space="preserve"> EDBS</w:t>
      </w:r>
      <w:r>
        <w:rPr>
          <w:rFonts w:hint="eastAsia"/>
        </w:rPr>
        <w:t>et</w:t>
      </w:r>
      <w:r>
        <w:t>up</w:t>
      </w:r>
      <w:r>
        <w:rPr>
          <w:rFonts w:hint="eastAsia"/>
        </w:rPr>
        <w:t>运行时间与数据库规模的关系</w:t>
      </w:r>
    </w:p>
    <w:p w14:paraId="48C8CF29" w14:textId="7B386E6B"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fldChar w:fldCharType="end"/>
      </w:r>
      <w:r>
        <w:rPr>
          <w:rFonts w:hint="eastAsia"/>
        </w:rPr>
        <w:t>为实验结果。</w:t>
      </w:r>
    </w:p>
    <w:p w14:paraId="37B1F36A" w14:textId="27786984" w:rsidR="003C3C4F" w:rsidRDefault="003C3C4F" w:rsidP="00421355">
      <w:pPr>
        <w:pStyle w:val="af3"/>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415466BC" w:rsidR="00790812" w:rsidRDefault="008F347A" w:rsidP="00790812">
      <w:r>
        <w:tab/>
        <w:t xml:space="preserve">2. </w:t>
      </w:r>
      <m:oMath>
        <m:r>
          <w:rPr>
            <w:rFonts w:ascii="Cambria Math" w:hAnsi="Cambria Math"/>
          </w:rPr>
          <m:t>EDBSetup</m:t>
        </m:r>
      </m:oMath>
      <w:r w:rsidR="00E80CDA">
        <w:rPr>
          <w:rFonts w:hint="eastAsia"/>
        </w:rPr>
        <w:t xml:space="preserve"> </w:t>
      </w:r>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250379F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4"/>
        <w:spacing w:afterLines="50" w:after="156"/>
      </w:pPr>
      <w:bookmarkStart w:id="59"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59"/>
      <w:r>
        <w:t xml:space="preserve"> T1,T2,T3</w:t>
      </w:r>
      <w:r>
        <w:rPr>
          <w:rFonts w:hint="eastAsia"/>
        </w:rPr>
        <w:t>取值</w:t>
      </w:r>
    </w:p>
    <w:tbl>
      <w:tblPr>
        <w:tblStyle w:val="af2"/>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3"/>
      </w:pPr>
      <w:bookmarkStart w:id="60"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0"/>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3BB8805F"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3"/>
      </w:pPr>
      <w:bookmarkStart w:id="61" w:name="_Ref132098684"/>
      <w:bookmarkStart w:id="62"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1"/>
      <w:r>
        <w:t xml:space="preserve"> </w:t>
      </w:r>
      <w:r>
        <w:rPr>
          <w:rFonts w:hint="eastAsia"/>
        </w:rPr>
        <w:t>不同</w:t>
      </w:r>
      <w:r>
        <w:rPr>
          <w:rFonts w:hint="eastAsia"/>
        </w:rPr>
        <w:t>T</w:t>
      </w:r>
      <w:r>
        <w:rPr>
          <w:rFonts w:hint="eastAsia"/>
        </w:rPr>
        <w:t>下时延增量的比例关系</w:t>
      </w:r>
      <w:bookmarkEnd w:id="62"/>
    </w:p>
    <w:p w14:paraId="77F9A475" w14:textId="2E17E28A"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A42B54">
        <w:t xml:space="preserve"> </w:t>
      </w:r>
      <w:r w:rsidR="00A42B54">
        <w:rPr>
          <w:rFonts w:hint="eastAsia"/>
        </w:rPr>
        <w:t>不同</w:t>
      </w:r>
      <w:r w:rsidR="00A42B54">
        <w:rPr>
          <w:rFonts w:hint="eastAsia"/>
        </w:rPr>
        <w:t>T</w:t>
      </w:r>
      <w:r w:rsidR="00A42B54">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1126BA91"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1F350DA5" w:rsidR="0033777B" w:rsidRDefault="002D6C0C" w:rsidP="00613C55">
      <w:pPr>
        <w:ind w:firstLine="420"/>
      </w:pPr>
      <w:r>
        <w:rPr>
          <w:rFonts w:hint="eastAsia"/>
        </w:rPr>
        <w:t>本实验</w:t>
      </w:r>
      <w:r w:rsidR="0030011F">
        <w:rPr>
          <w:rFonts w:hint="eastAsia"/>
        </w:rPr>
        <w:t>首先</w:t>
      </w:r>
      <w:r w:rsidR="00A50AFD">
        <w:rPr>
          <w:rFonts w:hint="eastAsia"/>
        </w:rPr>
        <w:t>探究</w:t>
      </w:r>
      <w:r w:rsidR="00A50AFD">
        <w:rPr>
          <w:rFonts w:hint="eastAsia"/>
        </w:rPr>
        <w:t xml:space="preserve"> </w:t>
      </w:r>
      <m:oMath>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3"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3"/>
      <w:r>
        <w:t xml:space="preserve"> S</w:t>
      </w:r>
      <w:r>
        <w:rPr>
          <w:rFonts w:hint="eastAsia"/>
        </w:rPr>
        <w:t>earch</w:t>
      </w:r>
      <w:r>
        <w:rPr>
          <w:rFonts w:hint="eastAsia"/>
        </w:rPr>
        <w:t>运行时间与查询规模的关系</w:t>
      </w:r>
    </w:p>
    <w:p w14:paraId="6670AAC1" w14:textId="251277B4" w:rsidR="002B2D64" w:rsidRPr="003A3E32" w:rsidRDefault="00AF519B" w:rsidP="009E1CCD">
      <w:r>
        <w:lastRenderedPageBreak/>
        <w:tab/>
      </w:r>
      <w:r w:rsidR="005C276A">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sidR="005C276A">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4"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4"/>
      <w:r>
        <w:t xml:space="preserve"> </w:t>
      </w:r>
      <w:r>
        <w:rPr>
          <w:rFonts w:hint="eastAsia"/>
        </w:rPr>
        <w:t>固定查询规模的下</w:t>
      </w:r>
      <w:r>
        <w:rPr>
          <w:rFonts w:hint="eastAsia"/>
        </w:rPr>
        <w:t>Search</w:t>
      </w:r>
      <w:r>
        <w:rPr>
          <w:rFonts w:hint="eastAsia"/>
        </w:rPr>
        <w:t>运行时间与数据库规模的关系</w:t>
      </w:r>
    </w:p>
    <w:p w14:paraId="304F7F96" w14:textId="5C1E8B2E"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这说明</w:t>
      </w:r>
      <w:r w:rsidR="00592F07">
        <w:rPr>
          <w:rFonts w:hint="eastAsia"/>
        </w:rPr>
        <w:t>M</w:t>
      </w:r>
      <w:r w:rsidR="00592F07">
        <w:t>C-JXT</w:t>
      </w:r>
      <w:r w:rsidR="00592F07">
        <w:rPr>
          <w:rFonts w:hint="eastAsia"/>
        </w:rPr>
        <w:t>协议</w:t>
      </w:r>
      <w:r w:rsidR="007524C6">
        <w:rPr>
          <w:rFonts w:hint="eastAsia"/>
        </w:rPr>
        <w:t>的</w:t>
      </w:r>
      <w:r w:rsidR="00E8524C">
        <w:rPr>
          <w:rFonts w:hint="eastAsia"/>
        </w:rPr>
        <w:t>数据</w:t>
      </w:r>
      <w:r w:rsidR="007524C6">
        <w:rPr>
          <w:rFonts w:hint="eastAsia"/>
        </w:rPr>
        <w:t>检索阶段</w:t>
      </w:r>
      <w:r w:rsidR="00592F07">
        <w:rPr>
          <w:rFonts w:hint="eastAsia"/>
        </w:rPr>
        <w:t>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5" w:name="_Toc133260871"/>
      <w:r>
        <w:rPr>
          <w:rFonts w:hint="eastAsia"/>
          <w:shd w:val="clear" w:color="auto" w:fill="FFFFFF"/>
        </w:rPr>
        <w:lastRenderedPageBreak/>
        <w:t>总结与展望</w:t>
      </w:r>
      <w:bookmarkEnd w:id="65"/>
    </w:p>
    <w:p w14:paraId="62E46422" w14:textId="579771B7" w:rsidR="000C3811" w:rsidRDefault="00DB2CC3" w:rsidP="00C31217">
      <w:pPr>
        <w:pStyle w:val="2"/>
        <w:spacing w:before="156" w:after="156"/>
      </w:pPr>
      <w:bookmarkStart w:id="66" w:name="_Toc133260872"/>
      <w:r>
        <w:rPr>
          <w:rFonts w:hint="eastAsia"/>
        </w:rPr>
        <w:t>本文总结</w:t>
      </w:r>
      <w:bookmarkEnd w:id="66"/>
    </w:p>
    <w:p w14:paraId="05D37A5E" w14:textId="092495E3"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5444DC">
        <w:rPr>
          <w:rFonts w:hint="eastAsia"/>
        </w:rPr>
        <w:t>Join</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22DE583" w:rsidR="00C7206E" w:rsidRDefault="00C7601A" w:rsidP="002001AE">
      <w:pPr>
        <w:ind w:firstLine="420"/>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p>
    <w:p w14:paraId="1BF7D05E" w14:textId="77777777" w:rsidR="00C7206E" w:rsidRDefault="00B00A26" w:rsidP="007E4FE3">
      <w:pPr>
        <w:ind w:firstLine="420"/>
      </w:pPr>
      <w:r>
        <w:rPr>
          <w:rFonts w:hint="eastAsia"/>
        </w:rPr>
        <w:t>此外，</w:t>
      </w:r>
      <w:r w:rsidR="00123C6E">
        <w:rPr>
          <w:rFonts w:hint="eastAsia"/>
        </w:rPr>
        <w:t>本文对</w:t>
      </w:r>
      <w:r w:rsidR="00123C6E">
        <w:rPr>
          <w:rFonts w:hint="eastAsia"/>
        </w:rPr>
        <w:t>M</w:t>
      </w:r>
      <w:r w:rsidR="00123C6E">
        <w:t>C-JXT</w:t>
      </w:r>
      <w:r w:rsidR="00123C6E">
        <w:rPr>
          <w:rFonts w:hint="eastAsia"/>
        </w:rPr>
        <w:t>进行了</w:t>
      </w:r>
      <w:r w:rsidR="004D2B4D">
        <w:rPr>
          <w:rFonts w:hint="eastAsia"/>
        </w:rPr>
        <w:t>完备的</w:t>
      </w:r>
      <w:r w:rsidR="00123C6E">
        <w:rPr>
          <w:rFonts w:hint="eastAsia"/>
        </w:rPr>
        <w:t>安全性和性能开销的理论分析。安全性分析显示</w:t>
      </w:r>
      <w:r w:rsidR="00123C6E">
        <w:rPr>
          <w:rFonts w:hint="eastAsia"/>
        </w:rPr>
        <w:t>M</w:t>
      </w:r>
      <w:r w:rsidR="00123C6E">
        <w:t>C-JXT</w:t>
      </w:r>
      <w:r w:rsidR="00123C6E">
        <w:rPr>
          <w:rFonts w:hint="eastAsia"/>
        </w:rPr>
        <w:t>满足恶意客户端、诚实且好奇服务端条件下的基于模拟的安全性</w:t>
      </w:r>
      <w:r w:rsidR="00A81B4D">
        <w:rPr>
          <w:rFonts w:hint="eastAsia"/>
        </w:rPr>
        <w:t>。</w:t>
      </w:r>
      <w:r w:rsidR="00123C6E">
        <w:rPr>
          <w:rFonts w:hint="eastAsia"/>
        </w:rPr>
        <w:t>性能开销分析显示</w:t>
      </w:r>
      <w:r w:rsidR="00123C6E">
        <w:rPr>
          <w:rFonts w:hint="eastAsia"/>
        </w:rPr>
        <w:t>M</w:t>
      </w:r>
      <w:r w:rsidR="00123C6E">
        <w:t>C-JXT</w:t>
      </w:r>
      <w:r w:rsidR="00123C6E">
        <w:rPr>
          <w:rFonts w:hint="eastAsia"/>
        </w:rPr>
        <w:t>存储开销与</w:t>
      </w:r>
      <w:r w:rsidR="00123C6E">
        <w:rPr>
          <w:rFonts w:hint="eastAsia"/>
        </w:rPr>
        <w:t>Join</w:t>
      </w:r>
      <w:r w:rsidR="00123C6E">
        <w:rPr>
          <w:rFonts w:hint="eastAsia"/>
        </w:rPr>
        <w:t>属性个数相关，与传统方案相比开销较小；计算开销随查询规模呈现线性关系，且在查询规模一定时，计算开销不与数据库规模大小相关。</w:t>
      </w:r>
    </w:p>
    <w:p w14:paraId="3EBF2AF7" w14:textId="2D97F78F" w:rsidR="00123C6E" w:rsidRPr="00123C6E" w:rsidRDefault="007E4FE3" w:rsidP="007E4FE3">
      <w:pPr>
        <w:ind w:firstLine="420"/>
      </w:pPr>
      <w:r>
        <w:rPr>
          <w:rFonts w:hint="eastAsia"/>
        </w:rPr>
        <w:t>最后，</w:t>
      </w:r>
      <w:r w:rsidR="00123C6E">
        <w:rPr>
          <w:rFonts w:hint="eastAsia"/>
        </w:rPr>
        <w:t>本文</w:t>
      </w:r>
      <w:r w:rsidR="002E297E">
        <w:rPr>
          <w:rFonts w:hint="eastAsia"/>
        </w:rPr>
        <w:t>对</w:t>
      </w:r>
      <w:r w:rsidR="00123C6E">
        <w:rPr>
          <w:rFonts w:hint="eastAsia"/>
        </w:rPr>
        <w:t>M</w:t>
      </w:r>
      <w:r w:rsidR="00123C6E">
        <w:t>C-JXT</w:t>
      </w:r>
      <w:r w:rsidR="005D12D3">
        <w:rPr>
          <w:rFonts w:hint="eastAsia"/>
        </w:rPr>
        <w:t>进行</w:t>
      </w:r>
      <w:r w:rsidR="00DD1989">
        <w:rPr>
          <w:rFonts w:hint="eastAsia"/>
        </w:rPr>
        <w:t>了</w:t>
      </w:r>
      <w:r w:rsidR="001E0159">
        <w:rPr>
          <w:rFonts w:hint="eastAsia"/>
        </w:rPr>
        <w:t>代码</w:t>
      </w:r>
      <w:r w:rsidR="00123C6E">
        <w:rPr>
          <w:rFonts w:hint="eastAsia"/>
        </w:rPr>
        <w:t>实现，并设计实验测试了协议的性能表现以及性能主要制约因素。实验验证</w:t>
      </w:r>
      <w:r w:rsidR="002500F6">
        <w:rPr>
          <w:rFonts w:hint="eastAsia"/>
        </w:rPr>
        <w:t>了</w:t>
      </w:r>
      <w:r w:rsidR="00123C6E">
        <w:rPr>
          <w:rFonts w:hint="eastAsia"/>
        </w:rPr>
        <w:t>理论性能分析的结论，并说明</w:t>
      </w:r>
      <w:r w:rsidR="00123C6E">
        <w:rPr>
          <w:rFonts w:hint="eastAsia"/>
        </w:rPr>
        <w:t>M</w:t>
      </w:r>
      <w:r w:rsidR="00123C6E">
        <w:t>C-JXT</w:t>
      </w:r>
      <w:r w:rsidR="00123C6E">
        <w:rPr>
          <w:rFonts w:hint="eastAsia"/>
        </w:rPr>
        <w:t>在实际应用场景中性能优越，例如在查询规模为</w:t>
      </w:r>
      <w:r w:rsidR="00123C6E" w:rsidRPr="00AC78CE">
        <w:t>455281</w:t>
      </w:r>
      <w:r w:rsidR="00123C6E">
        <w:rPr>
          <w:rFonts w:hint="eastAsia"/>
        </w:rPr>
        <w:t>条记录时，协议运行时间仅为</w:t>
      </w:r>
      <w:r w:rsidR="00123C6E">
        <w:rPr>
          <w:rFonts w:hint="eastAsia"/>
        </w:rPr>
        <w:t>1</w:t>
      </w:r>
      <w:r w:rsidR="00123C6E">
        <w:t>.093</w:t>
      </w:r>
      <w:r w:rsidR="00123C6E">
        <w:rPr>
          <w:rFonts w:hint="eastAsia"/>
        </w:rPr>
        <w:t>秒；在查询规模为</w:t>
      </w:r>
      <w:r w:rsidR="00123C6E" w:rsidRPr="00E44E4D">
        <w:t>4167792</w:t>
      </w:r>
      <w:r w:rsidR="00123C6E">
        <w:rPr>
          <w:rFonts w:hint="eastAsia"/>
        </w:rPr>
        <w:t>条记录时，协议运行时间仅为</w:t>
      </w:r>
      <w:r w:rsidR="00123C6E">
        <w:rPr>
          <w:rFonts w:hint="eastAsia"/>
        </w:rPr>
        <w:t>5</w:t>
      </w:r>
      <w:r w:rsidR="00123C6E">
        <w:t>.389</w:t>
      </w:r>
      <w:r w:rsidR="00123C6E">
        <w:rPr>
          <w:rFonts w:hint="eastAsia"/>
        </w:rPr>
        <w:t>秒</w:t>
      </w:r>
      <w:r w:rsidR="00BE4501">
        <w:rPr>
          <w:rFonts w:hint="eastAsia"/>
        </w:rPr>
        <w:t>，这足以说明</w:t>
      </w:r>
      <w:r w:rsidR="003625C0">
        <w:t>MC-JXT</w:t>
      </w:r>
      <w:r w:rsidR="000E7371">
        <w:rPr>
          <w:rFonts w:hint="eastAsia"/>
        </w:rPr>
        <w:t>可以高效支持</w:t>
      </w:r>
      <w:r w:rsidR="00DA091E">
        <w:rPr>
          <w:rFonts w:hint="eastAsia"/>
        </w:rPr>
        <w:t>多用户</w:t>
      </w:r>
      <w:r w:rsidR="00175C35">
        <w:rPr>
          <w:rFonts w:hint="eastAsia"/>
        </w:rPr>
        <w:t>场景下的</w:t>
      </w:r>
      <w:r w:rsidR="00DA091E">
        <w:rPr>
          <w:rFonts w:hint="eastAsia"/>
        </w:rPr>
        <w:t>J</w:t>
      </w:r>
      <w:r w:rsidR="00DA091E">
        <w:t>oin</w:t>
      </w:r>
      <w:r w:rsidR="00DA091E">
        <w:rPr>
          <w:rFonts w:hint="eastAsia"/>
        </w:rPr>
        <w:t>查询</w:t>
      </w:r>
      <w:r w:rsidR="00FE0C48">
        <w:rPr>
          <w:rFonts w:hint="eastAsia"/>
        </w:rPr>
        <w:t>。</w:t>
      </w:r>
    </w:p>
    <w:p w14:paraId="24E231C1" w14:textId="77777777" w:rsidR="00E93041" w:rsidRDefault="00DB2CC3" w:rsidP="00E93041">
      <w:pPr>
        <w:pStyle w:val="2"/>
        <w:spacing w:before="156" w:after="156"/>
      </w:pPr>
      <w:bookmarkStart w:id="67" w:name="_Toc133260873"/>
      <w:r>
        <w:rPr>
          <w:rFonts w:hint="eastAsia"/>
        </w:rPr>
        <w:t>工作展望</w:t>
      </w:r>
      <w:bookmarkEnd w:id="67"/>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w:t>
      </w:r>
      <w:r w:rsidR="00E15E64">
        <w:rPr>
          <w:rFonts w:hint="eastAsia"/>
        </w:rPr>
        <w:lastRenderedPageBreak/>
        <w:t>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wordWrap/>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68" w:name="_Toc133260874"/>
      <w:r w:rsidRPr="00730A22">
        <w:rPr>
          <w:rFonts w:hint="eastAsia"/>
        </w:rPr>
        <w:lastRenderedPageBreak/>
        <w:t>参考文献</w:t>
      </w:r>
      <w:bookmarkEnd w:id="68"/>
    </w:p>
    <w:p w14:paraId="373FDE5B" w14:textId="77777777" w:rsidR="00B80CFC" w:rsidRPr="009F43B2" w:rsidRDefault="00EE470B" w:rsidP="009F43B2">
      <w:pPr>
        <w:pStyle w:val="EndNoteBibliography"/>
        <w:spacing w:line="360" w:lineRule="auto"/>
        <w:ind w:left="720" w:hanging="720"/>
        <w:jc w:val="left"/>
        <w:rPr>
          <w:rFonts w:ascii="宋体" w:hAnsi="宋体"/>
          <w:sz w:val="24"/>
        </w:rPr>
      </w:pPr>
      <w:r w:rsidRPr="009F43B2">
        <w:rPr>
          <w:rFonts w:ascii="宋体" w:hAnsi="宋体" w:cstheme="minorBidi"/>
          <w:b/>
          <w:bCs/>
          <w:noProof w:val="0"/>
          <w:kern w:val="44"/>
          <w:sz w:val="24"/>
          <w:szCs w:val="44"/>
        </w:rPr>
        <w:fldChar w:fldCharType="begin"/>
      </w:r>
      <w:r w:rsidRPr="009F43B2">
        <w:rPr>
          <w:rFonts w:ascii="宋体" w:hAnsi="宋体"/>
          <w:sz w:val="24"/>
        </w:rPr>
        <w:instrText xml:space="preserve"> ADDIN EN.REFLIST </w:instrText>
      </w:r>
      <w:r w:rsidRPr="009F43B2">
        <w:rPr>
          <w:rFonts w:ascii="宋体" w:hAnsi="宋体" w:cstheme="minorBidi"/>
          <w:b/>
          <w:bCs/>
          <w:noProof w:val="0"/>
          <w:kern w:val="44"/>
          <w:sz w:val="24"/>
          <w:szCs w:val="44"/>
        </w:rPr>
        <w:fldChar w:fldCharType="separate"/>
      </w:r>
      <w:r w:rsidR="00B80CFC" w:rsidRPr="009F43B2">
        <w:rPr>
          <w:rFonts w:ascii="宋体" w:hAnsi="宋体"/>
          <w:sz w:val="24"/>
        </w:rPr>
        <w:t>[1]</w:t>
      </w:r>
      <w:r w:rsidR="00B80CFC" w:rsidRPr="009F43B2">
        <w:rPr>
          <w:rFonts w:ascii="宋体" w:hAnsi="宋体"/>
          <w:sz w:val="24"/>
        </w:rPr>
        <w:tab/>
        <w:t>冯登国, 张敏, 张妍, et al. 云计算安全研究 [J]. 软件学报, 22(1): 71-83.</w:t>
      </w:r>
    </w:p>
    <w:p w14:paraId="786CB82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2]</w:t>
      </w:r>
      <w:r w:rsidRPr="009F43B2">
        <w:rPr>
          <w:rFonts w:ascii="宋体" w:hAnsi="宋体"/>
          <w:sz w:val="24"/>
        </w:rPr>
        <w:tab/>
        <w:t>DAWN XIAODING S, WAGNER D, PERRIG A. Practical techniques for searches on encrypted data; proceedings of the Proceeding 2000 IEEE Symposium on Security and Privacy S&amp;P 2000, F 14-17 May 2000, 2000 [C].</w:t>
      </w:r>
    </w:p>
    <w:p w14:paraId="49A76EE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3]</w:t>
      </w:r>
      <w:r w:rsidRPr="009F43B2">
        <w:rPr>
          <w:rFonts w:ascii="宋体" w:hAnsi="宋体"/>
          <w:sz w:val="24"/>
        </w:rPr>
        <w:tab/>
        <w:t>GOLDREICH O, OSTROVSKY R. Software protection and simulation on oblivious RAMs [J]. J ACM, 1996, 43(3): 431–73.</w:t>
      </w:r>
    </w:p>
    <w:p w14:paraId="051D326F"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4]</w:t>
      </w:r>
      <w:r w:rsidRPr="009F43B2">
        <w:rPr>
          <w:rFonts w:ascii="宋体" w:hAnsi="宋体"/>
          <w:sz w:val="24"/>
        </w:rPr>
        <w:tab/>
        <w:t>GOH E-J. Secure Indexes [J]. 2003.</w:t>
      </w:r>
    </w:p>
    <w:p w14:paraId="32725C0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5]</w:t>
      </w:r>
      <w:r w:rsidRPr="009F43B2">
        <w:rPr>
          <w:rFonts w:ascii="宋体" w:hAnsi="宋体"/>
          <w:sz w:val="24"/>
        </w:rPr>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35ABC001"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6]</w:t>
      </w:r>
      <w:r w:rsidRPr="009F43B2">
        <w:rPr>
          <w:rFonts w:ascii="宋体" w:hAnsi="宋体"/>
          <w:sz w:val="24"/>
        </w:rPr>
        <w:tab/>
        <w:t>GOLLE P, STADDON J, WATERS B. Secure Conjunctive Keyword Search over Encrypted Data; proceedings of the Applied Cryptography and Network Security, Berlin, Heidelberg, F 2004//, 2004 [C]. Springer Berlin Heidelberg.</w:t>
      </w:r>
    </w:p>
    <w:p w14:paraId="5BD236E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7]</w:t>
      </w:r>
      <w:r w:rsidRPr="009F43B2">
        <w:rPr>
          <w:rFonts w:ascii="宋体" w:hAnsi="宋体"/>
          <w:sz w:val="24"/>
        </w:rPr>
        <w:tab/>
        <w:t>BALLARD L, KAMARA S, MONROSE F. Achieving Efficient Conjunctive Keyword Searches over Encrypted Data; proceedings of the Information and Communications Security, Berlin, Heidelberg, F 2005//, 2005 [C]. Springer Berlin Heidelberg.</w:t>
      </w:r>
    </w:p>
    <w:p w14:paraId="2DD838F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8]</w:t>
      </w:r>
      <w:r w:rsidRPr="009F43B2">
        <w:rPr>
          <w:rFonts w:ascii="宋体" w:hAnsi="宋体"/>
          <w:sz w:val="24"/>
        </w:rPr>
        <w:tab/>
        <w:t>WANG P, WANG H, PIEPRZYK J. Keyword Field-Free Conjunctive Keyword Searches on Encrypted Data and Extension for Dynamic Groups; proceedings of the Cryptology and Network Security, Berlin, Heidelberg, F 2008//, 2008 [C]. Springer Berlin Heidelberg.</w:t>
      </w:r>
    </w:p>
    <w:p w14:paraId="378025A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9]</w:t>
      </w:r>
      <w:r w:rsidRPr="009F43B2">
        <w:rPr>
          <w:rFonts w:ascii="宋体" w:hAnsi="宋体"/>
          <w:sz w:val="24"/>
        </w:rPr>
        <w:tab/>
        <w:t>CASH D, JARECKI S, JUTLA C, et al. Highly-Scalable Searchable Symmetric Encryption with Support for Boolean Queries; proceedin</w:t>
      </w:r>
      <w:r w:rsidRPr="009F43B2">
        <w:rPr>
          <w:rFonts w:ascii="宋体" w:hAnsi="宋体"/>
          <w:sz w:val="24"/>
        </w:rPr>
        <w:lastRenderedPageBreak/>
        <w:t>gs of the Advances in Cryptology – CRYPTO 2013, Berlin, Heidelberg, F 2013//, 2013 [C]. Springer Berlin Heidelberg.</w:t>
      </w:r>
    </w:p>
    <w:p w14:paraId="065BBCD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0]</w:t>
      </w:r>
      <w:r w:rsidRPr="009F43B2">
        <w:rPr>
          <w:rFonts w:ascii="宋体" w:hAnsi="宋体"/>
          <w:sz w:val="24"/>
        </w:rPr>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77F3BB6C"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1]</w:t>
      </w:r>
      <w:r w:rsidRPr="009F43B2">
        <w:rPr>
          <w:rFonts w:ascii="宋体" w:hAnsi="宋体"/>
          <w:sz w:val="24"/>
        </w:rPr>
        <w:tab/>
        <w:t>CASH D, NG R, RIVKIN A. Improved Structured Encryption for SQL Databases via Hybrid Indexing; proceedings of the Applied Cryptography and Network Security, Cham, F 2021//, 2021 [C]. Springer International Publishing.</w:t>
      </w:r>
    </w:p>
    <w:p w14:paraId="4F321559" w14:textId="7EF71932"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2]</w:t>
      </w:r>
      <w:r w:rsidRPr="009F43B2">
        <w:rPr>
          <w:rFonts w:ascii="宋体" w:hAnsi="宋体"/>
          <w:sz w:val="24"/>
        </w:rPr>
        <w:tab/>
        <w:t>JUTLA C, PATRANABIS S. Efficient Searchable Symmetric Encryption for</w:t>
      </w:r>
      <w:r w:rsidR="009F43B2">
        <w:rPr>
          <w:rFonts w:ascii="宋体" w:hAnsi="宋体"/>
          <w:sz w:val="24"/>
        </w:rPr>
        <w:t xml:space="preserve"> </w:t>
      </w:r>
      <w:r w:rsidRPr="009F43B2">
        <w:rPr>
          <w:rFonts w:ascii="宋体" w:hAnsi="宋体"/>
          <w:sz w:val="24"/>
        </w:rPr>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0F80F66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3]</w:t>
      </w:r>
      <w:r w:rsidRPr="009F43B2">
        <w:rPr>
          <w:rFonts w:ascii="宋体" w:hAnsi="宋体"/>
          <w:sz w:val="24"/>
        </w:rPr>
        <w:tab/>
        <w:t>RAYKOVA M, VO B, BELLOVIN S M, et al. Secure anonymous database search [Z]. Proceedings of the 2009 ACM workshop on Cloud computing security. Chicago, Illinois, USA; Association for Computing Machinery. 2009: 115–26.10.1145/1655008.1655025</w:t>
      </w:r>
    </w:p>
    <w:p w14:paraId="30F0BE9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4]</w:t>
      </w:r>
      <w:r w:rsidRPr="009F43B2">
        <w:rPr>
          <w:rFonts w:ascii="宋体" w:hAnsi="宋体"/>
          <w:sz w:val="24"/>
        </w:rPr>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1EC8B61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5]</w:t>
      </w:r>
      <w:r w:rsidRPr="009F43B2">
        <w:rPr>
          <w:rFonts w:ascii="宋体" w:hAnsi="宋体"/>
          <w:sz w:val="24"/>
        </w:rPr>
        <w:tab/>
        <w:t>CHASE M, KAMARA S. Structured Encryption and Controlled Disclosure; proceedings of the Advances in Cryptology - ASIACRYPT 201</w:t>
      </w:r>
      <w:r w:rsidRPr="009F43B2">
        <w:rPr>
          <w:rFonts w:ascii="宋体" w:hAnsi="宋体"/>
          <w:sz w:val="24"/>
        </w:rPr>
        <w:lastRenderedPageBreak/>
        <w:t>0, Berlin, Heidelberg, F 2010//, 2010 [C]. Springer Berlin Heidelberg.</w:t>
      </w:r>
    </w:p>
    <w:p w14:paraId="123473C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6]</w:t>
      </w:r>
      <w:r w:rsidRPr="009F43B2">
        <w:rPr>
          <w:rFonts w:ascii="宋体" w:hAnsi="宋体"/>
          <w:sz w:val="24"/>
        </w:rPr>
        <w:tab/>
        <w:t>LINDELL Y. How to Simulate It – A Tutorial on the Simulation Proof Technique [M]//LINDELL Y. Tutorials on the Foundations of Cryptography: Dedicated to Oded Goldreich. Cham; Springer International Publishing. 2017: 277-346.</w:t>
      </w:r>
    </w:p>
    <w:p w14:paraId="159ECAB9"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7]</w:t>
      </w:r>
      <w:r w:rsidRPr="009F43B2">
        <w:rPr>
          <w:rFonts w:ascii="宋体" w:hAnsi="宋体"/>
          <w:sz w:val="24"/>
        </w:rPr>
        <w:tab/>
        <w:t>BLOOM B H. Space/time trade-offs in hash coding with allowable errors [J]. Commun ACM, 1970, 13(7): 422–6.</w:t>
      </w:r>
    </w:p>
    <w:p w14:paraId="641747F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8]</w:t>
      </w:r>
      <w:r w:rsidRPr="009F43B2">
        <w:rPr>
          <w:rFonts w:ascii="宋体" w:hAnsi="宋体"/>
          <w:sz w:val="24"/>
        </w:rPr>
        <w:tab/>
        <w:t xml:space="preserve">United States Census [Z]. </w:t>
      </w:r>
    </w:p>
    <w:p w14:paraId="70695BAF" w14:textId="07D3D176" w:rsidR="00AB608A" w:rsidRDefault="00EE470B" w:rsidP="009F43B2">
      <w:pPr>
        <w:pStyle w:val="EndNoteBibliography072"/>
        <w:jc w:val="left"/>
      </w:pPr>
      <w:r w:rsidRPr="009F43B2">
        <w:rPr>
          <w:sz w:val="24"/>
        </w:rP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69" w:name="_Toc133260875"/>
      <w:r>
        <w:rPr>
          <w:rFonts w:hint="eastAsia"/>
        </w:rPr>
        <w:lastRenderedPageBreak/>
        <w:t>致谢</w:t>
      </w:r>
      <w:bookmarkEnd w:id="69"/>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3C2FF23C" w14:textId="77777777" w:rsidR="00E30006" w:rsidRDefault="00E30006">
      <w:pPr>
        <w:widowControl/>
        <w:wordWrap/>
        <w:spacing w:line="240" w:lineRule="auto"/>
        <w:jc w:val="left"/>
      </w:pPr>
      <w:r>
        <w:br w:type="page"/>
      </w:r>
    </w:p>
    <w:p w14:paraId="166CCD2D" w14:textId="77777777" w:rsidR="00E30006" w:rsidRDefault="00E30006" w:rsidP="00E30006">
      <w:pPr>
        <w:pStyle w:val="1"/>
        <w:numPr>
          <w:ilvl w:val="0"/>
          <w:numId w:val="0"/>
        </w:numPr>
        <w:spacing w:before="249" w:after="156"/>
      </w:pPr>
      <w:bookmarkStart w:id="70" w:name="_Toc133260876"/>
      <w:r>
        <w:rPr>
          <w:rFonts w:hint="eastAsia"/>
        </w:rPr>
        <w:lastRenderedPageBreak/>
        <w:t>附录</w:t>
      </w:r>
      <w:bookmarkEnd w:id="70"/>
    </w:p>
    <w:p w14:paraId="670807F8" w14:textId="0E2EF5C4" w:rsidR="00E30006" w:rsidRDefault="00E30006" w:rsidP="00E30006">
      <w:pPr>
        <w:ind w:firstLine="420"/>
      </w:pPr>
      <w:r>
        <w:rPr>
          <w:rFonts w:hint="eastAsia"/>
        </w:rPr>
        <w:t>此处我们给出</w:t>
      </w:r>
      <w:r>
        <w:fldChar w:fldCharType="begin"/>
      </w:r>
      <w:r>
        <w:instrText xml:space="preserve"> </w:instrText>
      </w:r>
      <w:r>
        <w:rPr>
          <w:rFonts w:hint="eastAsia"/>
        </w:rPr>
        <w:instrText>REF _Ref133209795 \r \h</w:instrText>
      </w:r>
      <w:r>
        <w:instrText xml:space="preserve"> </w:instrText>
      </w:r>
      <w:r>
        <w:fldChar w:fldCharType="separate"/>
      </w:r>
      <w:r w:rsidR="00A42B54">
        <w:t>3.4.2</w:t>
      </w:r>
      <w:r>
        <w:fldChar w:fldCharType="end"/>
      </w:r>
      <w:r>
        <w:rPr>
          <w:rFonts w:hint="eastAsia"/>
        </w:rPr>
        <w:t>中定理一的证明。此证明的模拟者算法</w:t>
      </w:r>
      <w:r>
        <w:rPr>
          <w:rFonts w:hint="eastAsia"/>
        </w:rPr>
        <w:t xml:space="preserve"> </w:t>
      </w:r>
      <m:oMath>
        <m:r>
          <w:rPr>
            <w:rFonts w:ascii="Cambria Math" w:hAnsi="Cambria Math"/>
          </w:rPr>
          <m:t>S</m:t>
        </m:r>
      </m:oMath>
      <w:r>
        <w:rPr>
          <w:rFonts w:hint="eastAsia"/>
        </w:rPr>
        <w:t xml:space="preserve"> </w:t>
      </w:r>
      <w:r>
        <w:rPr>
          <w:rFonts w:hint="eastAsia"/>
        </w:rPr>
        <w:t>如</w:t>
      </w:r>
      <w:r>
        <w:fldChar w:fldCharType="begin"/>
      </w:r>
      <w:r>
        <w:instrText xml:space="preserve"> </w:instrText>
      </w:r>
      <w:r>
        <w:rPr>
          <w:rFonts w:hint="eastAsia"/>
        </w:rPr>
        <w:instrText>REF _Ref132294967 \h</w:instrText>
      </w:r>
      <w:r>
        <w:instrText xml:space="preserve"> </w:instrText>
      </w:r>
      <w:r>
        <w:fldChar w:fldCharType="separate"/>
      </w:r>
      <w:r w:rsidR="00A42B54">
        <w:rPr>
          <w:rFonts w:hint="eastAsia"/>
        </w:rPr>
        <w:t>算法</w:t>
      </w:r>
      <w:r w:rsidR="00A42B54">
        <w:rPr>
          <w:rFonts w:hint="eastAsia"/>
        </w:rPr>
        <w:t xml:space="preserve"> </w:t>
      </w:r>
      <w:r w:rsidR="00A42B54">
        <w:rPr>
          <w:noProof/>
        </w:rPr>
        <w:t>4</w:t>
      </w:r>
      <w:r>
        <w:fldChar w:fldCharType="end"/>
      </w:r>
      <w:r>
        <w:rPr>
          <w:rFonts w:hint="eastAsia"/>
        </w:rPr>
        <w:t>，</w:t>
      </w:r>
      <w:r>
        <w:fldChar w:fldCharType="begin"/>
      </w:r>
      <w:r>
        <w:instrText xml:space="preserve"> REF _Ref132294973 \h </w:instrText>
      </w:r>
      <w:r>
        <w:fldChar w:fldCharType="separate"/>
      </w:r>
      <w:r w:rsidR="00A42B54">
        <w:rPr>
          <w:rFonts w:hint="eastAsia"/>
        </w:rPr>
        <w:t>算法</w:t>
      </w:r>
      <w:r w:rsidR="00A42B54">
        <w:rPr>
          <w:rFonts w:hint="eastAsia"/>
        </w:rPr>
        <w:t xml:space="preserve"> </w:t>
      </w:r>
      <w:r w:rsidR="00A42B54">
        <w:rPr>
          <w:noProof/>
        </w:rPr>
        <w:t>5</w:t>
      </w:r>
      <w:r>
        <w:fldChar w:fldCharType="end"/>
      </w:r>
      <w:r>
        <w:rPr>
          <w:rFonts w:hint="eastAsia"/>
        </w:rPr>
        <w:t>所示。我们令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指代定义一中的</w:t>
      </w:r>
      <w:r>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 xml:space="preserve"> </w:t>
      </w:r>
      <w:r>
        <w:rPr>
          <w:rFonts w:hint="eastAsia"/>
        </w:rPr>
        <w:t>实验，该实验中攻击者同真实世界的</w:t>
      </w:r>
      <w:r>
        <w:rPr>
          <w:rFonts w:hint="eastAsia"/>
        </w:rPr>
        <w:t>M</w:t>
      </w:r>
      <w:r>
        <w:t>C-JXT</w:t>
      </w:r>
      <w:r>
        <w:rPr>
          <w:rFonts w:hint="eastAsia"/>
        </w:rPr>
        <w:t>协议进行交互。在下列的安全性证明当中，我们一步步地对</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做修改和放缩，使得最终获得的</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与定义一中的</w:t>
      </w:r>
      <w:r>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 xml:space="preserve"> </w:t>
      </w:r>
      <w:r>
        <w:rPr>
          <w:rFonts w:hint="eastAsia"/>
        </w:rPr>
        <w:t>实验相同。我们设</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 xml:space="preserve"> </w:t>
      </w:r>
      <w:r>
        <w:rPr>
          <w:rFonts w:hint="eastAsia"/>
        </w:rPr>
        <w:t>为是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Pr>
          <w:rFonts w:hint="eastAsia"/>
        </w:rPr>
        <w:t xml:space="preserve"> </w:t>
      </w:r>
      <w:r>
        <w:rPr>
          <w:rFonts w:hint="eastAsia"/>
        </w:rPr>
        <w:t>输出</w:t>
      </w:r>
      <w:r>
        <w:rPr>
          <w:rFonts w:hint="eastAsia"/>
        </w:rPr>
        <w:t>1</w:t>
      </w:r>
      <w:r>
        <w:rPr>
          <w:rFonts w:hint="eastAsia"/>
        </w:rPr>
        <w:t>的概率。如果我们能证明</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t xml:space="preserve"> </w:t>
      </w:r>
      <w:r>
        <w:rPr>
          <w:rFonts w:hint="eastAsia"/>
        </w:rPr>
        <w:t>的差异在安全参数</w:t>
      </w:r>
      <w:r>
        <w:rPr>
          <w:rFonts w:hint="eastAsia"/>
        </w:rPr>
        <w:t xml:space="preserve"> </w:t>
      </w:r>
      <m:oMath>
        <m:r>
          <w:rPr>
            <w:rFonts w:ascii="Cambria Math" w:hAnsi="Cambria Math"/>
          </w:rPr>
          <m:t>λ</m:t>
        </m:r>
      </m:oMath>
      <w:r>
        <w:rPr>
          <w:rFonts w:hint="eastAsia"/>
        </w:rPr>
        <w:t xml:space="preserve"> </w:t>
      </w:r>
      <w:r>
        <w:rPr>
          <w:rFonts w:hint="eastAsia"/>
        </w:rPr>
        <w:t>下是可忽略不计的，也就证明了定理一，具体证明如下所示。</w:t>
      </w:r>
    </w:p>
    <w:p w14:paraId="3A26A004" w14:textId="77777777" w:rsidR="00E30006" w:rsidRDefault="00E30006" w:rsidP="00E30006">
      <w:pPr>
        <w:keepNext/>
        <w:spacing w:line="240" w:lineRule="auto"/>
        <w:jc w:val="center"/>
      </w:pPr>
      <w:r w:rsidRPr="00BA2857">
        <w:rPr>
          <w:noProof/>
        </w:rPr>
        <w:drawing>
          <wp:inline distT="0" distB="0" distL="0" distR="0" wp14:anchorId="26AC603E" wp14:editId="3DF4EBA3">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25453" cy="4289757"/>
                    </a:xfrm>
                    <a:prstGeom prst="rect">
                      <a:avLst/>
                    </a:prstGeom>
                    <a:ln w="12700">
                      <a:solidFill>
                        <a:prstClr val="black"/>
                      </a:solidFill>
                    </a:ln>
                  </pic:spPr>
                </pic:pic>
              </a:graphicData>
            </a:graphic>
          </wp:inline>
        </w:drawing>
      </w:r>
    </w:p>
    <w:p w14:paraId="76D59B02" w14:textId="0F775632" w:rsidR="00E30006" w:rsidRDefault="00E30006" w:rsidP="00E30006">
      <w:pPr>
        <w:pStyle w:val="af3"/>
      </w:pPr>
      <w:bookmarkStart w:id="71"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4</w:t>
      </w:r>
      <w:r>
        <w:fldChar w:fldCharType="end"/>
      </w:r>
      <w:bookmarkEnd w:id="71"/>
      <w:r>
        <w:t xml:space="preserve"> </w:t>
      </w:r>
      <w:r>
        <w:rPr>
          <w:rFonts w:hint="eastAsia"/>
        </w:rPr>
        <w:t>模拟者算法</w:t>
      </w:r>
      <w:r>
        <w:rPr>
          <w:rFonts w:hint="eastAsia"/>
        </w:rPr>
        <w:t>S</w:t>
      </w:r>
      <w:r>
        <w:rPr>
          <w:rFonts w:hint="eastAsia"/>
        </w:rPr>
        <w:t>（</w:t>
      </w:r>
      <w:r>
        <w:rPr>
          <w:rFonts w:hint="eastAsia"/>
        </w:rPr>
        <w:t>a</w:t>
      </w:r>
      <w:r>
        <w:rPr>
          <w:rFonts w:hint="eastAsia"/>
        </w:rPr>
        <w:t>）</w:t>
      </w:r>
    </w:p>
    <w:p w14:paraId="7BA88898"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w:t>
      </w:r>
      <w:r w:rsidRPr="0002755A">
        <w:rPr>
          <w:rFonts w:hint="eastAsia"/>
        </w:rPr>
        <w:t>相比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02755A">
        <w:rPr>
          <w:rFonts w:hint="eastAsia"/>
        </w:rPr>
        <w:t>去除了以下不安全的情况</w:t>
      </w:r>
      <w:r>
        <w:rPr>
          <w:rFonts w:hint="eastAsia"/>
        </w:rPr>
        <w:t>：</w:t>
      </w:r>
      <w:r w:rsidRPr="0002755A">
        <w:rPr>
          <w:rFonts w:hint="eastAsia"/>
        </w:rPr>
        <w:t>在</w:t>
      </w:r>
      <w:r>
        <w:rPr>
          <w:rFonts w:hint="eastAsia"/>
        </w:rPr>
        <w:t xml:space="preserve"> </w:t>
      </w:r>
      <m:oMath>
        <m:r>
          <w:rPr>
            <w:rFonts w:ascii="Cambria Math" w:hAnsi="Cambria Math"/>
          </w:rPr>
          <m:t>Search</m:t>
        </m:r>
      </m:oMath>
      <w:r>
        <w:rPr>
          <w:rFonts w:hint="eastAsia"/>
        </w:rPr>
        <w:t xml:space="preserve"> </w:t>
      </w:r>
      <w:r w:rsidRPr="0002755A">
        <w:rPr>
          <w:rFonts w:hint="eastAsia"/>
        </w:rPr>
        <w:t>协议中，存在没有由</w:t>
      </w:r>
      <w:r>
        <w:rPr>
          <w:rFonts w:hint="eastAsia"/>
        </w:rPr>
        <w:t xml:space="preserve"> </w:t>
      </w:r>
      <m:oMath>
        <m:r>
          <m:rPr>
            <m:scr m:val="script"/>
          </m:rPr>
          <w:rPr>
            <w:rFonts w:ascii="Cambria Math" w:hAnsi="Cambria Math"/>
          </w:rPr>
          <m:t xml:space="preserve">D </m:t>
        </m:r>
      </m:oMath>
      <w:r w:rsidRPr="0002755A">
        <w:rPr>
          <w:rFonts w:hint="eastAsia"/>
        </w:rPr>
        <w:t>在</w:t>
      </w:r>
      <w:r>
        <w:rPr>
          <w:rFonts w:hint="eastAsia"/>
        </w:rPr>
        <w:t xml:space="preserve"> </w:t>
      </w:r>
      <m:oMath>
        <m:r>
          <w:rPr>
            <w:rFonts w:ascii="Cambria Math" w:hAnsi="Cambria Math"/>
          </w:rPr>
          <m:t>GenToken</m:t>
        </m:r>
      </m:oMath>
      <w:r>
        <w:rPr>
          <w:rFonts w:hint="eastAsia"/>
        </w:rPr>
        <w:t xml:space="preserve"> </w:t>
      </w:r>
      <w:r w:rsidRPr="0002755A">
        <w:rPr>
          <w:rFonts w:hint="eastAsia"/>
        </w:rPr>
        <w:t>中生成并签名的</w:t>
      </w:r>
      <w:r>
        <w:rPr>
          <w:rFonts w:hint="eastAsia"/>
        </w:rPr>
        <w:t xml:space="preserve"> </w:t>
      </w:r>
      <m:oMath>
        <m:r>
          <w:rPr>
            <w:rFonts w:ascii="Cambria Math" w:hAnsi="Cambria Math"/>
          </w:rPr>
          <m:t>env</m:t>
        </m:r>
      </m:oMath>
      <w:r>
        <w:rPr>
          <w:rFonts w:hint="eastAsia"/>
        </w:rPr>
        <w:t xml:space="preserve"> </w:t>
      </w:r>
      <w:r w:rsidRPr="0002755A">
        <w:rPr>
          <w:rFonts w:hint="eastAsia"/>
        </w:rPr>
        <w:t>密文</w:t>
      </w:r>
      <w:r>
        <w:rPr>
          <w:rFonts w:hint="eastAsia"/>
        </w:rPr>
        <w:t>（</w:t>
      </w:r>
      <w:r w:rsidRPr="0002755A">
        <w:rPr>
          <w:rFonts w:hint="eastAsia"/>
        </w:rPr>
        <w:t>即伪造的</w:t>
      </w:r>
      <w:r>
        <w:rPr>
          <w:rFonts w:hint="eastAsia"/>
        </w:rPr>
        <w:t xml:space="preserve"> </w:t>
      </w:r>
      <m:oMath>
        <m:r>
          <w:rPr>
            <w:rFonts w:ascii="Cambria Math" w:hAnsi="Cambria Math"/>
          </w:rPr>
          <m:t>env</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0B8D2C94"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3C1F43">
        <w:rPr>
          <w:rFonts w:hint="eastAsia"/>
        </w:rPr>
        <w:t>去除了以下不安全的情况</w:t>
      </w:r>
      <w:r>
        <w:rPr>
          <w:rFonts w:hint="eastAsia"/>
        </w:rPr>
        <w:t>：</w:t>
      </w:r>
      <w:r w:rsidRPr="003C1F43">
        <w:rPr>
          <w:rFonts w:hint="eastAsia"/>
        </w:rPr>
        <w:t>存在两个不同的</w:t>
      </w:r>
      <m:oMath>
        <m:r>
          <w:rPr>
            <w:rFonts w:ascii="Cambria Math" w:hAnsi="Cambria Math"/>
          </w:rPr>
          <m:t>GenToken</m:t>
        </m:r>
      </m:oMath>
      <w:r w:rsidRPr="003C1F43">
        <w:rPr>
          <w:rFonts w:hint="eastAsia"/>
        </w:rPr>
        <w:t>实例产生相同</w:t>
      </w:r>
      <w:r>
        <w:rPr>
          <w:rFonts w:hint="eastAsia"/>
        </w:rPr>
        <w:t>的</w:t>
      </w:r>
      <w:r>
        <w:rPr>
          <w:rFonts w:hint="eastAsia"/>
        </w:rPr>
        <w:t xml:space="preserve"> </w:t>
      </w:r>
      <m:oMath>
        <m:r>
          <w:rPr>
            <w:rFonts w:ascii="Cambria Math" w:hAnsi="Cambria Math"/>
          </w:rPr>
          <m:t>env</m:t>
        </m:r>
      </m:oMath>
      <w:r>
        <w:rPr>
          <w:rFonts w:hint="eastAsia"/>
        </w:rPr>
        <w:t xml:space="preserve"> </w:t>
      </w:r>
      <w:r w:rsidRPr="003C1F43">
        <w:rPr>
          <w:rFonts w:hint="eastAsia"/>
        </w:rPr>
        <w:t>密文。由于协议中</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Pr>
          <w:rFonts w:hint="eastAsia"/>
        </w:rPr>
        <w:t xml:space="preserve"> </w:t>
      </w:r>
      <w:r w:rsidRPr="003C1F43">
        <w:rPr>
          <w:rFonts w:hint="eastAsia"/>
        </w:rPr>
        <w:t>是</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w:r>
        <w:rPr>
          <w:rFonts w:hint="eastAsia"/>
        </w:rPr>
        <w:t xml:space="preserve"> </w:t>
      </w:r>
      <m:oMath>
        <m:r>
          <w:rPr>
            <w:rFonts w:ascii="Cambria Math" w:hAnsi="Cambria Math"/>
          </w:rPr>
          <m:t>env</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41F3D8E5" w14:textId="77777777" w:rsidR="00E30006" w:rsidRPr="00296BF4" w:rsidRDefault="00E30006" w:rsidP="00E30006">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 xml:space="preserve"> </w:t>
      </w:r>
      <w:r w:rsidRPr="00CB2DB7">
        <w:rPr>
          <w:rFonts w:hint="eastAsia"/>
        </w:rPr>
        <w:t>去除了以下不安全的情况</w:t>
      </w:r>
      <w:r>
        <w:rPr>
          <w:rFonts w:hint="eastAsia"/>
        </w:rPr>
        <w:t>：</w:t>
      </w:r>
      <w:r w:rsidRPr="00CB2DB7">
        <w:rPr>
          <w:rFonts w:hint="eastAsia"/>
        </w:rPr>
        <w:t>存在两个不同的</w:t>
      </w:r>
      <w:r>
        <w:rPr>
          <w:rFonts w:hint="eastAsia"/>
        </w:rPr>
        <w:t>关键字</w:t>
      </w:r>
      <w:r>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Pr>
          <w:rFonts w:hint="eastAsia"/>
        </w:rPr>
        <w:t xml:space="preserve"> </w:t>
      </w:r>
      <w:r w:rsidRPr="00CB2DB7">
        <w:rPr>
          <w:rFonts w:hint="eastAsia"/>
        </w:rPr>
        <w:t>或者</w:t>
      </w:r>
      <w:r>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w:r>
        <w:rPr>
          <w:rFonts w:hint="eastAsia"/>
        </w:rPr>
        <w:t xml:space="preserve"> </w:t>
      </w:r>
      <m:oMath>
        <m:r>
          <w:rPr>
            <w:rFonts w:ascii="Cambria Math" w:hAnsi="Cambria Math"/>
          </w:rPr>
          <m:t xml:space="preserve">stag </m:t>
        </m:r>
      </m:oMath>
      <w:r w:rsidRPr="00CB2DB7">
        <w:rPr>
          <w:rFonts w:hint="eastAsia"/>
        </w:rPr>
        <w:t>或者</w:t>
      </w:r>
      <w:r>
        <w:rPr>
          <w:rFonts w:hint="eastAsia"/>
        </w:rPr>
        <w:t xml:space="preserve"> </w:t>
      </w:r>
      <m:oMath>
        <m:r>
          <w:rPr>
            <w:rFonts w:ascii="Cambria Math" w:hAnsi="Cambria Math"/>
          </w:rPr>
          <m:t>xtrap</m:t>
        </m:r>
      </m:oMath>
      <w:r>
        <w:rPr>
          <w:rFonts w:hint="eastAsia"/>
        </w:rPr>
        <w:t xml:space="preserve"> </w:t>
      </w:r>
      <w:r w:rsidRPr="00CB2DB7">
        <w:rPr>
          <w:rFonts w:hint="eastAsia"/>
        </w:rPr>
        <w:t>发生了碰撞，由于</w:t>
      </w:r>
      <w:r>
        <w:rPr>
          <w:rFonts w:hint="eastAsia"/>
        </w:rPr>
        <w:t xml:space="preserve"> </w:t>
      </w:r>
      <m:oMath>
        <m:r>
          <w:rPr>
            <w:rFonts w:ascii="Cambria Math" w:hAnsi="Cambria Math"/>
          </w:rPr>
          <m:t>F</m:t>
        </m:r>
      </m:oMath>
      <w:r>
        <w:rPr>
          <w:rFonts w:hint="eastAsia"/>
        </w:rPr>
        <w:t xml:space="preserve"> </w:t>
      </w:r>
      <w:r w:rsidRPr="00CB2DB7">
        <w:rPr>
          <w:rFonts w:hint="eastAsia"/>
        </w:rPr>
        <w:t>是一个伪随机函数，由其定义可知碰撞发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42D4ACB2"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5E3189">
        <w:rPr>
          <w:rFonts w:hint="eastAsia"/>
        </w:rPr>
        <w:t>去除了</w:t>
      </w:r>
      <w:r>
        <w:rPr>
          <w:rFonts w:hint="eastAsia"/>
        </w:rPr>
        <w:t xml:space="preserve"> </w:t>
      </w:r>
      <m:oMath>
        <m:r>
          <w:rPr>
            <w:rFonts w:ascii="Cambria Math" w:hAnsi="Cambria Math"/>
          </w:rPr>
          <m:t>TSet</m:t>
        </m:r>
      </m:oMath>
      <w:r w:rsidRPr="005E3189">
        <w:rPr>
          <w:rFonts w:hint="eastAsia"/>
        </w:rPr>
        <w:t>。在</w:t>
      </w:r>
      <w:r>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Pr>
          <w:rFonts w:hint="eastAsia"/>
        </w:rPr>
        <w:t xml:space="preserve"> </w:t>
      </w:r>
      <w:r w:rsidRPr="005E3189">
        <w:rPr>
          <w:rFonts w:hint="eastAsia"/>
        </w:rPr>
        <w:t>来通过</w:t>
      </w:r>
      <w:r>
        <w:rPr>
          <w:rFonts w:hint="eastAsia"/>
        </w:rPr>
        <w:t>明文索引</w:t>
      </w:r>
      <w:r>
        <w:rPr>
          <w:rFonts w:hint="eastAsia"/>
        </w:rPr>
        <w:t xml:space="preserve"> </w:t>
      </w:r>
      <m:oMath>
        <m:r>
          <w:rPr>
            <w:rFonts w:ascii="Cambria Math" w:hAnsi="Cambria Math"/>
          </w:rPr>
          <m:t>I</m:t>
        </m:r>
      </m:oMath>
      <w:r>
        <w:rPr>
          <w:rFonts w:hint="eastAsia"/>
        </w:rPr>
        <w:t xml:space="preserve"> </w:t>
      </w:r>
      <w:r w:rsidRPr="005E3189">
        <w:rPr>
          <w:rFonts w:hint="eastAsia"/>
        </w:rPr>
        <w:t>建立</w:t>
      </w:r>
      <w:r>
        <w:rPr>
          <w:rFonts w:hint="eastAsia"/>
        </w:rPr>
        <w:t xml:space="preserve"> </w:t>
      </w:r>
      <m:oMath>
        <m:r>
          <w:rPr>
            <w:rFonts w:ascii="Cambria Math" w:hAnsi="Cambria Math"/>
          </w:rPr>
          <m:t>TSet</m:t>
        </m:r>
      </m:oMath>
      <w:r w:rsidRPr="005E3189">
        <w:rPr>
          <w:rFonts w:hint="eastAsia"/>
        </w:rPr>
        <w:t>，而是仅仅保留</w:t>
      </w:r>
      <w:r>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Pr>
          <w:rFonts w:hint="eastAsia"/>
        </w:rPr>
        <w:t xml:space="preserve"> </w:t>
      </w:r>
      <m:oMath>
        <m:r>
          <w:rPr>
            <w:rFonts w:ascii="Cambria Math" w:hAnsi="Cambria Math"/>
          </w:rPr>
          <m:t>Search</m:t>
        </m:r>
      </m:oMath>
      <w:r>
        <w:rPr>
          <w:rFonts w:hint="eastAsia"/>
        </w:rPr>
        <w:t xml:space="preserve"> </w:t>
      </w:r>
      <w:r w:rsidRPr="005E3189">
        <w:rPr>
          <w:rFonts w:hint="eastAsia"/>
        </w:rPr>
        <w:t>中用</w:t>
      </w:r>
      <w:r>
        <w:rPr>
          <w:rFonts w:hint="eastAsia"/>
        </w:rPr>
        <w:t xml:space="preserve"> </w:t>
      </w:r>
      <m:oMath>
        <m:r>
          <w:rPr>
            <w:rFonts w:ascii="Cambria Math" w:hAnsi="Cambria Math"/>
          </w:rPr>
          <m:t>stag</m:t>
        </m:r>
      </m:oMath>
      <w:r>
        <w:rPr>
          <w:rFonts w:hint="eastAsia"/>
        </w:rPr>
        <w:t xml:space="preserve"> </w:t>
      </w:r>
      <w:r w:rsidRPr="005E3189">
        <w:rPr>
          <w:rFonts w:hint="eastAsia"/>
        </w:rPr>
        <w:t>查询</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t xml:space="preserve"> </w:t>
      </w:r>
      <w:r w:rsidRPr="005E3189">
        <w:rPr>
          <w:rFonts w:hint="eastAsia"/>
        </w:rPr>
        <w:t>时，我们也不用</w:t>
      </w:r>
      <w:r>
        <w:rPr>
          <w:rFonts w:hint="eastAsia"/>
        </w:rPr>
        <w:t xml:space="preserve"> </w:t>
      </w:r>
      <m:oMath>
        <m:r>
          <w:rPr>
            <w:rFonts w:ascii="Cambria Math" w:hAnsi="Cambria Math"/>
          </w:rPr>
          <m:t>TSetRetrieve</m:t>
        </m:r>
      </m:oMath>
      <w:r>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Pr>
          <w:rFonts w:hint="eastAsia"/>
        </w:rPr>
        <w:t xml:space="preserve"> </w:t>
      </w:r>
      <m:oMath>
        <m:r>
          <w:rPr>
            <w:rFonts w:ascii="Cambria Math" w:hAnsi="Cambria Math"/>
          </w:rPr>
          <m:t>TSet</m:t>
        </m:r>
      </m:oMath>
      <w:r>
        <w:rPr>
          <w:rFonts w:hint="eastAsia"/>
        </w:rPr>
        <w:t xml:space="preserve"> </w:t>
      </w:r>
      <w:r>
        <w:rPr>
          <w:rFonts w:hint="eastAsia"/>
        </w:rPr>
        <w:t>的正确性，</w:t>
      </w:r>
      <w:r w:rsidRPr="005E3189">
        <w:rPr>
          <w:rFonts w:hint="eastAsia"/>
        </w:rPr>
        <w:t>对于一个合法的</w:t>
      </w:r>
      <w:r>
        <w:rPr>
          <w:rFonts w:hint="eastAsia"/>
        </w:rPr>
        <w:t xml:space="preserve"> </w:t>
      </w:r>
      <m:oMath>
        <m:r>
          <w:rPr>
            <w:rFonts w:ascii="Cambria Math" w:hAnsi="Cambria Math"/>
          </w:rPr>
          <m:t>stag</m:t>
        </m:r>
      </m:oMath>
      <w:r w:rsidRPr="005E3189">
        <w:rPr>
          <w:rFonts w:hint="eastAsia"/>
        </w:rPr>
        <w:t>，我们使用上述方式得到的</w:t>
      </w:r>
      <w:r>
        <w:rPr>
          <w:rFonts w:hint="eastAsia"/>
        </w:rPr>
        <w:t xml:space="preserve"> </w:t>
      </w:r>
      <m:oMath>
        <m:r>
          <w:rPr>
            <w:rFonts w:ascii="Cambria Math" w:hAnsi="Cambria Math"/>
          </w:rPr>
          <m:t>t</m:t>
        </m:r>
      </m:oMath>
      <w:r>
        <w:rPr>
          <w:rFonts w:hint="eastAsia"/>
        </w:rPr>
        <w:t xml:space="preserve"> </w:t>
      </w:r>
      <w:r w:rsidRPr="005E3189">
        <w:rPr>
          <w:rFonts w:hint="eastAsia"/>
        </w:rPr>
        <w:t>和使用</w:t>
      </w:r>
      <w:r>
        <w:rPr>
          <w:rFonts w:hint="eastAsia"/>
        </w:rPr>
        <w:t xml:space="preserve"> </w:t>
      </w:r>
      <m:oMath>
        <m:r>
          <w:rPr>
            <w:rFonts w:ascii="Cambria Math" w:hAnsi="Cambria Math"/>
          </w:rPr>
          <m:t>TSetRetrieve</m:t>
        </m:r>
      </m:oMath>
      <w:r>
        <w:rPr>
          <w:rFonts w:hint="eastAsia"/>
        </w:rPr>
        <w:t xml:space="preserve"> </w:t>
      </w:r>
      <w:r w:rsidRPr="005E3189">
        <w:rPr>
          <w:rFonts w:hint="eastAsia"/>
        </w:rPr>
        <w:t>得到的</w:t>
      </w:r>
      <w:r>
        <w:rPr>
          <w:rFonts w:hint="eastAsia"/>
        </w:rPr>
        <w:t xml:space="preserve"> </w:t>
      </w:r>
      <m:oMath>
        <m:r>
          <w:rPr>
            <w:rFonts w:ascii="Cambria Math" w:hAnsi="Cambria Math"/>
          </w:rPr>
          <m:t>t</m:t>
        </m:r>
      </m:oMath>
      <w:r>
        <w:rPr>
          <w:rFonts w:hint="eastAsia"/>
        </w:rPr>
        <w:t xml:space="preserve"> </w:t>
      </w:r>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73F20AE4" w14:textId="77777777" w:rsidR="00E30006" w:rsidRPr="00877C43"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400F0F">
        <w:rPr>
          <w:rFonts w:hint="eastAsia"/>
        </w:rPr>
        <w:t>中，我们在</w:t>
      </w:r>
      <w:r>
        <w:rPr>
          <w:rFonts w:hint="eastAsia"/>
        </w:rPr>
        <w:t xml:space="preserve"> </w:t>
      </w:r>
      <m:oMath>
        <m:r>
          <w:rPr>
            <w:rFonts w:ascii="Cambria Math" w:hAnsi="Cambria Math"/>
          </w:rPr>
          <m:t xml:space="preserve">GenToken </m:t>
        </m:r>
      </m:oMath>
      <w:r w:rsidRPr="00400F0F">
        <w:rPr>
          <w:rFonts w:hint="eastAsia"/>
        </w:rPr>
        <w:t>中计算</w:t>
      </w:r>
      <w:r>
        <w:rPr>
          <w:rFonts w:hint="eastAsia"/>
        </w:rPr>
        <w:t xml:space="preserve"> </w:t>
      </w:r>
      <m:oMath>
        <m:r>
          <w:rPr>
            <w:rFonts w:ascii="Cambria Math" w:hAnsi="Cambria Math"/>
          </w:rPr>
          <m:t xml:space="preserve">env </m:t>
        </m:r>
      </m:oMath>
      <w:r w:rsidRPr="00400F0F">
        <w:rPr>
          <w:rFonts w:hint="eastAsia"/>
        </w:rPr>
        <w:t>的方式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Pr>
          <w:rFonts w:hint="eastAsia"/>
        </w:rPr>
        <w:t xml:space="preserve"> </w:t>
      </w:r>
      <w:r w:rsidRPr="00400F0F">
        <w:rPr>
          <w:rFonts w:hint="eastAsia"/>
        </w:rPr>
        <w:t>从</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Pr>
          <w:rFonts w:hint="eastAsia"/>
        </w:rPr>
        <w:t xml:space="preserve"> </w:t>
      </w:r>
      <w:r w:rsidRPr="00400F0F">
        <w:rPr>
          <w:rFonts w:hint="eastAsia"/>
        </w:rPr>
        <w:t>从</w:t>
      </w:r>
      <w:r>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 xml:space="preserve"> </w:t>
      </w:r>
      <w:r w:rsidRPr="00400F0F">
        <w:rPr>
          <w:rFonts w:hint="eastAsia"/>
        </w:rPr>
        <w:t>维护一个由</w:t>
      </w:r>
      <w:r>
        <w:rPr>
          <w:rFonts w:hint="eastAsia"/>
        </w:rPr>
        <w:t xml:space="preserve"> </w:t>
      </w:r>
      <m:oMath>
        <m:r>
          <w:rPr>
            <w:rFonts w:ascii="Cambria Math" w:hAnsi="Cambria Math"/>
          </w:rPr>
          <m:t>env</m:t>
        </m:r>
      </m:oMath>
      <w:r>
        <w:rPr>
          <w:rFonts w:hint="eastAsia"/>
        </w:rPr>
        <w:t xml:space="preserve"> </w:t>
      </w:r>
      <w:r w:rsidRPr="00400F0F">
        <w:rPr>
          <w:rFonts w:hint="eastAsia"/>
        </w:rPr>
        <w:t>密文作为索引的数组</w:t>
      </w:r>
      <w:r>
        <w:rPr>
          <w:rFonts w:hint="eastAsia"/>
        </w:rPr>
        <w:t xml:space="preserve"> </w:t>
      </w:r>
      <m:oMath>
        <m:r>
          <w:rPr>
            <w:rFonts w:ascii="Cambria Math" w:hAnsi="Cambria Math"/>
          </w:rPr>
          <m:t>QList</m:t>
        </m:r>
      </m:oMath>
      <w:r w:rsidRPr="00400F0F">
        <w:rPr>
          <w:rFonts w:hint="eastAsia"/>
        </w:rPr>
        <w:t>，在调用</w:t>
      </w:r>
      <w:r>
        <w:rPr>
          <w:rFonts w:hint="eastAsia"/>
        </w:rPr>
        <w:t xml:space="preserve"> </w:t>
      </w:r>
      <m:oMath>
        <m:r>
          <w:rPr>
            <w:rFonts w:ascii="Cambria Math" w:hAnsi="Cambria Math"/>
          </w:rPr>
          <m:t xml:space="preserve">GenToken </m:t>
        </m:r>
      </m:oMath>
      <w:r w:rsidRPr="00400F0F">
        <w:rPr>
          <w:rFonts w:hint="eastAsia"/>
        </w:rPr>
        <w:t>时，真正的</w:t>
      </w:r>
      <w:r>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Pr>
          <w:rFonts w:hint="eastAsia"/>
        </w:rPr>
        <w:t xml:space="preserve"> </w:t>
      </w:r>
      <w:r w:rsidRPr="00400F0F">
        <w:rPr>
          <w:rFonts w:hint="eastAsia"/>
        </w:rPr>
        <w:t>被存储在</w:t>
      </w:r>
      <w:r>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Pr>
          <w:rFonts w:hint="eastAsia"/>
        </w:rPr>
        <w:t xml:space="preserve"> </w:t>
      </w:r>
      <m:oMath>
        <m:r>
          <w:rPr>
            <w:rFonts w:ascii="Cambria Math" w:hAnsi="Cambria Math"/>
          </w:rPr>
          <m:t>Search</m:t>
        </m:r>
      </m:oMath>
      <w:r>
        <w:rPr>
          <w:rFonts w:hint="eastAsia"/>
        </w:rPr>
        <w:t xml:space="preserve"> </w:t>
      </w:r>
      <w:r w:rsidRPr="00400F0F">
        <w:rPr>
          <w:rFonts w:hint="eastAsia"/>
        </w:rPr>
        <w:t>中，</w:t>
      </w:r>
      <w:r>
        <w:rPr>
          <w:rFonts w:hint="eastAsia"/>
        </w:rPr>
        <w:t>模拟者</w:t>
      </w:r>
      <w:r w:rsidRPr="00400F0F">
        <w:rPr>
          <w:rFonts w:hint="eastAsia"/>
        </w:rPr>
        <w:t>不再解密</w:t>
      </w:r>
      <w:r>
        <w:rPr>
          <w:rFonts w:hint="eastAsia"/>
        </w:rPr>
        <w:t xml:space="preserve"> </w:t>
      </w:r>
      <m:oMath>
        <m:r>
          <w:rPr>
            <w:rFonts w:ascii="Cambria Math" w:hAnsi="Cambria Math"/>
          </w:rPr>
          <m:t>env</m:t>
        </m:r>
      </m:oMath>
      <w:r>
        <w:rPr>
          <w:rFonts w:hint="eastAsia"/>
        </w:rPr>
        <w:t xml:space="preserve"> </w:t>
      </w:r>
      <w:r w:rsidRPr="00400F0F">
        <w:rPr>
          <w:rFonts w:hint="eastAsia"/>
        </w:rPr>
        <w:t>以获得</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2798D20D" w14:textId="090939E1"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F53F7">
        <w:rPr>
          <w:rFonts w:hint="eastAsia"/>
        </w:rPr>
        <w:t>上的随机函数</w:t>
      </w:r>
      <w:r>
        <w:rPr>
          <w:rFonts w:hint="eastAsia"/>
        </w:rPr>
        <w:t xml:space="preserve"> </w:t>
      </w:r>
      <m:oMath>
        <m:r>
          <w:rPr>
            <w:rFonts w:ascii="Cambria Math" w:hAnsi="Cambria Math"/>
          </w:rPr>
          <m:t>f(⋅)</m:t>
        </m:r>
      </m:oMath>
      <w:r w:rsidRPr="004F53F7">
        <w:rPr>
          <w:rFonts w:hint="eastAsia"/>
        </w:rPr>
        <w:t>。由</w:t>
      </w:r>
      <w:r w:rsidRPr="004F53F7">
        <w:rPr>
          <w:rFonts w:hint="eastAsia"/>
        </w:rPr>
        <w:t>PRF</w:t>
      </w:r>
      <w:r w:rsidRPr="004F53F7">
        <w:rPr>
          <w:rFonts w:hint="eastAsia"/>
        </w:rPr>
        <w:t>的定义，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2CBF1511"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w:r>
        <w:rPr>
          <w:rFonts w:hint="eastAsia"/>
        </w:rPr>
        <w:t xml:space="preserve"> </w:t>
      </w:r>
      <m:oMath>
        <m:r>
          <w:rPr>
            <w:rFonts w:ascii="Cambria Math" w:hAnsi="Cambria Math"/>
          </w:rPr>
          <m:t>XSet</m:t>
        </m:r>
      </m:oMath>
      <w:r>
        <w:rPr>
          <w:rFonts w:hint="eastAsia"/>
        </w:rPr>
        <w:t>，修改后的</w:t>
      </w:r>
      <w:r>
        <w:rPr>
          <w:rFonts w:hint="eastAsia"/>
        </w:rPr>
        <w:t xml:space="preserve"> </w:t>
      </w:r>
      <m:oMath>
        <m:r>
          <w:rPr>
            <w:rFonts w:ascii="Cambria Math" w:hAnsi="Cambria Math"/>
          </w:rPr>
          <m:t>Search</m:t>
        </m:r>
      </m:oMath>
      <w:r>
        <w:rPr>
          <w:rFonts w:hint="eastAsia"/>
        </w:rPr>
        <w:t xml:space="preserve"> </w:t>
      </w:r>
      <w:r>
        <w:rPr>
          <w:rFonts w:hint="eastAsia"/>
        </w:rPr>
        <w:t>过程如下：</w:t>
      </w:r>
    </w:p>
    <w:p w14:paraId="3997E692" w14:textId="77777777" w:rsidR="00E30006" w:rsidRDefault="00E30006" w:rsidP="00E30006">
      <w:r>
        <w:rPr>
          <w:rFonts w:hint="eastAsia"/>
        </w:rPr>
        <w:t xml:space="preserve">    </w:t>
      </w:r>
      <w:r>
        <w:rPr>
          <w:rFonts w:hint="eastAsia"/>
        </w:rPr>
        <w:t>（</w:t>
      </w:r>
      <w:r>
        <w:rPr>
          <w:rFonts w:hint="eastAsia"/>
        </w:rPr>
        <w:t>1</w:t>
      </w:r>
      <w:r>
        <w:rPr>
          <w:rFonts w:hint="eastAsia"/>
        </w:rPr>
        <w:t>）服务端接收客户端发送的</w:t>
      </w:r>
      <w:r>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Pr>
          <w:rFonts w:hint="eastAsia"/>
        </w:rPr>
        <w:t xml:space="preserve"> </w:t>
      </w:r>
      <m:oMath>
        <m:r>
          <w:rPr>
            <w:rFonts w:ascii="Cambria Math" w:hAnsi="Cambria Math"/>
          </w:rPr>
          <m:t>QList</m:t>
        </m:r>
      </m:oMath>
      <w:r>
        <w:rPr>
          <w:rFonts w:hint="eastAsia"/>
        </w:rPr>
        <w:t>中取出</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13754E20" w14:textId="77777777" w:rsidR="00E30006" w:rsidRDefault="00E30006" w:rsidP="00E30006">
      <w:r>
        <w:tab/>
      </w:r>
      <w:r>
        <w:rPr>
          <w:rFonts w:hint="eastAsia"/>
        </w:rPr>
        <w:t>（</w:t>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1642E85C" w14:textId="77777777" w:rsidR="00E30006" w:rsidRPr="008B6BEE" w:rsidRDefault="00E30006" w:rsidP="00D07A95">
      <w:pPr>
        <w:spacing w:beforeLines="50" w:before="156"/>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CB85E30" w14:textId="1B630453" w:rsidR="00E30006" w:rsidRDefault="00A928DD" w:rsidP="00B427CA">
      <w:pPr>
        <w:spacing w:afterLines="50" w:after="156"/>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A1</m:t>
                  </m:r>
                </m:e>
              </m:d>
            </m:e>
          </m:eqArr>
        </m:oMath>
      </m:oMathPara>
    </w:p>
    <w:p w14:paraId="28023939" w14:textId="77777777" w:rsidR="00E30006" w:rsidRDefault="00E30006" w:rsidP="00E30006">
      <w:r>
        <w:tab/>
      </w:r>
      <w:r>
        <w:rPr>
          <w:rFonts w:hint="eastAsia"/>
        </w:rPr>
        <w:t>（</w:t>
      </w:r>
      <w:r>
        <w:rPr>
          <w:rFonts w:hint="eastAsia"/>
        </w:rPr>
        <w:t>3</w:t>
      </w:r>
      <w:r>
        <w:rPr>
          <w:rFonts w:hint="eastAsia"/>
        </w:rPr>
        <w:t>）继续检验是否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Pr>
          <w:rFonts w:hint="eastAsia"/>
        </w:rPr>
        <w:t xml:space="preserve"> </w:t>
      </w:r>
      <w:r>
        <w:rPr>
          <w:rFonts w:hint="eastAsia"/>
        </w:rPr>
        <w:t>对应于</w:t>
      </w:r>
      <w:r>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的第</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Pr>
          <w:rFonts w:hint="eastAsia"/>
        </w:rPr>
        <w:t xml:space="preserve"> </w:t>
      </w:r>
      <w:r>
        <w:rPr>
          <w:rFonts w:hint="eastAsia"/>
        </w:rPr>
        <w:t>个元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Pr>
          <w:rFonts w:hint="eastAsia"/>
        </w:rPr>
        <w:t xml:space="preserve"> </w:t>
      </w:r>
      <w:r>
        <w:rPr>
          <w:rFonts w:hint="eastAsia"/>
        </w:rPr>
        <w:t>同理。若仍然满足此条件，则服务端返回相应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859F4C1" w14:textId="77777777" w:rsidR="00E30006" w:rsidRDefault="00E30006" w:rsidP="00E30006">
      <w:pPr>
        <w:ind w:firstLine="420"/>
      </w:pPr>
      <w:r>
        <w:rPr>
          <w:rFonts w:hint="eastAsia"/>
        </w:rPr>
        <w:t>对于任意的</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 xml:space="preserve"> </w:t>
      </w:r>
      <w:r>
        <w:rPr>
          <w:rFonts w:hint="eastAsia"/>
        </w:rPr>
        <w:t>一定也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因为如果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 xml:space="preserve"> </w:t>
      </w:r>
      <w:r>
        <w:rPr>
          <w:rFonts w:hint="eastAsia"/>
        </w:rPr>
        <w:t>和</w:t>
      </w:r>
      <w:r>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一定可以计算出</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 xml:space="preserve"> </w:t>
      </w:r>
      <w:r>
        <w:rPr>
          <w:rFonts w:hint="eastAsia"/>
        </w:rPr>
        <w:t>则进一步说明了</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 xml:space="preserve"> </w:t>
      </w:r>
      <w:r>
        <w:rPr>
          <w:rFonts w:hint="eastAsia"/>
        </w:rPr>
        <w:t>之间唯一的区别就是有以下特例发生：不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Pr>
          <w:rFonts w:hint="eastAsia"/>
        </w:rPr>
        <w:t xml:space="preserve"> </w:t>
      </w:r>
      <m:oMath>
        <m:r>
          <w:rPr>
            <w:rFonts w:ascii="Cambria Math" w:hAnsi="Cambria Math"/>
          </w:rPr>
          <m:t>bxjointoken</m:t>
        </m:r>
      </m:oMath>
      <w:r>
        <w:rPr>
          <w:rFonts w:hint="eastAsia"/>
        </w:rPr>
        <w:t xml:space="preserve"> </w:t>
      </w:r>
      <w:r>
        <w:rPr>
          <w:rFonts w:hint="eastAsia"/>
        </w:rPr>
        <w:t>是不合法的，但是由</w:t>
      </w:r>
      <w:r>
        <w:rPr>
          <w:rFonts w:hint="eastAsia"/>
        </w:rPr>
        <w:t xml:space="preserve"> </w:t>
      </w:r>
      <m:oMath>
        <m:r>
          <w:rPr>
            <w:rFonts w:ascii="Cambria Math" w:hAnsi="Cambria Math"/>
          </w:rPr>
          <m:t>bxjointoken</m:t>
        </m:r>
      </m:oMath>
      <w:r>
        <w:rPr>
          <w:rFonts w:hint="eastAsia"/>
        </w:rPr>
        <w:t xml:space="preserve"> </w:t>
      </w:r>
      <w:r>
        <w:rPr>
          <w:rFonts w:hint="eastAsia"/>
        </w:rPr>
        <w:t>计算出的</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p>
    <w:p w14:paraId="2E0F8108" w14:textId="77777777" w:rsidR="00E30006" w:rsidRPr="00885E22" w:rsidRDefault="00E30006" w:rsidP="00D24B8B">
      <w:pPr>
        <w:spacing w:beforeLines="50" w:before="156"/>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23D5DF8F" w14:textId="298ED45A" w:rsidR="00E30006" w:rsidRPr="00D2189B" w:rsidRDefault="00A928DD" w:rsidP="00D24B8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A2</m:t>
                  </m:r>
                </m:e>
              </m:d>
            </m:e>
          </m:eqArr>
        </m:oMath>
      </m:oMathPara>
    </w:p>
    <w:p w14:paraId="5EEE27A5" w14:textId="77777777" w:rsidR="00E30006" w:rsidRDefault="00E30006" w:rsidP="00E30006">
      <w:r>
        <w:tab/>
      </w:r>
      <w:r>
        <w:rPr>
          <w:rFonts w:hint="eastAsia"/>
        </w:rPr>
        <w:t>令</w:t>
      </w:r>
      <w:r>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7173D5B5" w14:textId="77777777" w:rsidR="00E30006" w:rsidRPr="008F7498" w:rsidRDefault="00E30006" w:rsidP="00E30006">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03DA68C2" w14:textId="7E17B3B2" w:rsidR="00E30006" w:rsidRDefault="00A928DD" w:rsidP="00E30006">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A3</m:t>
                  </m:r>
                </m:e>
              </m:d>
            </m:e>
          </m:eqArr>
        </m:oMath>
      </m:oMathPara>
    </w:p>
    <w:p w14:paraId="6CF19272" w14:textId="77777777" w:rsidR="00E30006" w:rsidRDefault="00E30006" w:rsidP="00E30006">
      <w:r>
        <w:rPr>
          <w:rFonts w:hint="eastAsia"/>
        </w:rPr>
        <w:t>而</w:t>
      </w:r>
      <w:r>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0A8C138E" w14:textId="6AE89C68" w:rsidR="00E30006" w:rsidRPr="004D64C7" w:rsidRDefault="00A928DD" w:rsidP="00D24B8B">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A4</m:t>
                  </m:r>
                </m:e>
              </m:d>
            </m:e>
          </m:eqArr>
        </m:oMath>
      </m:oMathPara>
    </w:p>
    <w:p w14:paraId="3AD6F70B" w14:textId="77777777" w:rsidR="00E30006" w:rsidRDefault="00E30006" w:rsidP="00E30006">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63D02D45"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考虑了</w:t>
      </w:r>
      <w:r>
        <w:rPr>
          <w:rFonts w:hint="eastAsia"/>
        </w:rPr>
        <w:t xml:space="preserve"> </w:t>
      </w:r>
      <m:oMath>
        <m:r>
          <w:rPr>
            <w:rFonts w:ascii="Cambria Math" w:hAnsi="Cambria Math"/>
          </w:rPr>
          <m:t>env</m:t>
        </m:r>
      </m:oMath>
      <w:r>
        <w:rPr>
          <w:rFonts w:hint="eastAsia"/>
        </w:rPr>
        <w:t xml:space="preserve"> </w:t>
      </w:r>
      <w:r>
        <w:rPr>
          <w:rFonts w:hint="eastAsia"/>
        </w:rPr>
        <w:t>复用的安全性问题，去除了以下不安全的情况</w:t>
      </w:r>
      <w:r>
        <w:rPr>
          <w:rFonts w:hint="eastAsia"/>
        </w:rPr>
        <w:t xml:space="preserve">: </w:t>
      </w:r>
      <w:r>
        <w:rPr>
          <w:rFonts w:hint="eastAsia"/>
        </w:rPr>
        <w:t>对于同一个</w:t>
      </w:r>
      <w:r>
        <w:rPr>
          <w:rFonts w:hint="eastAsia"/>
        </w:rPr>
        <w:t xml:space="preserve"> </w:t>
      </w:r>
      <m:oMath>
        <m:r>
          <w:rPr>
            <w:rFonts w:ascii="Cambria Math" w:hAnsi="Cambria Math"/>
          </w:rPr>
          <m:t>env</m:t>
        </m:r>
      </m:oMath>
      <w:r>
        <w:rPr>
          <w:rFonts w:hint="eastAsia"/>
        </w:rPr>
        <w:t>，存在两对元组</w:t>
      </w:r>
      <w:r>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4465ACD2" w14:textId="77777777" w:rsidR="00E30006" w:rsidRPr="00D82793" w:rsidRDefault="00E30006" w:rsidP="00D24B8B">
      <w:pPr>
        <w:spacing w:beforeLines="50" w:before="156"/>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0BA3DEB1" w14:textId="004FD4F5" w:rsidR="00E30006" w:rsidRPr="00D82793" w:rsidRDefault="00A928DD" w:rsidP="00D24B8B">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A5</m:t>
                  </m:r>
                </m:e>
              </m:d>
            </m:e>
          </m:eqArr>
        </m:oMath>
      </m:oMathPara>
    </w:p>
    <w:p w14:paraId="28A2DD15" w14:textId="77777777" w:rsidR="00E30006" w:rsidRDefault="00E30006" w:rsidP="00E30006">
      <w:r>
        <w:rPr>
          <w:rFonts w:hint="eastAsia"/>
        </w:rPr>
        <w:t>对于</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Pr>
          <w:rFonts w:hint="eastAsia"/>
        </w:rPr>
        <w:t xml:space="preserve"> </w:t>
      </w:r>
      <w:r>
        <w:rPr>
          <w:rFonts w:hint="eastAsia"/>
        </w:rPr>
        <w:t>同理。此种情况发生于攻击者将上一次</w:t>
      </w:r>
      <w:r>
        <w:rPr>
          <w:rFonts w:hint="eastAsia"/>
        </w:rPr>
        <w:t xml:space="preserve"> </w:t>
      </w:r>
      <m:oMath>
        <m:r>
          <w:rPr>
            <w:rFonts w:ascii="Cambria Math" w:hAnsi="Cambria Math"/>
          </w:rPr>
          <m:t>Search</m:t>
        </m:r>
      </m:oMath>
      <w:r>
        <w:rPr>
          <w:rFonts w:hint="eastAsia"/>
        </w:rPr>
        <w:t xml:space="preserve"> </w:t>
      </w:r>
      <w:r>
        <w:rPr>
          <w:rFonts w:hint="eastAsia"/>
        </w:rPr>
        <w:t>实例的</w:t>
      </w:r>
      <w:r>
        <w:rPr>
          <w:rFonts w:hint="eastAsia"/>
        </w:rPr>
        <w:t xml:space="preserve"> </w:t>
      </w:r>
      <m:oMath>
        <m:r>
          <w:rPr>
            <w:rFonts w:ascii="Cambria Math" w:hAnsi="Cambria Math"/>
          </w:rPr>
          <m:t>env</m:t>
        </m:r>
      </m:oMath>
      <w:r>
        <w:rPr>
          <w:rFonts w:hint="eastAsia"/>
        </w:rPr>
        <w:t xml:space="preserve"> </w:t>
      </w:r>
      <w:r>
        <w:rPr>
          <w:rFonts w:hint="eastAsia"/>
        </w:rPr>
        <w:t>保存下来，在这一次</w:t>
      </w:r>
      <w:r>
        <w:rPr>
          <w:rFonts w:hint="eastAsia"/>
        </w:rPr>
        <w:t xml:space="preserve"> </w:t>
      </w:r>
      <m:oMath>
        <m:r>
          <w:rPr>
            <w:rFonts w:ascii="Cambria Math" w:hAnsi="Cambria Math"/>
          </w:rPr>
          <m:t>Search</m:t>
        </m:r>
      </m:oMath>
      <w:r>
        <w:rPr>
          <w:rFonts w:hint="eastAsia"/>
        </w:rPr>
        <w:t xml:space="preserve"> </w:t>
      </w:r>
      <w:r>
        <w:rPr>
          <w:rFonts w:hint="eastAsia"/>
        </w:rPr>
        <w:t>实例中重复使用。我们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w:r>
        <w:rPr>
          <w:rFonts w:hint="eastAsia"/>
        </w:rPr>
        <w:t xml:space="preserve"> </w:t>
      </w:r>
      <m:oMath>
        <m:r>
          <m:rPr>
            <m:scr m:val="script"/>
          </m:rPr>
          <w:rPr>
            <w:rFonts w:ascii="Cambria Math" w:hAnsi="Cambria Math"/>
          </w:rPr>
          <m:t>C</m:t>
        </m:r>
      </m:oMath>
      <w:r>
        <w:rPr>
          <w:rFonts w:hint="eastAsia"/>
        </w:rPr>
        <w:t xml:space="preserve"> </w:t>
      </w:r>
      <w:r>
        <w:rPr>
          <w:rFonts w:hint="eastAsia"/>
        </w:rPr>
        <w:t>在</w:t>
      </w:r>
      <w:r>
        <w:rPr>
          <w:rFonts w:hint="eastAsia"/>
        </w:rPr>
        <w:t xml:space="preserve"> </w:t>
      </w:r>
      <m:oMath>
        <m:r>
          <w:rPr>
            <w:rFonts w:ascii="Cambria Math" w:hAnsi="Cambria Math"/>
          </w:rPr>
          <m:t>env</m:t>
        </m:r>
      </m:oMath>
      <w:r>
        <w:rPr>
          <w:rFonts w:hint="eastAsia"/>
        </w:rPr>
        <w:t xml:space="preserve"> </w:t>
      </w:r>
      <w:r>
        <w:rPr>
          <w:rFonts w:hint="eastAsia"/>
        </w:rPr>
        <w:t>有效的情况下（用的是之前</w:t>
      </w:r>
      <m:oMath>
        <m:r>
          <w:rPr>
            <w:rFonts w:ascii="Cambria Math" w:hAnsi="Cambria Math"/>
          </w:rPr>
          <m:t>Search</m:t>
        </m:r>
      </m:oMath>
      <w:r>
        <w:rPr>
          <w:rFonts w:hint="eastAsia"/>
        </w:rPr>
        <w:t>实例的），猜测</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t xml:space="preserve"> </w:t>
      </w:r>
      <w:r>
        <w:rPr>
          <w:rFonts w:hint="eastAsia"/>
        </w:rPr>
        <w:t>的成功概率问题。由于</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并且</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Pr>
          <w:rFonts w:hint="eastAsia"/>
        </w:rPr>
        <w:t xml:space="preserve"> </w:t>
      </w:r>
      <w:r>
        <w:rPr>
          <w:rFonts w:hint="eastAsia"/>
        </w:rPr>
        <w:t>是均匀随机选取的，故此处猜测成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6B17C7E0" w14:textId="29BA4A63" w:rsidR="00E30006" w:rsidRDefault="00E30006" w:rsidP="00D24B8B">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w:r>
        <w:rPr>
          <w:rFonts w:hint="eastAsia"/>
        </w:rPr>
        <w:t xml:space="preserve"> </w:t>
      </w:r>
      <m:oMath>
        <m:r>
          <w:rPr>
            <w:rFonts w:ascii="Cambria Math" w:hAnsi="Cambria Math"/>
          </w:rPr>
          <m:t>q</m:t>
        </m:r>
      </m:oMath>
      <w:r>
        <w:rPr>
          <w:rFonts w:hint="eastAsia"/>
        </w:rPr>
        <w:t xml:space="preserve"> </w:t>
      </w:r>
      <w:r>
        <w:rPr>
          <w:rFonts w:hint="eastAsia"/>
        </w:rPr>
        <w:t>的，因为协议中客户端会将</w:t>
      </w:r>
      <w:r>
        <w:rPr>
          <w:rFonts w:hint="eastAsia"/>
        </w:rPr>
        <w:t xml:space="preserve"> </w:t>
      </w:r>
      <m:oMath>
        <m:r>
          <w:rPr>
            <w:rFonts w:ascii="Cambria Math" w:hAnsi="Cambria Math"/>
          </w:rPr>
          <m:t>q</m:t>
        </m:r>
      </m:oMath>
      <w:r>
        <w:rPr>
          <w:rFonts w:hint="eastAsia"/>
        </w:rPr>
        <w:t xml:space="preserve"> </w:t>
      </w:r>
      <w:r>
        <w:rPr>
          <w:rFonts w:hint="eastAsia"/>
        </w:rPr>
        <w:t>直接发给模拟者进行审查。所以我们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中，可直接将</w:t>
      </w:r>
      <w:r>
        <w:rPr>
          <w:rFonts w:hint="eastAsia"/>
        </w:rPr>
        <w:t xml:space="preserve"> </w:t>
      </w:r>
      <m:oMath>
        <m:r>
          <w:rPr>
            <w:rFonts w:ascii="Cambria Math" w:hAnsi="Cambria Math"/>
          </w:rPr>
          <m:t>q</m:t>
        </m:r>
      </m:oMath>
      <w:r>
        <w:rPr>
          <w:rFonts w:hint="eastAsia"/>
        </w:rPr>
        <w:t xml:space="preserve"> </w:t>
      </w:r>
      <w:r>
        <w:rPr>
          <w:rFonts w:hint="eastAsia"/>
        </w:rPr>
        <w:t>发送给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r>
        <w:rPr>
          <w:rFonts w:hint="eastAsia"/>
        </w:rPr>
        <w:lastRenderedPageBreak/>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w:r>
        <w:rPr>
          <w:rFonts w:hint="eastAsia"/>
        </w:rPr>
        <w:t xml:space="preserve"> </w:t>
      </w:r>
      <m:oMath>
        <m:r>
          <w:rPr>
            <w:rFonts w:ascii="Cambria Math" w:hAnsi="Cambria Math"/>
          </w:rPr>
          <m:t>EDBSetup</m:t>
        </m:r>
      </m:oMath>
      <w:r>
        <w:rPr>
          <w:rFonts w:hint="eastAsia"/>
        </w:rPr>
        <w:t xml:space="preserve"> </w:t>
      </w:r>
      <w:r>
        <w:rPr>
          <w:rFonts w:hint="eastAsia"/>
        </w:rPr>
        <w:t>过程中抛弃了</w:t>
      </w:r>
      <w:r>
        <w:rPr>
          <w:rFonts w:hint="eastAsia"/>
        </w:rPr>
        <w:t xml:space="preserve"> </w:t>
      </w:r>
      <m:oMath>
        <m:r>
          <w:rPr>
            <w:rFonts w:ascii="Cambria Math" w:hAnsi="Cambria Math"/>
          </w:rPr>
          <m:t>TSet</m:t>
        </m:r>
      </m:oMath>
      <w:r>
        <w:rPr>
          <w:rFonts w:hint="eastAsia"/>
        </w:rPr>
        <w:t xml:space="preserve"> </w:t>
      </w:r>
      <w:r>
        <w:rPr>
          <w:rFonts w:hint="eastAsia"/>
        </w:rPr>
        <w:t>和</w:t>
      </w:r>
      <w:r>
        <w:rPr>
          <w:rFonts w:hint="eastAsia"/>
        </w:rPr>
        <w:t xml:space="preserve"> </w:t>
      </w:r>
      <m:oMath>
        <m:r>
          <w:rPr>
            <w:rFonts w:ascii="Cambria Math" w:hAnsi="Cambria Math"/>
          </w:rPr>
          <m:t>XSet</m:t>
        </m:r>
      </m:oMath>
      <w:r>
        <w:rPr>
          <w:rFonts w:hint="eastAsia"/>
        </w:rPr>
        <w:t>，仅仅选取密钥</w:t>
      </w:r>
      <w:r>
        <w:rPr>
          <w:rFonts w:hint="eastAsia"/>
        </w:rPr>
        <w:t xml:space="preserve"> </w:t>
      </w:r>
      <m:oMath>
        <m:r>
          <w:rPr>
            <w:rFonts w:ascii="Cambria Math" w:hAnsi="Cambria Math"/>
          </w:rPr>
          <m:t>K</m:t>
        </m:r>
      </m:oMath>
      <w:r>
        <w:rPr>
          <w:rFonts w:hint="eastAsia"/>
        </w:rPr>
        <w:t>。（</w:t>
      </w:r>
      <w:r>
        <w:rPr>
          <w:rFonts w:hint="eastAsia"/>
        </w:rPr>
        <w:t>2</w:t>
      </w:r>
      <w:r>
        <w:rPr>
          <w:rFonts w:hint="eastAsia"/>
        </w:rPr>
        <w:t>）</w:t>
      </w:r>
      <m:oMath>
        <m:r>
          <w:rPr>
            <w:rFonts w:ascii="Cambria Math" w:hAnsi="Cambria Math"/>
          </w:rPr>
          <m:t>GenToken</m:t>
        </m:r>
      </m:oMath>
      <w:r>
        <w:rPr>
          <w:rFonts w:hint="eastAsia"/>
        </w:rPr>
        <w:t xml:space="preserve"> </w:t>
      </w:r>
      <w:r>
        <w:rPr>
          <w:rFonts w:hint="eastAsia"/>
        </w:rPr>
        <w:t>过程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相同。（</w:t>
      </w:r>
      <w:r>
        <w:rPr>
          <w:rFonts w:hint="eastAsia"/>
        </w:rPr>
        <w:t>3</w:t>
      </w:r>
      <w:r>
        <w:rPr>
          <w:rFonts w:hint="eastAsia"/>
        </w:rPr>
        <w:t>）在</w:t>
      </w:r>
      <m:oMath>
        <m:r>
          <w:rPr>
            <w:rFonts w:ascii="Cambria Math" w:hAnsi="Cambria Math"/>
          </w:rPr>
          <m:t xml:space="preserve"> Search</m:t>
        </m:r>
      </m:oMath>
      <w:r>
        <w:rPr>
          <w:rFonts w:hint="eastAsia"/>
        </w:rPr>
        <w:t xml:space="preserve"> </w:t>
      </w:r>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Pr>
          <w:rFonts w:hint="eastAsia"/>
        </w:rPr>
        <w:t>发送给</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Pr>
          <w:rFonts w:hint="eastAsia"/>
        </w:rPr>
        <w:t xml:space="preserve"> </w:t>
      </w:r>
      <w:r>
        <w:rPr>
          <w:rFonts w:hint="eastAsia"/>
        </w:rPr>
        <w:t>并得到</w:t>
      </w:r>
      <w:r>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Pr>
          <w:rFonts w:hint="eastAsia"/>
        </w:rPr>
        <w:t xml:space="preserve"> </w:t>
      </w:r>
      <w:r>
        <w:rPr>
          <w:rFonts w:hint="eastAsia"/>
        </w:rPr>
        <w:t>中的</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 xml:space="preserve"> </w:t>
      </w:r>
      <w:r>
        <w:rPr>
          <w:rFonts w:hint="eastAsia"/>
        </w:rPr>
        <w:t>元组进行拆分，拆分为</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赋给</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t xml:space="preserve"> </w:t>
      </w:r>
      <w:r>
        <w:rPr>
          <w:rFonts w:hint="eastAsia"/>
        </w:rPr>
        <w:t>中元素</w:t>
      </w:r>
      <w:r>
        <w:rPr>
          <w:rFonts w:hint="eastAsia"/>
        </w:rPr>
        <w:t>1</w:t>
      </w:r>
      <w:r>
        <w:rPr>
          <w:rFonts w:hint="eastAsia"/>
        </w:rPr>
        <w:t>到</w:t>
      </w:r>
      <w:r>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Pr>
          <w:rFonts w:hint="eastAsia"/>
        </w:rPr>
        <w:t xml:space="preserve"> </w:t>
      </w:r>
      <w:r>
        <w:rPr>
          <w:rFonts w:hint="eastAsia"/>
        </w:rPr>
        <w:t>的非重复随机索引标号，对</w:t>
      </w:r>
      <w:r>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 xml:space="preserve"> </w:t>
      </w:r>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w:r w:rsidRPr="003D3ABA">
        <w:rPr>
          <w:rFonts w:hint="eastAsia"/>
        </w:rPr>
        <w:t xml:space="preserve"> </w:t>
      </w:r>
      <m:oMath>
        <m:r>
          <w:rPr>
            <w:rFonts w:ascii="Cambria Math" w:hAnsi="Cambria Math"/>
          </w:rPr>
          <m:t>I</m:t>
        </m:r>
      </m:oMath>
      <w:r w:rsidRPr="003D3ABA">
        <w:rPr>
          <w:rFonts w:hint="eastAsia"/>
        </w:rPr>
        <w:t>。以</w:t>
      </w:r>
      <w:r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Pr="003D3ABA">
        <w:t xml:space="preserve"> </w:t>
      </w:r>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 xml:space="preserve"> </w:t>
      </w:r>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w:r w:rsidRPr="00B23F53">
        <w:rPr>
          <w:rFonts w:hint="eastAsia"/>
        </w:rPr>
        <w:t>c</w:t>
      </w:r>
      <w:r w:rsidRPr="00B23F53">
        <w:rPr>
          <w:rFonts w:hint="eastAsia"/>
        </w:rPr>
        <w:t>是上述过程给此</w:t>
      </w:r>
      <m:oMath>
        <m:r>
          <w:rPr>
            <w:rFonts w:ascii="Cambria Math" w:hAnsi="Cambria Math"/>
          </w:rPr>
          <m:t xml:space="preserve"> ind</m:t>
        </m:r>
      </m:oMath>
      <w:r>
        <w:rPr>
          <w:rFonts w:hint="eastAsia"/>
        </w:rPr>
        <w:t xml:space="preserve"> </w:t>
      </w:r>
      <w:r w:rsidRPr="00B23F53">
        <w:rPr>
          <w:rFonts w:hint="eastAsia"/>
        </w:rPr>
        <w:t>的索引标号；</w:t>
      </w:r>
      <m:oMath>
        <m:r>
          <w:rPr>
            <w:rFonts w:ascii="Cambria Math" w:hAnsi="Cambria Math"/>
          </w:rPr>
          <m:t>ct</m:t>
        </m:r>
      </m:oMath>
      <w:r>
        <w:rPr>
          <w:rFonts w:hint="eastAsia"/>
        </w:rPr>
        <w:t xml:space="preserve"> </w:t>
      </w:r>
      <w:r w:rsidRPr="00B23F53">
        <w:rPr>
          <w:rFonts w:hint="eastAsia"/>
        </w:rPr>
        <w:t>是</w:t>
      </w:r>
      <w:r w:rsidRPr="00B23F53">
        <w:rPr>
          <w:rFonts w:hint="eastAsia"/>
        </w:rPr>
        <w:t xml:space="preserve"> </w:t>
      </w:r>
      <m:oMath>
        <m:r>
          <w:rPr>
            <w:rFonts w:ascii="Cambria Math" w:hAnsi="Cambria Math"/>
          </w:rPr>
          <m:t>ind</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Pr="00B23F53">
        <w:rPr>
          <w:rFonts w:hint="eastAsia"/>
        </w:rPr>
        <w:t xml:space="preserve"> </w:t>
      </w:r>
      <w:r w:rsidRPr="00B23F53">
        <w:rPr>
          <w:rFonts w:hint="eastAsia"/>
        </w:rPr>
        <w:t>将所有的</w:t>
      </w:r>
      <w:r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w:t>
      </w:r>
      <w:r w:rsidRPr="00B23F53">
        <w:rPr>
          <w:rFonts w:hint="eastAsia"/>
        </w:rPr>
        <w:t>初始为空，每次在</w:t>
      </w:r>
      <w:r>
        <w:rPr>
          <w:rFonts w:hint="eastAsia"/>
        </w:rPr>
        <w:t xml:space="preserve"> </w:t>
      </w:r>
      <m:oMath>
        <m:r>
          <w:rPr>
            <w:rFonts w:ascii="Cambria Math" w:hAnsi="Cambria Math"/>
          </w:rPr>
          <m:t>Search</m:t>
        </m:r>
      </m:oMath>
      <w:r>
        <w:rPr>
          <w:rFonts w:hint="eastAsia"/>
        </w:rPr>
        <w:t xml:space="preserve"> </w:t>
      </w:r>
      <w:r w:rsidRPr="00B23F53">
        <w:rPr>
          <w:rFonts w:hint="eastAsia"/>
        </w:rPr>
        <w:t>调用完</w:t>
      </w:r>
      <w:r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w:r w:rsidRPr="00B23F53">
        <w:rPr>
          <w:rFonts w:hint="eastAsia"/>
        </w:rPr>
        <w:t xml:space="preserve"> </w:t>
      </w:r>
      <m:oMath>
        <m:r>
          <w:rPr>
            <w:rFonts w:ascii="Cambria Math" w:hAnsi="Cambria Math"/>
          </w:rPr>
          <m:t>DB(q)</m:t>
        </m:r>
      </m:oMath>
      <w:r w:rsidRPr="00B23F53">
        <w:rPr>
          <w:rFonts w:hint="eastAsia"/>
        </w:rPr>
        <w:t xml:space="preserve"> </w:t>
      </w:r>
      <w:r w:rsidRPr="00B23F53">
        <w:rPr>
          <w:rFonts w:hint="eastAsia"/>
        </w:rPr>
        <w:t>中的不在</w:t>
      </w:r>
      <w:r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w:r w:rsidRPr="00B23F53">
        <w:rPr>
          <w:rFonts w:hint="eastAsia"/>
        </w:rPr>
        <w:t xml:space="preserve"> </w:t>
      </w:r>
      <m:oMath>
        <m:r>
          <w:rPr>
            <w:rFonts w:ascii="Cambria Math" w:hAnsi="Cambria Math"/>
          </w:rPr>
          <m:t xml:space="preserve">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ct</m:t>
        </m:r>
      </m:oMath>
      <w:r>
        <w:rPr>
          <w:rFonts w:hint="eastAsia"/>
        </w:rPr>
        <w:t xml:space="preserve"> </w:t>
      </w:r>
      <w:r w:rsidRPr="00B23F53">
        <w:rPr>
          <w:rFonts w:hint="eastAsia"/>
        </w:rPr>
        <w:t>加入</w:t>
      </w:r>
      <w:r w:rsidRPr="00B23F53">
        <w:rPr>
          <w:rFonts w:hint="eastAsia"/>
        </w:rPr>
        <w:t xml:space="preserve"> </w:t>
      </w:r>
      <m:oMath>
        <m:r>
          <w:rPr>
            <w:rFonts w:ascii="Cambria Math" w:hAnsi="Cambria Math"/>
          </w:rPr>
          <m:t>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0A5BDB9B" w14:textId="77777777" w:rsidR="00E30006" w:rsidRDefault="00E30006" w:rsidP="00B427CA">
      <w:pPr>
        <w:keepNext/>
        <w:spacing w:beforeLines="50" w:before="156" w:line="240" w:lineRule="auto"/>
        <w:jc w:val="center"/>
      </w:pPr>
      <w:r w:rsidRPr="004D5F2F">
        <w:rPr>
          <w:noProof/>
        </w:rPr>
        <w:drawing>
          <wp:inline distT="0" distB="0" distL="0" distR="0" wp14:anchorId="7800ABA2" wp14:editId="2ABF3BC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7491" cy="5134529"/>
                    </a:xfrm>
                    <a:prstGeom prst="rect">
                      <a:avLst/>
                    </a:prstGeom>
                    <a:ln w="12700">
                      <a:solidFill>
                        <a:prstClr val="black"/>
                      </a:solidFill>
                    </a:ln>
                  </pic:spPr>
                </pic:pic>
              </a:graphicData>
            </a:graphic>
          </wp:inline>
        </w:drawing>
      </w:r>
    </w:p>
    <w:p w14:paraId="62257832" w14:textId="0059AAE6" w:rsidR="00A5587F" w:rsidRPr="00DF46D7" w:rsidRDefault="00E30006" w:rsidP="0075786C">
      <w:pPr>
        <w:pStyle w:val="af3"/>
      </w:pPr>
      <w:bookmarkStart w:id="72"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5</w:t>
      </w:r>
      <w:r>
        <w:fldChar w:fldCharType="end"/>
      </w:r>
      <w:bookmarkEnd w:id="72"/>
      <w:r>
        <w:t xml:space="preserve"> </w:t>
      </w:r>
      <w:r>
        <w:rPr>
          <w:rFonts w:hint="eastAsia"/>
        </w:rPr>
        <w:t>模拟者算法</w:t>
      </w:r>
      <w:r>
        <w:rPr>
          <w:rFonts w:hint="eastAsia"/>
        </w:rPr>
        <w:t>S</w:t>
      </w:r>
      <w:r>
        <w:rPr>
          <w:rFonts w:hint="eastAsia"/>
        </w:rPr>
        <w:t>（</w:t>
      </w:r>
      <w:r>
        <w:rPr>
          <w:rFonts w:hint="eastAsia"/>
        </w:rPr>
        <w:t>b</w:t>
      </w:r>
      <w:r>
        <w:rPr>
          <w:rFonts w:hint="eastAsia"/>
        </w:rPr>
        <w:t>）</w:t>
      </w: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F398E" w14:textId="77777777" w:rsidR="00A928DD" w:rsidRDefault="00A928DD" w:rsidP="00EA479D">
      <w:pPr>
        <w:spacing w:line="240" w:lineRule="auto"/>
      </w:pPr>
    </w:p>
  </w:endnote>
  <w:endnote w:type="continuationSeparator" w:id="0">
    <w:p w14:paraId="396CB89D" w14:textId="77777777" w:rsidR="00A928DD" w:rsidRDefault="00A928DD" w:rsidP="00EA479D">
      <w:pPr>
        <w:spacing w:line="240" w:lineRule="auto"/>
      </w:pPr>
    </w:p>
  </w:endnote>
  <w:endnote w:type="continuationNotice" w:id="1">
    <w:p w14:paraId="7DC0333A" w14:textId="77777777" w:rsidR="00A928DD" w:rsidRDefault="00A928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E0002A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F57F3D" w:rsidRDefault="00F57F3D"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F57F3D" w:rsidRDefault="00F57F3D"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DB2215A" w:rsidR="00F57F3D" w:rsidRDefault="00F57F3D"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B80CFC">
          <w:rPr>
            <w:rStyle w:val="aff"/>
            <w:noProof/>
          </w:rPr>
          <w:t>43</w:t>
        </w:r>
        <w:r>
          <w:rPr>
            <w:rStyle w:val="aff"/>
          </w:rPr>
          <w:fldChar w:fldCharType="end"/>
        </w:r>
      </w:p>
    </w:sdtContent>
  </w:sdt>
  <w:p w14:paraId="72DFB06B" w14:textId="09962D71" w:rsidR="00F57F3D" w:rsidRDefault="00F57F3D"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2BDF4C" w14:textId="77777777" w:rsidR="00A928DD" w:rsidRDefault="00A928DD" w:rsidP="00EA479D">
      <w:pPr>
        <w:spacing w:line="240" w:lineRule="auto"/>
      </w:pPr>
    </w:p>
  </w:footnote>
  <w:footnote w:type="continuationSeparator" w:id="0">
    <w:p w14:paraId="55EC4C78" w14:textId="77777777" w:rsidR="00A928DD" w:rsidRDefault="00A928DD"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record-ids&gt;&lt;/item&gt;&lt;/Libraries&gt;"/>
  </w:docVars>
  <w:rsids>
    <w:rsidRoot w:val="00911A13"/>
    <w:rsid w:val="000007FA"/>
    <w:rsid w:val="00000A1B"/>
    <w:rsid w:val="00000EAC"/>
    <w:rsid w:val="00000F89"/>
    <w:rsid w:val="00001086"/>
    <w:rsid w:val="0000110B"/>
    <w:rsid w:val="0000164C"/>
    <w:rsid w:val="0000177A"/>
    <w:rsid w:val="000019EE"/>
    <w:rsid w:val="00001AEA"/>
    <w:rsid w:val="00001C31"/>
    <w:rsid w:val="000020D4"/>
    <w:rsid w:val="00002159"/>
    <w:rsid w:val="00002163"/>
    <w:rsid w:val="00002C7D"/>
    <w:rsid w:val="00002D95"/>
    <w:rsid w:val="00002E2A"/>
    <w:rsid w:val="00002EDB"/>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7DEA"/>
    <w:rsid w:val="00010160"/>
    <w:rsid w:val="00010347"/>
    <w:rsid w:val="000103D7"/>
    <w:rsid w:val="00010477"/>
    <w:rsid w:val="00010519"/>
    <w:rsid w:val="0001087E"/>
    <w:rsid w:val="00010AD3"/>
    <w:rsid w:val="00010CF3"/>
    <w:rsid w:val="00010D8A"/>
    <w:rsid w:val="0001167A"/>
    <w:rsid w:val="000117ED"/>
    <w:rsid w:val="00011800"/>
    <w:rsid w:val="00011AB0"/>
    <w:rsid w:val="00011B18"/>
    <w:rsid w:val="00012353"/>
    <w:rsid w:val="00012377"/>
    <w:rsid w:val="0001246B"/>
    <w:rsid w:val="00012DE4"/>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70A"/>
    <w:rsid w:val="00020DCC"/>
    <w:rsid w:val="00020DCE"/>
    <w:rsid w:val="000221D2"/>
    <w:rsid w:val="000221FB"/>
    <w:rsid w:val="00022DAE"/>
    <w:rsid w:val="0002305A"/>
    <w:rsid w:val="000234E0"/>
    <w:rsid w:val="00023CDE"/>
    <w:rsid w:val="00023F7A"/>
    <w:rsid w:val="00024054"/>
    <w:rsid w:val="000241E0"/>
    <w:rsid w:val="00024C02"/>
    <w:rsid w:val="00024C2B"/>
    <w:rsid w:val="000251CD"/>
    <w:rsid w:val="000252E2"/>
    <w:rsid w:val="000255D7"/>
    <w:rsid w:val="00025E8B"/>
    <w:rsid w:val="00025F53"/>
    <w:rsid w:val="00025F98"/>
    <w:rsid w:val="0002640C"/>
    <w:rsid w:val="00026D0C"/>
    <w:rsid w:val="00026E61"/>
    <w:rsid w:val="000271D4"/>
    <w:rsid w:val="0002755A"/>
    <w:rsid w:val="00027674"/>
    <w:rsid w:val="0002796B"/>
    <w:rsid w:val="0003013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B3"/>
    <w:rsid w:val="00034220"/>
    <w:rsid w:val="00034291"/>
    <w:rsid w:val="00034812"/>
    <w:rsid w:val="00034C1F"/>
    <w:rsid w:val="00034EBF"/>
    <w:rsid w:val="00035051"/>
    <w:rsid w:val="00035488"/>
    <w:rsid w:val="000354DA"/>
    <w:rsid w:val="00035619"/>
    <w:rsid w:val="000356B2"/>
    <w:rsid w:val="00035837"/>
    <w:rsid w:val="00035944"/>
    <w:rsid w:val="00035B0E"/>
    <w:rsid w:val="0003672C"/>
    <w:rsid w:val="00040250"/>
    <w:rsid w:val="0004072E"/>
    <w:rsid w:val="0004074B"/>
    <w:rsid w:val="00040A28"/>
    <w:rsid w:val="00040C49"/>
    <w:rsid w:val="00040CAC"/>
    <w:rsid w:val="000410AC"/>
    <w:rsid w:val="0004138E"/>
    <w:rsid w:val="0004171B"/>
    <w:rsid w:val="00041E01"/>
    <w:rsid w:val="000421A8"/>
    <w:rsid w:val="00042221"/>
    <w:rsid w:val="000423BD"/>
    <w:rsid w:val="0004248E"/>
    <w:rsid w:val="000427A2"/>
    <w:rsid w:val="000427F7"/>
    <w:rsid w:val="00042F31"/>
    <w:rsid w:val="0004308F"/>
    <w:rsid w:val="00043293"/>
    <w:rsid w:val="00044710"/>
    <w:rsid w:val="0004500B"/>
    <w:rsid w:val="000454C0"/>
    <w:rsid w:val="000456EF"/>
    <w:rsid w:val="00045CCE"/>
    <w:rsid w:val="00046A07"/>
    <w:rsid w:val="00046C17"/>
    <w:rsid w:val="00046EAA"/>
    <w:rsid w:val="000471B2"/>
    <w:rsid w:val="00047595"/>
    <w:rsid w:val="00047B35"/>
    <w:rsid w:val="00050713"/>
    <w:rsid w:val="00050714"/>
    <w:rsid w:val="000509AD"/>
    <w:rsid w:val="00050C9E"/>
    <w:rsid w:val="000511EC"/>
    <w:rsid w:val="000514E6"/>
    <w:rsid w:val="00051665"/>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C1F"/>
    <w:rsid w:val="00056D09"/>
    <w:rsid w:val="00056D21"/>
    <w:rsid w:val="00057767"/>
    <w:rsid w:val="00057B21"/>
    <w:rsid w:val="00057BF2"/>
    <w:rsid w:val="00057D06"/>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3D33"/>
    <w:rsid w:val="000646BB"/>
    <w:rsid w:val="0006470E"/>
    <w:rsid w:val="000647FF"/>
    <w:rsid w:val="0006492B"/>
    <w:rsid w:val="0006502A"/>
    <w:rsid w:val="0006525B"/>
    <w:rsid w:val="0006590F"/>
    <w:rsid w:val="00065B69"/>
    <w:rsid w:val="00065C5A"/>
    <w:rsid w:val="000664C9"/>
    <w:rsid w:val="0006655F"/>
    <w:rsid w:val="00066612"/>
    <w:rsid w:val="00066670"/>
    <w:rsid w:val="00066AA5"/>
    <w:rsid w:val="00066CD1"/>
    <w:rsid w:val="00067432"/>
    <w:rsid w:val="00067512"/>
    <w:rsid w:val="00067B60"/>
    <w:rsid w:val="00067F9A"/>
    <w:rsid w:val="000702C3"/>
    <w:rsid w:val="000703A9"/>
    <w:rsid w:val="00070C4E"/>
    <w:rsid w:val="00070CD0"/>
    <w:rsid w:val="00070D4F"/>
    <w:rsid w:val="000710A8"/>
    <w:rsid w:val="00071F17"/>
    <w:rsid w:val="000720F1"/>
    <w:rsid w:val="00072950"/>
    <w:rsid w:val="00072AB9"/>
    <w:rsid w:val="00072AEA"/>
    <w:rsid w:val="00072DB1"/>
    <w:rsid w:val="00072E8D"/>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CB6"/>
    <w:rsid w:val="0008001E"/>
    <w:rsid w:val="000806FA"/>
    <w:rsid w:val="000809B7"/>
    <w:rsid w:val="00080B73"/>
    <w:rsid w:val="00080DC9"/>
    <w:rsid w:val="00081103"/>
    <w:rsid w:val="00081482"/>
    <w:rsid w:val="00081538"/>
    <w:rsid w:val="00081731"/>
    <w:rsid w:val="00081D7D"/>
    <w:rsid w:val="00081E37"/>
    <w:rsid w:val="0008213D"/>
    <w:rsid w:val="0008218C"/>
    <w:rsid w:val="000822A2"/>
    <w:rsid w:val="000826F9"/>
    <w:rsid w:val="00082C71"/>
    <w:rsid w:val="00082E19"/>
    <w:rsid w:val="0008316A"/>
    <w:rsid w:val="000831D3"/>
    <w:rsid w:val="0008340A"/>
    <w:rsid w:val="00083693"/>
    <w:rsid w:val="0008374A"/>
    <w:rsid w:val="00083764"/>
    <w:rsid w:val="00083870"/>
    <w:rsid w:val="00083B27"/>
    <w:rsid w:val="00084272"/>
    <w:rsid w:val="00084482"/>
    <w:rsid w:val="00084BDF"/>
    <w:rsid w:val="000850F7"/>
    <w:rsid w:val="00085434"/>
    <w:rsid w:val="0008588F"/>
    <w:rsid w:val="00085DFF"/>
    <w:rsid w:val="00086119"/>
    <w:rsid w:val="0008664C"/>
    <w:rsid w:val="00086C0A"/>
    <w:rsid w:val="00087011"/>
    <w:rsid w:val="000871C0"/>
    <w:rsid w:val="00087223"/>
    <w:rsid w:val="00087395"/>
    <w:rsid w:val="00087A66"/>
    <w:rsid w:val="00087B01"/>
    <w:rsid w:val="00087EEE"/>
    <w:rsid w:val="0009036D"/>
    <w:rsid w:val="00090479"/>
    <w:rsid w:val="0009097B"/>
    <w:rsid w:val="00090BF5"/>
    <w:rsid w:val="00090DE1"/>
    <w:rsid w:val="0009149E"/>
    <w:rsid w:val="00091E87"/>
    <w:rsid w:val="000927C1"/>
    <w:rsid w:val="000928FD"/>
    <w:rsid w:val="00092B80"/>
    <w:rsid w:val="00092E79"/>
    <w:rsid w:val="000932F8"/>
    <w:rsid w:val="00093A91"/>
    <w:rsid w:val="00093AA2"/>
    <w:rsid w:val="00093E70"/>
    <w:rsid w:val="000942DF"/>
    <w:rsid w:val="000943D0"/>
    <w:rsid w:val="00094413"/>
    <w:rsid w:val="000947D4"/>
    <w:rsid w:val="00094F21"/>
    <w:rsid w:val="00094F59"/>
    <w:rsid w:val="0009514E"/>
    <w:rsid w:val="000953BD"/>
    <w:rsid w:val="00095BB9"/>
    <w:rsid w:val="00095C37"/>
    <w:rsid w:val="0009609B"/>
    <w:rsid w:val="000961CE"/>
    <w:rsid w:val="0009623B"/>
    <w:rsid w:val="00096787"/>
    <w:rsid w:val="000967FC"/>
    <w:rsid w:val="00096E79"/>
    <w:rsid w:val="00097177"/>
    <w:rsid w:val="000975A4"/>
    <w:rsid w:val="000977EA"/>
    <w:rsid w:val="00097F82"/>
    <w:rsid w:val="00097F84"/>
    <w:rsid w:val="000A0CF5"/>
    <w:rsid w:val="000A14DE"/>
    <w:rsid w:val="000A1541"/>
    <w:rsid w:val="000A1D9B"/>
    <w:rsid w:val="000A1FDC"/>
    <w:rsid w:val="000A3585"/>
    <w:rsid w:val="000A3747"/>
    <w:rsid w:val="000A3A40"/>
    <w:rsid w:val="000A4752"/>
    <w:rsid w:val="000A4AB9"/>
    <w:rsid w:val="000A4B0F"/>
    <w:rsid w:val="000A507D"/>
    <w:rsid w:val="000A5237"/>
    <w:rsid w:val="000A5337"/>
    <w:rsid w:val="000A5612"/>
    <w:rsid w:val="000A5760"/>
    <w:rsid w:val="000A58BB"/>
    <w:rsid w:val="000A5C0F"/>
    <w:rsid w:val="000A5DCD"/>
    <w:rsid w:val="000A6D7A"/>
    <w:rsid w:val="000A6DB8"/>
    <w:rsid w:val="000A6F33"/>
    <w:rsid w:val="000A79D6"/>
    <w:rsid w:val="000A7F9A"/>
    <w:rsid w:val="000B0508"/>
    <w:rsid w:val="000B0578"/>
    <w:rsid w:val="000B06ED"/>
    <w:rsid w:val="000B0D71"/>
    <w:rsid w:val="000B183E"/>
    <w:rsid w:val="000B1908"/>
    <w:rsid w:val="000B1E88"/>
    <w:rsid w:val="000B202F"/>
    <w:rsid w:val="000B20FC"/>
    <w:rsid w:val="000B21BE"/>
    <w:rsid w:val="000B2B7A"/>
    <w:rsid w:val="000B2C5D"/>
    <w:rsid w:val="000B3342"/>
    <w:rsid w:val="000B3519"/>
    <w:rsid w:val="000B3622"/>
    <w:rsid w:val="000B3E4C"/>
    <w:rsid w:val="000B3F7E"/>
    <w:rsid w:val="000B50B3"/>
    <w:rsid w:val="000B52F9"/>
    <w:rsid w:val="000B582D"/>
    <w:rsid w:val="000B5C22"/>
    <w:rsid w:val="000B5C8B"/>
    <w:rsid w:val="000B5F8F"/>
    <w:rsid w:val="000B612E"/>
    <w:rsid w:val="000B667A"/>
    <w:rsid w:val="000B6727"/>
    <w:rsid w:val="000B6875"/>
    <w:rsid w:val="000B6CE7"/>
    <w:rsid w:val="000B7164"/>
    <w:rsid w:val="000B7A41"/>
    <w:rsid w:val="000B7BF9"/>
    <w:rsid w:val="000B7E0E"/>
    <w:rsid w:val="000B7FEB"/>
    <w:rsid w:val="000C075E"/>
    <w:rsid w:val="000C0E9D"/>
    <w:rsid w:val="000C102D"/>
    <w:rsid w:val="000C1044"/>
    <w:rsid w:val="000C17C1"/>
    <w:rsid w:val="000C1D41"/>
    <w:rsid w:val="000C3811"/>
    <w:rsid w:val="000C3991"/>
    <w:rsid w:val="000C402E"/>
    <w:rsid w:val="000C45F8"/>
    <w:rsid w:val="000C4FAC"/>
    <w:rsid w:val="000C5311"/>
    <w:rsid w:val="000C55F2"/>
    <w:rsid w:val="000C57D0"/>
    <w:rsid w:val="000C5D46"/>
    <w:rsid w:val="000C62F3"/>
    <w:rsid w:val="000C63E6"/>
    <w:rsid w:val="000C6542"/>
    <w:rsid w:val="000C690F"/>
    <w:rsid w:val="000C70BE"/>
    <w:rsid w:val="000C7239"/>
    <w:rsid w:val="000C7285"/>
    <w:rsid w:val="000C768F"/>
    <w:rsid w:val="000C7EED"/>
    <w:rsid w:val="000D04A2"/>
    <w:rsid w:val="000D0538"/>
    <w:rsid w:val="000D085E"/>
    <w:rsid w:val="000D08AD"/>
    <w:rsid w:val="000D0E94"/>
    <w:rsid w:val="000D13AE"/>
    <w:rsid w:val="000D13F5"/>
    <w:rsid w:val="000D1576"/>
    <w:rsid w:val="000D1636"/>
    <w:rsid w:val="000D1798"/>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2B8"/>
    <w:rsid w:val="000D4372"/>
    <w:rsid w:val="000D464B"/>
    <w:rsid w:val="000D482E"/>
    <w:rsid w:val="000D4C77"/>
    <w:rsid w:val="000D4CA5"/>
    <w:rsid w:val="000D4E23"/>
    <w:rsid w:val="000D5172"/>
    <w:rsid w:val="000D540C"/>
    <w:rsid w:val="000D552C"/>
    <w:rsid w:val="000D553C"/>
    <w:rsid w:val="000D58C6"/>
    <w:rsid w:val="000D5CE8"/>
    <w:rsid w:val="000D5CF3"/>
    <w:rsid w:val="000D630D"/>
    <w:rsid w:val="000D69DC"/>
    <w:rsid w:val="000D6A23"/>
    <w:rsid w:val="000D6ACF"/>
    <w:rsid w:val="000D6E69"/>
    <w:rsid w:val="000D7558"/>
    <w:rsid w:val="000D78A6"/>
    <w:rsid w:val="000E0062"/>
    <w:rsid w:val="000E048B"/>
    <w:rsid w:val="000E095D"/>
    <w:rsid w:val="000E0D28"/>
    <w:rsid w:val="000E0D7F"/>
    <w:rsid w:val="000E0F4C"/>
    <w:rsid w:val="000E0FCA"/>
    <w:rsid w:val="000E12F6"/>
    <w:rsid w:val="000E158A"/>
    <w:rsid w:val="000E1D51"/>
    <w:rsid w:val="000E2263"/>
    <w:rsid w:val="000E281D"/>
    <w:rsid w:val="000E2F56"/>
    <w:rsid w:val="000E3160"/>
    <w:rsid w:val="000E31A9"/>
    <w:rsid w:val="000E3317"/>
    <w:rsid w:val="000E339D"/>
    <w:rsid w:val="000E3543"/>
    <w:rsid w:val="000E37A6"/>
    <w:rsid w:val="000E39D9"/>
    <w:rsid w:val="000E3DB1"/>
    <w:rsid w:val="000E40C9"/>
    <w:rsid w:val="000E430B"/>
    <w:rsid w:val="000E563D"/>
    <w:rsid w:val="000E56C3"/>
    <w:rsid w:val="000E593E"/>
    <w:rsid w:val="000E5ADF"/>
    <w:rsid w:val="000E6125"/>
    <w:rsid w:val="000E613A"/>
    <w:rsid w:val="000E6A1D"/>
    <w:rsid w:val="000E6A24"/>
    <w:rsid w:val="000E6AC8"/>
    <w:rsid w:val="000E6C6D"/>
    <w:rsid w:val="000E6E37"/>
    <w:rsid w:val="000E707E"/>
    <w:rsid w:val="000E7371"/>
    <w:rsid w:val="000E746F"/>
    <w:rsid w:val="000F016C"/>
    <w:rsid w:val="000F01BE"/>
    <w:rsid w:val="000F022C"/>
    <w:rsid w:val="000F06E6"/>
    <w:rsid w:val="000F152E"/>
    <w:rsid w:val="000F1F6A"/>
    <w:rsid w:val="000F21F3"/>
    <w:rsid w:val="000F27C5"/>
    <w:rsid w:val="000F295A"/>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0F7B15"/>
    <w:rsid w:val="000F7FD5"/>
    <w:rsid w:val="0010097F"/>
    <w:rsid w:val="00100C83"/>
    <w:rsid w:val="00100D22"/>
    <w:rsid w:val="0010106F"/>
    <w:rsid w:val="0010113D"/>
    <w:rsid w:val="001014D2"/>
    <w:rsid w:val="0010161C"/>
    <w:rsid w:val="00101A8C"/>
    <w:rsid w:val="00101AD7"/>
    <w:rsid w:val="00102137"/>
    <w:rsid w:val="001023A7"/>
    <w:rsid w:val="00102ABE"/>
    <w:rsid w:val="001032C4"/>
    <w:rsid w:val="001033D9"/>
    <w:rsid w:val="001037DD"/>
    <w:rsid w:val="0010395F"/>
    <w:rsid w:val="00103AF8"/>
    <w:rsid w:val="00103CCE"/>
    <w:rsid w:val="001044B4"/>
    <w:rsid w:val="00104C28"/>
    <w:rsid w:val="00104E7E"/>
    <w:rsid w:val="00105265"/>
    <w:rsid w:val="0010528F"/>
    <w:rsid w:val="00105DDB"/>
    <w:rsid w:val="00105E4A"/>
    <w:rsid w:val="001064FC"/>
    <w:rsid w:val="00106EF8"/>
    <w:rsid w:val="00107388"/>
    <w:rsid w:val="001079A2"/>
    <w:rsid w:val="001079ED"/>
    <w:rsid w:val="00107CCC"/>
    <w:rsid w:val="00107CCF"/>
    <w:rsid w:val="001100B4"/>
    <w:rsid w:val="0011014B"/>
    <w:rsid w:val="0011041A"/>
    <w:rsid w:val="00110442"/>
    <w:rsid w:val="001107C7"/>
    <w:rsid w:val="001110E8"/>
    <w:rsid w:val="001116EA"/>
    <w:rsid w:val="00111944"/>
    <w:rsid w:val="001119CA"/>
    <w:rsid w:val="00111A78"/>
    <w:rsid w:val="00111B53"/>
    <w:rsid w:val="001120BF"/>
    <w:rsid w:val="00112637"/>
    <w:rsid w:val="00112998"/>
    <w:rsid w:val="00113532"/>
    <w:rsid w:val="0011355D"/>
    <w:rsid w:val="0011384D"/>
    <w:rsid w:val="0011387F"/>
    <w:rsid w:val="00113D34"/>
    <w:rsid w:val="00113DE1"/>
    <w:rsid w:val="00113E20"/>
    <w:rsid w:val="00114107"/>
    <w:rsid w:val="00114C37"/>
    <w:rsid w:val="00114F1B"/>
    <w:rsid w:val="0011639A"/>
    <w:rsid w:val="001165F8"/>
    <w:rsid w:val="00116EEB"/>
    <w:rsid w:val="001175D8"/>
    <w:rsid w:val="001179CB"/>
    <w:rsid w:val="00117BCE"/>
    <w:rsid w:val="00117C03"/>
    <w:rsid w:val="00117D0A"/>
    <w:rsid w:val="00117F96"/>
    <w:rsid w:val="0012081D"/>
    <w:rsid w:val="001208E5"/>
    <w:rsid w:val="001213E0"/>
    <w:rsid w:val="001214CB"/>
    <w:rsid w:val="001216B0"/>
    <w:rsid w:val="00121DF2"/>
    <w:rsid w:val="00121FBA"/>
    <w:rsid w:val="00122072"/>
    <w:rsid w:val="00122076"/>
    <w:rsid w:val="001223D9"/>
    <w:rsid w:val="00122613"/>
    <w:rsid w:val="00122E8E"/>
    <w:rsid w:val="00122F36"/>
    <w:rsid w:val="001234B7"/>
    <w:rsid w:val="001236A0"/>
    <w:rsid w:val="00123856"/>
    <w:rsid w:val="0012385B"/>
    <w:rsid w:val="00123C6E"/>
    <w:rsid w:val="00123E1C"/>
    <w:rsid w:val="00124441"/>
    <w:rsid w:val="0012488B"/>
    <w:rsid w:val="001249A6"/>
    <w:rsid w:val="00125ED2"/>
    <w:rsid w:val="001262CA"/>
    <w:rsid w:val="001264C7"/>
    <w:rsid w:val="00126618"/>
    <w:rsid w:val="00126861"/>
    <w:rsid w:val="00126D3D"/>
    <w:rsid w:val="00127306"/>
    <w:rsid w:val="00127981"/>
    <w:rsid w:val="001279CF"/>
    <w:rsid w:val="00127B58"/>
    <w:rsid w:val="00127D4A"/>
    <w:rsid w:val="00127E59"/>
    <w:rsid w:val="001301A5"/>
    <w:rsid w:val="00130397"/>
    <w:rsid w:val="001306EF"/>
    <w:rsid w:val="0013089B"/>
    <w:rsid w:val="00130EED"/>
    <w:rsid w:val="00130F3A"/>
    <w:rsid w:val="00130F84"/>
    <w:rsid w:val="00131499"/>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B23"/>
    <w:rsid w:val="00136C13"/>
    <w:rsid w:val="00137019"/>
    <w:rsid w:val="001375CB"/>
    <w:rsid w:val="001377C0"/>
    <w:rsid w:val="00137A8B"/>
    <w:rsid w:val="00137B1F"/>
    <w:rsid w:val="00137BCA"/>
    <w:rsid w:val="00137FB4"/>
    <w:rsid w:val="0014001F"/>
    <w:rsid w:val="001405D5"/>
    <w:rsid w:val="00140958"/>
    <w:rsid w:val="0014151A"/>
    <w:rsid w:val="00141528"/>
    <w:rsid w:val="00141690"/>
    <w:rsid w:val="0014176E"/>
    <w:rsid w:val="0014179C"/>
    <w:rsid w:val="001418F3"/>
    <w:rsid w:val="0014195D"/>
    <w:rsid w:val="00141D3C"/>
    <w:rsid w:val="00142389"/>
    <w:rsid w:val="0014239F"/>
    <w:rsid w:val="00142AAA"/>
    <w:rsid w:val="00142C7D"/>
    <w:rsid w:val="00142CA6"/>
    <w:rsid w:val="00142DF0"/>
    <w:rsid w:val="0014320F"/>
    <w:rsid w:val="0014385F"/>
    <w:rsid w:val="00143B6D"/>
    <w:rsid w:val="00143B88"/>
    <w:rsid w:val="00143D49"/>
    <w:rsid w:val="00143FE5"/>
    <w:rsid w:val="00144023"/>
    <w:rsid w:val="0014484E"/>
    <w:rsid w:val="00145071"/>
    <w:rsid w:val="00145437"/>
    <w:rsid w:val="00145526"/>
    <w:rsid w:val="00145A15"/>
    <w:rsid w:val="00145A69"/>
    <w:rsid w:val="00146455"/>
    <w:rsid w:val="0014693A"/>
    <w:rsid w:val="00146B16"/>
    <w:rsid w:val="001470D3"/>
    <w:rsid w:val="001476E6"/>
    <w:rsid w:val="001479FC"/>
    <w:rsid w:val="00147BCC"/>
    <w:rsid w:val="00147ED4"/>
    <w:rsid w:val="00150031"/>
    <w:rsid w:val="0015005C"/>
    <w:rsid w:val="001508D8"/>
    <w:rsid w:val="001508DE"/>
    <w:rsid w:val="00150B45"/>
    <w:rsid w:val="00150C4B"/>
    <w:rsid w:val="0015151C"/>
    <w:rsid w:val="00151584"/>
    <w:rsid w:val="001516F0"/>
    <w:rsid w:val="001517AB"/>
    <w:rsid w:val="00152541"/>
    <w:rsid w:val="001527C8"/>
    <w:rsid w:val="00152A09"/>
    <w:rsid w:val="00152A48"/>
    <w:rsid w:val="00152CE0"/>
    <w:rsid w:val="00152E51"/>
    <w:rsid w:val="00153214"/>
    <w:rsid w:val="001533C5"/>
    <w:rsid w:val="00153C31"/>
    <w:rsid w:val="00153CE6"/>
    <w:rsid w:val="00153D67"/>
    <w:rsid w:val="001541D1"/>
    <w:rsid w:val="00154341"/>
    <w:rsid w:val="001547C5"/>
    <w:rsid w:val="00154C25"/>
    <w:rsid w:val="001551BA"/>
    <w:rsid w:val="00155352"/>
    <w:rsid w:val="00155A10"/>
    <w:rsid w:val="00155AE8"/>
    <w:rsid w:val="00155FAD"/>
    <w:rsid w:val="00155FDE"/>
    <w:rsid w:val="001565CF"/>
    <w:rsid w:val="001566F8"/>
    <w:rsid w:val="00156F5E"/>
    <w:rsid w:val="00156F8D"/>
    <w:rsid w:val="00156FDB"/>
    <w:rsid w:val="00156FFA"/>
    <w:rsid w:val="0015706C"/>
    <w:rsid w:val="001601F5"/>
    <w:rsid w:val="00160223"/>
    <w:rsid w:val="001607ED"/>
    <w:rsid w:val="00160CAE"/>
    <w:rsid w:val="00161366"/>
    <w:rsid w:val="00161A09"/>
    <w:rsid w:val="00161E39"/>
    <w:rsid w:val="001627F8"/>
    <w:rsid w:val="00162BE0"/>
    <w:rsid w:val="00163CEF"/>
    <w:rsid w:val="00163FE2"/>
    <w:rsid w:val="0016406A"/>
    <w:rsid w:val="001641E4"/>
    <w:rsid w:val="001646D0"/>
    <w:rsid w:val="00164C9B"/>
    <w:rsid w:val="00165134"/>
    <w:rsid w:val="00165261"/>
    <w:rsid w:val="001655AE"/>
    <w:rsid w:val="00166423"/>
    <w:rsid w:val="001666ED"/>
    <w:rsid w:val="001667CE"/>
    <w:rsid w:val="00166C39"/>
    <w:rsid w:val="0016720D"/>
    <w:rsid w:val="00167DF7"/>
    <w:rsid w:val="00170684"/>
    <w:rsid w:val="0017072A"/>
    <w:rsid w:val="001707CF"/>
    <w:rsid w:val="00170CD0"/>
    <w:rsid w:val="00170E17"/>
    <w:rsid w:val="00171246"/>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53C5"/>
    <w:rsid w:val="0017587E"/>
    <w:rsid w:val="00175946"/>
    <w:rsid w:val="00175B6C"/>
    <w:rsid w:val="00175C35"/>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848"/>
    <w:rsid w:val="00182F6C"/>
    <w:rsid w:val="00182FA4"/>
    <w:rsid w:val="00183138"/>
    <w:rsid w:val="0018327B"/>
    <w:rsid w:val="00183749"/>
    <w:rsid w:val="00183C26"/>
    <w:rsid w:val="00183CCE"/>
    <w:rsid w:val="00183DD2"/>
    <w:rsid w:val="00183EF4"/>
    <w:rsid w:val="00183F63"/>
    <w:rsid w:val="001840E0"/>
    <w:rsid w:val="001842F1"/>
    <w:rsid w:val="001843EB"/>
    <w:rsid w:val="001844EF"/>
    <w:rsid w:val="001844FE"/>
    <w:rsid w:val="00184831"/>
    <w:rsid w:val="00184D68"/>
    <w:rsid w:val="00184F8D"/>
    <w:rsid w:val="00185248"/>
    <w:rsid w:val="0018531A"/>
    <w:rsid w:val="00185990"/>
    <w:rsid w:val="00185F14"/>
    <w:rsid w:val="001861FE"/>
    <w:rsid w:val="0018646F"/>
    <w:rsid w:val="001867F7"/>
    <w:rsid w:val="00186953"/>
    <w:rsid w:val="00186A97"/>
    <w:rsid w:val="0018700B"/>
    <w:rsid w:val="00187477"/>
    <w:rsid w:val="001874C5"/>
    <w:rsid w:val="0018764C"/>
    <w:rsid w:val="001877DC"/>
    <w:rsid w:val="0018796C"/>
    <w:rsid w:val="00187CDF"/>
    <w:rsid w:val="00187F2E"/>
    <w:rsid w:val="001906A7"/>
    <w:rsid w:val="001909A9"/>
    <w:rsid w:val="00190F33"/>
    <w:rsid w:val="001912B2"/>
    <w:rsid w:val="0019148C"/>
    <w:rsid w:val="00191680"/>
    <w:rsid w:val="001918EC"/>
    <w:rsid w:val="00191C1D"/>
    <w:rsid w:val="00191F2A"/>
    <w:rsid w:val="001921EA"/>
    <w:rsid w:val="001923FD"/>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BB3"/>
    <w:rsid w:val="001A21AD"/>
    <w:rsid w:val="001A23CF"/>
    <w:rsid w:val="001A24E2"/>
    <w:rsid w:val="001A25A9"/>
    <w:rsid w:val="001A2651"/>
    <w:rsid w:val="001A2851"/>
    <w:rsid w:val="001A30FA"/>
    <w:rsid w:val="001A3696"/>
    <w:rsid w:val="001A39FE"/>
    <w:rsid w:val="001A46FA"/>
    <w:rsid w:val="001A5139"/>
    <w:rsid w:val="001A54B2"/>
    <w:rsid w:val="001A55C3"/>
    <w:rsid w:val="001A55ED"/>
    <w:rsid w:val="001A561D"/>
    <w:rsid w:val="001A5926"/>
    <w:rsid w:val="001A59DB"/>
    <w:rsid w:val="001A59F9"/>
    <w:rsid w:val="001A5B8F"/>
    <w:rsid w:val="001A5C2E"/>
    <w:rsid w:val="001A5C38"/>
    <w:rsid w:val="001A5C67"/>
    <w:rsid w:val="001A5EC1"/>
    <w:rsid w:val="001A6132"/>
    <w:rsid w:val="001A62AE"/>
    <w:rsid w:val="001A62D8"/>
    <w:rsid w:val="001A673A"/>
    <w:rsid w:val="001A6ACE"/>
    <w:rsid w:val="001A6E38"/>
    <w:rsid w:val="001A737D"/>
    <w:rsid w:val="001A7462"/>
    <w:rsid w:val="001A7615"/>
    <w:rsid w:val="001A7A6D"/>
    <w:rsid w:val="001B001A"/>
    <w:rsid w:val="001B01FE"/>
    <w:rsid w:val="001B0649"/>
    <w:rsid w:val="001B0855"/>
    <w:rsid w:val="001B08F9"/>
    <w:rsid w:val="001B0B93"/>
    <w:rsid w:val="001B1204"/>
    <w:rsid w:val="001B16B4"/>
    <w:rsid w:val="001B1779"/>
    <w:rsid w:val="001B1E74"/>
    <w:rsid w:val="001B2535"/>
    <w:rsid w:val="001B26CB"/>
    <w:rsid w:val="001B2DEB"/>
    <w:rsid w:val="001B30DD"/>
    <w:rsid w:val="001B3848"/>
    <w:rsid w:val="001B3F31"/>
    <w:rsid w:val="001B45EF"/>
    <w:rsid w:val="001B47A1"/>
    <w:rsid w:val="001B4E7A"/>
    <w:rsid w:val="001B4EEC"/>
    <w:rsid w:val="001B53E9"/>
    <w:rsid w:val="001B5471"/>
    <w:rsid w:val="001B5897"/>
    <w:rsid w:val="001B5C5E"/>
    <w:rsid w:val="001B62BF"/>
    <w:rsid w:val="001B652C"/>
    <w:rsid w:val="001B6D54"/>
    <w:rsid w:val="001B783D"/>
    <w:rsid w:val="001B7A48"/>
    <w:rsid w:val="001B7B3D"/>
    <w:rsid w:val="001B7DAC"/>
    <w:rsid w:val="001B7EC4"/>
    <w:rsid w:val="001C03C5"/>
    <w:rsid w:val="001C0458"/>
    <w:rsid w:val="001C0649"/>
    <w:rsid w:val="001C0A6A"/>
    <w:rsid w:val="001C1165"/>
    <w:rsid w:val="001C13AD"/>
    <w:rsid w:val="001C1710"/>
    <w:rsid w:val="001C1948"/>
    <w:rsid w:val="001C1A9A"/>
    <w:rsid w:val="001C1D58"/>
    <w:rsid w:val="001C1D9C"/>
    <w:rsid w:val="001C2172"/>
    <w:rsid w:val="001C327D"/>
    <w:rsid w:val="001C339D"/>
    <w:rsid w:val="001C349E"/>
    <w:rsid w:val="001C3F2D"/>
    <w:rsid w:val="001C47A7"/>
    <w:rsid w:val="001C47D0"/>
    <w:rsid w:val="001C4823"/>
    <w:rsid w:val="001C4B0B"/>
    <w:rsid w:val="001C4E11"/>
    <w:rsid w:val="001C51DA"/>
    <w:rsid w:val="001C56A4"/>
    <w:rsid w:val="001C6719"/>
    <w:rsid w:val="001C67CD"/>
    <w:rsid w:val="001C6BF7"/>
    <w:rsid w:val="001C6DFD"/>
    <w:rsid w:val="001C730A"/>
    <w:rsid w:val="001C75A8"/>
    <w:rsid w:val="001C795F"/>
    <w:rsid w:val="001C7D83"/>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E8F"/>
    <w:rsid w:val="001D4FBD"/>
    <w:rsid w:val="001D50EF"/>
    <w:rsid w:val="001D525A"/>
    <w:rsid w:val="001D55EF"/>
    <w:rsid w:val="001D5657"/>
    <w:rsid w:val="001D5951"/>
    <w:rsid w:val="001D5A0F"/>
    <w:rsid w:val="001D5A97"/>
    <w:rsid w:val="001D5C42"/>
    <w:rsid w:val="001D610C"/>
    <w:rsid w:val="001D63A1"/>
    <w:rsid w:val="001D66F1"/>
    <w:rsid w:val="001D70F0"/>
    <w:rsid w:val="001D7170"/>
    <w:rsid w:val="001D7315"/>
    <w:rsid w:val="001D7357"/>
    <w:rsid w:val="001D7570"/>
    <w:rsid w:val="001D7A59"/>
    <w:rsid w:val="001D7D10"/>
    <w:rsid w:val="001D7D86"/>
    <w:rsid w:val="001D7EE7"/>
    <w:rsid w:val="001D7F17"/>
    <w:rsid w:val="001D7FB9"/>
    <w:rsid w:val="001E0159"/>
    <w:rsid w:val="001E0278"/>
    <w:rsid w:val="001E0802"/>
    <w:rsid w:val="001E0902"/>
    <w:rsid w:val="001E09F2"/>
    <w:rsid w:val="001E11EF"/>
    <w:rsid w:val="001E1341"/>
    <w:rsid w:val="001E13F5"/>
    <w:rsid w:val="001E1F04"/>
    <w:rsid w:val="001E24D2"/>
    <w:rsid w:val="001E2547"/>
    <w:rsid w:val="001E280F"/>
    <w:rsid w:val="001E2828"/>
    <w:rsid w:val="001E2996"/>
    <w:rsid w:val="001E39BC"/>
    <w:rsid w:val="001E3EED"/>
    <w:rsid w:val="001E4261"/>
    <w:rsid w:val="001E4662"/>
    <w:rsid w:val="001E48CB"/>
    <w:rsid w:val="001E49B6"/>
    <w:rsid w:val="001E4C5B"/>
    <w:rsid w:val="001E4CD6"/>
    <w:rsid w:val="001E557F"/>
    <w:rsid w:val="001E55E4"/>
    <w:rsid w:val="001E5A97"/>
    <w:rsid w:val="001E5AA3"/>
    <w:rsid w:val="001E5EC7"/>
    <w:rsid w:val="001E601D"/>
    <w:rsid w:val="001E63FE"/>
    <w:rsid w:val="001E64EF"/>
    <w:rsid w:val="001E67D6"/>
    <w:rsid w:val="001E6EF7"/>
    <w:rsid w:val="001E7A16"/>
    <w:rsid w:val="001E7BC9"/>
    <w:rsid w:val="001E7E09"/>
    <w:rsid w:val="001E7F37"/>
    <w:rsid w:val="001E7F8D"/>
    <w:rsid w:val="001F0158"/>
    <w:rsid w:val="001F016B"/>
    <w:rsid w:val="001F0246"/>
    <w:rsid w:val="001F059D"/>
    <w:rsid w:val="001F0607"/>
    <w:rsid w:val="001F0995"/>
    <w:rsid w:val="001F0DED"/>
    <w:rsid w:val="001F1483"/>
    <w:rsid w:val="001F1533"/>
    <w:rsid w:val="001F18E3"/>
    <w:rsid w:val="001F1A77"/>
    <w:rsid w:val="001F1BBE"/>
    <w:rsid w:val="001F1D9C"/>
    <w:rsid w:val="001F1DE1"/>
    <w:rsid w:val="001F210A"/>
    <w:rsid w:val="001F2545"/>
    <w:rsid w:val="001F2754"/>
    <w:rsid w:val="001F29B5"/>
    <w:rsid w:val="001F2C99"/>
    <w:rsid w:val="001F304C"/>
    <w:rsid w:val="001F32B3"/>
    <w:rsid w:val="001F37EB"/>
    <w:rsid w:val="001F3A94"/>
    <w:rsid w:val="001F3FEB"/>
    <w:rsid w:val="001F400E"/>
    <w:rsid w:val="001F46F9"/>
    <w:rsid w:val="001F4710"/>
    <w:rsid w:val="001F5402"/>
    <w:rsid w:val="001F5683"/>
    <w:rsid w:val="001F5804"/>
    <w:rsid w:val="001F581F"/>
    <w:rsid w:val="001F6321"/>
    <w:rsid w:val="001F6C97"/>
    <w:rsid w:val="001F6CD0"/>
    <w:rsid w:val="001F6D0F"/>
    <w:rsid w:val="001F71AD"/>
    <w:rsid w:val="001F7A1E"/>
    <w:rsid w:val="001F7C14"/>
    <w:rsid w:val="001F7C39"/>
    <w:rsid w:val="001F7E87"/>
    <w:rsid w:val="001F7F77"/>
    <w:rsid w:val="001F7FCD"/>
    <w:rsid w:val="002001AE"/>
    <w:rsid w:val="0020028A"/>
    <w:rsid w:val="0020048D"/>
    <w:rsid w:val="00200622"/>
    <w:rsid w:val="0020074F"/>
    <w:rsid w:val="00200ADB"/>
    <w:rsid w:val="00200C16"/>
    <w:rsid w:val="00200C86"/>
    <w:rsid w:val="00200C8E"/>
    <w:rsid w:val="00200EA1"/>
    <w:rsid w:val="00200F66"/>
    <w:rsid w:val="002014AD"/>
    <w:rsid w:val="00201659"/>
    <w:rsid w:val="00202119"/>
    <w:rsid w:val="002021E8"/>
    <w:rsid w:val="00202813"/>
    <w:rsid w:val="00202CDF"/>
    <w:rsid w:val="00203446"/>
    <w:rsid w:val="00203941"/>
    <w:rsid w:val="0020399E"/>
    <w:rsid w:val="00203AF8"/>
    <w:rsid w:val="00204273"/>
    <w:rsid w:val="00204AF8"/>
    <w:rsid w:val="002057C0"/>
    <w:rsid w:val="00205C26"/>
    <w:rsid w:val="00206552"/>
    <w:rsid w:val="00206D37"/>
    <w:rsid w:val="00206DD8"/>
    <w:rsid w:val="002074A8"/>
    <w:rsid w:val="00207C42"/>
    <w:rsid w:val="00207E90"/>
    <w:rsid w:val="00207FB8"/>
    <w:rsid w:val="0021007C"/>
    <w:rsid w:val="002100AE"/>
    <w:rsid w:val="002101B3"/>
    <w:rsid w:val="002104C7"/>
    <w:rsid w:val="0021071B"/>
    <w:rsid w:val="00211F3E"/>
    <w:rsid w:val="00211FB5"/>
    <w:rsid w:val="00212528"/>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44B"/>
    <w:rsid w:val="002146AD"/>
    <w:rsid w:val="0021499E"/>
    <w:rsid w:val="00214C85"/>
    <w:rsid w:val="00214F54"/>
    <w:rsid w:val="00215304"/>
    <w:rsid w:val="002155F3"/>
    <w:rsid w:val="00215BAD"/>
    <w:rsid w:val="00215E7F"/>
    <w:rsid w:val="00215F86"/>
    <w:rsid w:val="00216463"/>
    <w:rsid w:val="0021679E"/>
    <w:rsid w:val="002168AC"/>
    <w:rsid w:val="00216BDB"/>
    <w:rsid w:val="00216F0A"/>
    <w:rsid w:val="00216F0D"/>
    <w:rsid w:val="002171DA"/>
    <w:rsid w:val="002177F7"/>
    <w:rsid w:val="00217E5C"/>
    <w:rsid w:val="002206C8"/>
    <w:rsid w:val="002209E9"/>
    <w:rsid w:val="00220CB9"/>
    <w:rsid w:val="00220F35"/>
    <w:rsid w:val="00220F56"/>
    <w:rsid w:val="002210BA"/>
    <w:rsid w:val="002211B0"/>
    <w:rsid w:val="002212E1"/>
    <w:rsid w:val="0022157B"/>
    <w:rsid w:val="0022161E"/>
    <w:rsid w:val="002217EB"/>
    <w:rsid w:val="00221D7A"/>
    <w:rsid w:val="002222C1"/>
    <w:rsid w:val="002222E2"/>
    <w:rsid w:val="002223F4"/>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A0"/>
    <w:rsid w:val="00223EE1"/>
    <w:rsid w:val="0022410E"/>
    <w:rsid w:val="002242B4"/>
    <w:rsid w:val="00224866"/>
    <w:rsid w:val="00224C30"/>
    <w:rsid w:val="0022509B"/>
    <w:rsid w:val="002254CB"/>
    <w:rsid w:val="002257F3"/>
    <w:rsid w:val="00225F42"/>
    <w:rsid w:val="00226261"/>
    <w:rsid w:val="00226824"/>
    <w:rsid w:val="002269CE"/>
    <w:rsid w:val="00227028"/>
    <w:rsid w:val="00227136"/>
    <w:rsid w:val="002273F7"/>
    <w:rsid w:val="0022749C"/>
    <w:rsid w:val="00227C0D"/>
    <w:rsid w:val="00227D4B"/>
    <w:rsid w:val="002303BD"/>
    <w:rsid w:val="00230DB2"/>
    <w:rsid w:val="00231106"/>
    <w:rsid w:val="00231F28"/>
    <w:rsid w:val="00232273"/>
    <w:rsid w:val="0023251D"/>
    <w:rsid w:val="00232DB5"/>
    <w:rsid w:val="00232EF4"/>
    <w:rsid w:val="00232F5A"/>
    <w:rsid w:val="002331A0"/>
    <w:rsid w:val="00233809"/>
    <w:rsid w:val="00233A07"/>
    <w:rsid w:val="00233D54"/>
    <w:rsid w:val="00233E2F"/>
    <w:rsid w:val="002341CE"/>
    <w:rsid w:val="00234235"/>
    <w:rsid w:val="0023458C"/>
    <w:rsid w:val="002347F5"/>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C"/>
    <w:rsid w:val="00236ACE"/>
    <w:rsid w:val="00236B22"/>
    <w:rsid w:val="00236CB3"/>
    <w:rsid w:val="00237125"/>
    <w:rsid w:val="00237201"/>
    <w:rsid w:val="002372CD"/>
    <w:rsid w:val="00237812"/>
    <w:rsid w:val="0023789E"/>
    <w:rsid w:val="00237D04"/>
    <w:rsid w:val="00240351"/>
    <w:rsid w:val="00240632"/>
    <w:rsid w:val="00240741"/>
    <w:rsid w:val="00241121"/>
    <w:rsid w:val="00241141"/>
    <w:rsid w:val="00241172"/>
    <w:rsid w:val="002412BC"/>
    <w:rsid w:val="0024135A"/>
    <w:rsid w:val="002413C6"/>
    <w:rsid w:val="00241635"/>
    <w:rsid w:val="00241D7B"/>
    <w:rsid w:val="0024205D"/>
    <w:rsid w:val="002420AE"/>
    <w:rsid w:val="00242315"/>
    <w:rsid w:val="00243105"/>
    <w:rsid w:val="00243334"/>
    <w:rsid w:val="0024346B"/>
    <w:rsid w:val="0024361B"/>
    <w:rsid w:val="00243CF7"/>
    <w:rsid w:val="002441D8"/>
    <w:rsid w:val="00244346"/>
    <w:rsid w:val="00244443"/>
    <w:rsid w:val="00244531"/>
    <w:rsid w:val="002449CE"/>
    <w:rsid w:val="00244A8F"/>
    <w:rsid w:val="00245328"/>
    <w:rsid w:val="002456A5"/>
    <w:rsid w:val="00245981"/>
    <w:rsid w:val="00245990"/>
    <w:rsid w:val="00245D8C"/>
    <w:rsid w:val="00245DF7"/>
    <w:rsid w:val="00245E32"/>
    <w:rsid w:val="00245F3D"/>
    <w:rsid w:val="00246180"/>
    <w:rsid w:val="002469E6"/>
    <w:rsid w:val="00246BEF"/>
    <w:rsid w:val="00246E99"/>
    <w:rsid w:val="00247476"/>
    <w:rsid w:val="00247933"/>
    <w:rsid w:val="00247DD1"/>
    <w:rsid w:val="002500F6"/>
    <w:rsid w:val="002504BA"/>
    <w:rsid w:val="0025052F"/>
    <w:rsid w:val="0025067B"/>
    <w:rsid w:val="002507BF"/>
    <w:rsid w:val="0025090B"/>
    <w:rsid w:val="00250B50"/>
    <w:rsid w:val="00250F96"/>
    <w:rsid w:val="002514B0"/>
    <w:rsid w:val="00252077"/>
    <w:rsid w:val="0025216F"/>
    <w:rsid w:val="0025224A"/>
    <w:rsid w:val="00252294"/>
    <w:rsid w:val="0025247F"/>
    <w:rsid w:val="00253AE5"/>
    <w:rsid w:val="0025456A"/>
    <w:rsid w:val="002549A3"/>
    <w:rsid w:val="00254BBF"/>
    <w:rsid w:val="0025579F"/>
    <w:rsid w:val="00255E65"/>
    <w:rsid w:val="0025608C"/>
    <w:rsid w:val="0025612E"/>
    <w:rsid w:val="00256A2A"/>
    <w:rsid w:val="00256FF4"/>
    <w:rsid w:val="00257599"/>
    <w:rsid w:val="00257A40"/>
    <w:rsid w:val="00260099"/>
    <w:rsid w:val="00260A27"/>
    <w:rsid w:val="00260C75"/>
    <w:rsid w:val="00260EB9"/>
    <w:rsid w:val="0026121B"/>
    <w:rsid w:val="00261AAF"/>
    <w:rsid w:val="002623E8"/>
    <w:rsid w:val="0026243C"/>
    <w:rsid w:val="002626E2"/>
    <w:rsid w:val="00262A90"/>
    <w:rsid w:val="00262B35"/>
    <w:rsid w:val="00262D3D"/>
    <w:rsid w:val="00262FCA"/>
    <w:rsid w:val="00262FD3"/>
    <w:rsid w:val="002638D6"/>
    <w:rsid w:val="00263A2A"/>
    <w:rsid w:val="00264D89"/>
    <w:rsid w:val="00265091"/>
    <w:rsid w:val="002650D6"/>
    <w:rsid w:val="002655AC"/>
    <w:rsid w:val="00265A83"/>
    <w:rsid w:val="00265CD6"/>
    <w:rsid w:val="00265D08"/>
    <w:rsid w:val="00265D74"/>
    <w:rsid w:val="002664A5"/>
    <w:rsid w:val="002665FB"/>
    <w:rsid w:val="002667EB"/>
    <w:rsid w:val="00266982"/>
    <w:rsid w:val="00266E0B"/>
    <w:rsid w:val="0026721B"/>
    <w:rsid w:val="002675AC"/>
    <w:rsid w:val="00270119"/>
    <w:rsid w:val="00270306"/>
    <w:rsid w:val="00270553"/>
    <w:rsid w:val="00270574"/>
    <w:rsid w:val="00270591"/>
    <w:rsid w:val="00270DF4"/>
    <w:rsid w:val="00270E17"/>
    <w:rsid w:val="00270E37"/>
    <w:rsid w:val="002710AE"/>
    <w:rsid w:val="0027165A"/>
    <w:rsid w:val="00271744"/>
    <w:rsid w:val="002717D5"/>
    <w:rsid w:val="00271AFA"/>
    <w:rsid w:val="00271B6C"/>
    <w:rsid w:val="00271E1A"/>
    <w:rsid w:val="00271EB6"/>
    <w:rsid w:val="00272650"/>
    <w:rsid w:val="00272B1A"/>
    <w:rsid w:val="00272FA0"/>
    <w:rsid w:val="00273265"/>
    <w:rsid w:val="0027358D"/>
    <w:rsid w:val="002739A4"/>
    <w:rsid w:val="00273A87"/>
    <w:rsid w:val="00274478"/>
    <w:rsid w:val="00274B5B"/>
    <w:rsid w:val="00274B95"/>
    <w:rsid w:val="00274CB7"/>
    <w:rsid w:val="00274D4B"/>
    <w:rsid w:val="002752D6"/>
    <w:rsid w:val="002753C1"/>
    <w:rsid w:val="00275479"/>
    <w:rsid w:val="00275A6C"/>
    <w:rsid w:val="00275C4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CF0"/>
    <w:rsid w:val="00283198"/>
    <w:rsid w:val="0028330F"/>
    <w:rsid w:val="0028345C"/>
    <w:rsid w:val="002840F6"/>
    <w:rsid w:val="002843AF"/>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700B"/>
    <w:rsid w:val="002871C4"/>
    <w:rsid w:val="00287695"/>
    <w:rsid w:val="002879E7"/>
    <w:rsid w:val="00287CD4"/>
    <w:rsid w:val="00287E56"/>
    <w:rsid w:val="002901E4"/>
    <w:rsid w:val="002904C8"/>
    <w:rsid w:val="0029065C"/>
    <w:rsid w:val="00290A20"/>
    <w:rsid w:val="00290BE8"/>
    <w:rsid w:val="00290C22"/>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436E"/>
    <w:rsid w:val="002943F2"/>
    <w:rsid w:val="00294B25"/>
    <w:rsid w:val="00295075"/>
    <w:rsid w:val="00295786"/>
    <w:rsid w:val="0029587A"/>
    <w:rsid w:val="00295BEE"/>
    <w:rsid w:val="00295C21"/>
    <w:rsid w:val="00295D9C"/>
    <w:rsid w:val="00295E31"/>
    <w:rsid w:val="00295E6E"/>
    <w:rsid w:val="0029695D"/>
    <w:rsid w:val="00296BA7"/>
    <w:rsid w:val="00296BF4"/>
    <w:rsid w:val="00296C71"/>
    <w:rsid w:val="00296C87"/>
    <w:rsid w:val="00296CEF"/>
    <w:rsid w:val="0029708C"/>
    <w:rsid w:val="0029715F"/>
    <w:rsid w:val="00297952"/>
    <w:rsid w:val="00297DA1"/>
    <w:rsid w:val="00297DFC"/>
    <w:rsid w:val="002A0011"/>
    <w:rsid w:val="002A0020"/>
    <w:rsid w:val="002A0A09"/>
    <w:rsid w:val="002A0D30"/>
    <w:rsid w:val="002A10B6"/>
    <w:rsid w:val="002A135E"/>
    <w:rsid w:val="002A1777"/>
    <w:rsid w:val="002A1A8A"/>
    <w:rsid w:val="002A1AD9"/>
    <w:rsid w:val="002A1BA0"/>
    <w:rsid w:val="002A20AA"/>
    <w:rsid w:val="002A2D1F"/>
    <w:rsid w:val="002A2E01"/>
    <w:rsid w:val="002A309E"/>
    <w:rsid w:val="002A382F"/>
    <w:rsid w:val="002A39DF"/>
    <w:rsid w:val="002A3B0B"/>
    <w:rsid w:val="002A3E57"/>
    <w:rsid w:val="002A40D7"/>
    <w:rsid w:val="002A4676"/>
    <w:rsid w:val="002A4951"/>
    <w:rsid w:val="002A4959"/>
    <w:rsid w:val="002A4AEA"/>
    <w:rsid w:val="002A4C46"/>
    <w:rsid w:val="002A4CE1"/>
    <w:rsid w:val="002A4DB2"/>
    <w:rsid w:val="002A5018"/>
    <w:rsid w:val="002A5B11"/>
    <w:rsid w:val="002A61EC"/>
    <w:rsid w:val="002A6824"/>
    <w:rsid w:val="002A6C5D"/>
    <w:rsid w:val="002A6FCE"/>
    <w:rsid w:val="002B01ED"/>
    <w:rsid w:val="002B092B"/>
    <w:rsid w:val="002B0C1D"/>
    <w:rsid w:val="002B0DBE"/>
    <w:rsid w:val="002B11D0"/>
    <w:rsid w:val="002B1B10"/>
    <w:rsid w:val="002B1F9A"/>
    <w:rsid w:val="002B25A9"/>
    <w:rsid w:val="002B2747"/>
    <w:rsid w:val="002B2B58"/>
    <w:rsid w:val="002B2D64"/>
    <w:rsid w:val="002B2DA7"/>
    <w:rsid w:val="002B31B4"/>
    <w:rsid w:val="002B32FC"/>
    <w:rsid w:val="002B35EB"/>
    <w:rsid w:val="002B3641"/>
    <w:rsid w:val="002B435E"/>
    <w:rsid w:val="002B468F"/>
    <w:rsid w:val="002B487C"/>
    <w:rsid w:val="002B4A7B"/>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22"/>
    <w:rsid w:val="002C18B3"/>
    <w:rsid w:val="002C1CF7"/>
    <w:rsid w:val="002C1DC4"/>
    <w:rsid w:val="002C1F9B"/>
    <w:rsid w:val="002C2152"/>
    <w:rsid w:val="002C26D2"/>
    <w:rsid w:val="002C28F4"/>
    <w:rsid w:val="002C2BD3"/>
    <w:rsid w:val="002C36AB"/>
    <w:rsid w:val="002C3793"/>
    <w:rsid w:val="002C3829"/>
    <w:rsid w:val="002C38F7"/>
    <w:rsid w:val="002C397C"/>
    <w:rsid w:val="002C3B6E"/>
    <w:rsid w:val="002C415E"/>
    <w:rsid w:val="002C4543"/>
    <w:rsid w:val="002C4D98"/>
    <w:rsid w:val="002C5104"/>
    <w:rsid w:val="002C533A"/>
    <w:rsid w:val="002C6BBA"/>
    <w:rsid w:val="002C6EC5"/>
    <w:rsid w:val="002C7164"/>
    <w:rsid w:val="002C7C2C"/>
    <w:rsid w:val="002C7F33"/>
    <w:rsid w:val="002D004A"/>
    <w:rsid w:val="002D04BA"/>
    <w:rsid w:val="002D05BF"/>
    <w:rsid w:val="002D0A74"/>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7BA"/>
    <w:rsid w:val="002D498C"/>
    <w:rsid w:val="002D4DFD"/>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A89"/>
    <w:rsid w:val="002E0C22"/>
    <w:rsid w:val="002E11A3"/>
    <w:rsid w:val="002E172A"/>
    <w:rsid w:val="002E1B86"/>
    <w:rsid w:val="002E201B"/>
    <w:rsid w:val="002E2050"/>
    <w:rsid w:val="002E285A"/>
    <w:rsid w:val="002E28AE"/>
    <w:rsid w:val="002E297E"/>
    <w:rsid w:val="002E2A57"/>
    <w:rsid w:val="002E2F78"/>
    <w:rsid w:val="002E34B7"/>
    <w:rsid w:val="002E372C"/>
    <w:rsid w:val="002E3BD6"/>
    <w:rsid w:val="002E4167"/>
    <w:rsid w:val="002E41B4"/>
    <w:rsid w:val="002E42C0"/>
    <w:rsid w:val="002E43A9"/>
    <w:rsid w:val="002E44DF"/>
    <w:rsid w:val="002E46C3"/>
    <w:rsid w:val="002E4B6C"/>
    <w:rsid w:val="002E4C56"/>
    <w:rsid w:val="002E4D49"/>
    <w:rsid w:val="002E5263"/>
    <w:rsid w:val="002E527C"/>
    <w:rsid w:val="002E53DD"/>
    <w:rsid w:val="002E60A3"/>
    <w:rsid w:val="002E620A"/>
    <w:rsid w:val="002E6349"/>
    <w:rsid w:val="002E6F82"/>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3AC"/>
    <w:rsid w:val="002F382F"/>
    <w:rsid w:val="002F3A60"/>
    <w:rsid w:val="002F3BCB"/>
    <w:rsid w:val="002F42E7"/>
    <w:rsid w:val="002F4531"/>
    <w:rsid w:val="002F45DD"/>
    <w:rsid w:val="002F4A1C"/>
    <w:rsid w:val="002F4BDC"/>
    <w:rsid w:val="002F5157"/>
    <w:rsid w:val="002F579E"/>
    <w:rsid w:val="002F5A1E"/>
    <w:rsid w:val="002F5A76"/>
    <w:rsid w:val="002F5CD1"/>
    <w:rsid w:val="002F6381"/>
    <w:rsid w:val="002F696C"/>
    <w:rsid w:val="002F698E"/>
    <w:rsid w:val="002F6ACC"/>
    <w:rsid w:val="002F6C8C"/>
    <w:rsid w:val="002F797B"/>
    <w:rsid w:val="002F7A3B"/>
    <w:rsid w:val="00300060"/>
    <w:rsid w:val="0030010B"/>
    <w:rsid w:val="0030011F"/>
    <w:rsid w:val="00300169"/>
    <w:rsid w:val="00300754"/>
    <w:rsid w:val="003010BA"/>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514"/>
    <w:rsid w:val="00306587"/>
    <w:rsid w:val="003066C8"/>
    <w:rsid w:val="00306909"/>
    <w:rsid w:val="003069F7"/>
    <w:rsid w:val="00306CD6"/>
    <w:rsid w:val="00306EE0"/>
    <w:rsid w:val="003070E8"/>
    <w:rsid w:val="0031026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4069"/>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A"/>
    <w:rsid w:val="00316469"/>
    <w:rsid w:val="003168FA"/>
    <w:rsid w:val="003169C2"/>
    <w:rsid w:val="00316DA4"/>
    <w:rsid w:val="003177E5"/>
    <w:rsid w:val="0031784E"/>
    <w:rsid w:val="0031790B"/>
    <w:rsid w:val="003179F7"/>
    <w:rsid w:val="00317AE3"/>
    <w:rsid w:val="00317D63"/>
    <w:rsid w:val="00317F5B"/>
    <w:rsid w:val="00317F6E"/>
    <w:rsid w:val="0032013D"/>
    <w:rsid w:val="003201FD"/>
    <w:rsid w:val="00320353"/>
    <w:rsid w:val="003203C2"/>
    <w:rsid w:val="0032072D"/>
    <w:rsid w:val="00321B1D"/>
    <w:rsid w:val="00321B75"/>
    <w:rsid w:val="00322A31"/>
    <w:rsid w:val="00322E20"/>
    <w:rsid w:val="00322E55"/>
    <w:rsid w:val="00322F1A"/>
    <w:rsid w:val="00322F9B"/>
    <w:rsid w:val="00323448"/>
    <w:rsid w:val="00323735"/>
    <w:rsid w:val="003239F0"/>
    <w:rsid w:val="00323CDF"/>
    <w:rsid w:val="003244EA"/>
    <w:rsid w:val="0032481A"/>
    <w:rsid w:val="00324E38"/>
    <w:rsid w:val="003251D4"/>
    <w:rsid w:val="00325273"/>
    <w:rsid w:val="0032547F"/>
    <w:rsid w:val="00325994"/>
    <w:rsid w:val="00325EC1"/>
    <w:rsid w:val="00326B70"/>
    <w:rsid w:val="00326C62"/>
    <w:rsid w:val="00326E62"/>
    <w:rsid w:val="00326ECF"/>
    <w:rsid w:val="0032761C"/>
    <w:rsid w:val="00327847"/>
    <w:rsid w:val="0032784D"/>
    <w:rsid w:val="003279E8"/>
    <w:rsid w:val="00327C42"/>
    <w:rsid w:val="00327D0F"/>
    <w:rsid w:val="0033008E"/>
    <w:rsid w:val="0033033D"/>
    <w:rsid w:val="00330956"/>
    <w:rsid w:val="00330D56"/>
    <w:rsid w:val="00331368"/>
    <w:rsid w:val="003315A0"/>
    <w:rsid w:val="00331C65"/>
    <w:rsid w:val="003320D7"/>
    <w:rsid w:val="003321B5"/>
    <w:rsid w:val="003321EB"/>
    <w:rsid w:val="00332753"/>
    <w:rsid w:val="003333FD"/>
    <w:rsid w:val="003334BF"/>
    <w:rsid w:val="003336B8"/>
    <w:rsid w:val="00333825"/>
    <w:rsid w:val="00333E22"/>
    <w:rsid w:val="00334423"/>
    <w:rsid w:val="0033462A"/>
    <w:rsid w:val="003348DA"/>
    <w:rsid w:val="003349EE"/>
    <w:rsid w:val="00334CE5"/>
    <w:rsid w:val="003357A6"/>
    <w:rsid w:val="00335867"/>
    <w:rsid w:val="003363CB"/>
    <w:rsid w:val="00336400"/>
    <w:rsid w:val="003366DE"/>
    <w:rsid w:val="003368F5"/>
    <w:rsid w:val="00336B4A"/>
    <w:rsid w:val="00336B80"/>
    <w:rsid w:val="00336EBB"/>
    <w:rsid w:val="00336FAC"/>
    <w:rsid w:val="003372E3"/>
    <w:rsid w:val="0033777B"/>
    <w:rsid w:val="00337810"/>
    <w:rsid w:val="00337AE6"/>
    <w:rsid w:val="00337E54"/>
    <w:rsid w:val="003400F1"/>
    <w:rsid w:val="00340472"/>
    <w:rsid w:val="00340855"/>
    <w:rsid w:val="00340942"/>
    <w:rsid w:val="00340A3F"/>
    <w:rsid w:val="00340CA2"/>
    <w:rsid w:val="00340CD6"/>
    <w:rsid w:val="003418B0"/>
    <w:rsid w:val="00341952"/>
    <w:rsid w:val="00342F1D"/>
    <w:rsid w:val="003434FF"/>
    <w:rsid w:val="00343636"/>
    <w:rsid w:val="003438B1"/>
    <w:rsid w:val="0034391C"/>
    <w:rsid w:val="00343965"/>
    <w:rsid w:val="00343A6D"/>
    <w:rsid w:val="00343D53"/>
    <w:rsid w:val="00343D94"/>
    <w:rsid w:val="0034432B"/>
    <w:rsid w:val="00344D48"/>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277"/>
    <w:rsid w:val="003545DE"/>
    <w:rsid w:val="00354864"/>
    <w:rsid w:val="00354BB9"/>
    <w:rsid w:val="00354C7F"/>
    <w:rsid w:val="00354F76"/>
    <w:rsid w:val="00355084"/>
    <w:rsid w:val="0035592A"/>
    <w:rsid w:val="00355A16"/>
    <w:rsid w:val="00355DA9"/>
    <w:rsid w:val="003566B9"/>
    <w:rsid w:val="003569A0"/>
    <w:rsid w:val="003569B2"/>
    <w:rsid w:val="00357031"/>
    <w:rsid w:val="0035770B"/>
    <w:rsid w:val="00357879"/>
    <w:rsid w:val="00357D90"/>
    <w:rsid w:val="003604FB"/>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20"/>
    <w:rsid w:val="003648B5"/>
    <w:rsid w:val="00365126"/>
    <w:rsid w:val="00365660"/>
    <w:rsid w:val="00365FA0"/>
    <w:rsid w:val="003661AD"/>
    <w:rsid w:val="00366373"/>
    <w:rsid w:val="003666CD"/>
    <w:rsid w:val="003668FD"/>
    <w:rsid w:val="00366951"/>
    <w:rsid w:val="0036697F"/>
    <w:rsid w:val="003669A6"/>
    <w:rsid w:val="00366A4D"/>
    <w:rsid w:val="00366C7C"/>
    <w:rsid w:val="003672C1"/>
    <w:rsid w:val="00367482"/>
    <w:rsid w:val="003675AC"/>
    <w:rsid w:val="00367929"/>
    <w:rsid w:val="00367C66"/>
    <w:rsid w:val="00367F93"/>
    <w:rsid w:val="0037002D"/>
    <w:rsid w:val="00370183"/>
    <w:rsid w:val="00370219"/>
    <w:rsid w:val="003708C9"/>
    <w:rsid w:val="00370C63"/>
    <w:rsid w:val="00370C93"/>
    <w:rsid w:val="00371400"/>
    <w:rsid w:val="00371441"/>
    <w:rsid w:val="003715C6"/>
    <w:rsid w:val="00371DB7"/>
    <w:rsid w:val="0037219B"/>
    <w:rsid w:val="00372394"/>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8D2"/>
    <w:rsid w:val="00376D4B"/>
    <w:rsid w:val="003770A0"/>
    <w:rsid w:val="00377305"/>
    <w:rsid w:val="00377726"/>
    <w:rsid w:val="00377AF2"/>
    <w:rsid w:val="00377E81"/>
    <w:rsid w:val="00380512"/>
    <w:rsid w:val="0038053F"/>
    <w:rsid w:val="003805CA"/>
    <w:rsid w:val="0038065C"/>
    <w:rsid w:val="003806E6"/>
    <w:rsid w:val="00380BED"/>
    <w:rsid w:val="003810F3"/>
    <w:rsid w:val="00381221"/>
    <w:rsid w:val="003815EB"/>
    <w:rsid w:val="00381660"/>
    <w:rsid w:val="003816E9"/>
    <w:rsid w:val="00381987"/>
    <w:rsid w:val="00381F12"/>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413"/>
    <w:rsid w:val="0038755A"/>
    <w:rsid w:val="00387804"/>
    <w:rsid w:val="0038791B"/>
    <w:rsid w:val="00387BA1"/>
    <w:rsid w:val="00387D5E"/>
    <w:rsid w:val="00390729"/>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AEB"/>
    <w:rsid w:val="003941D8"/>
    <w:rsid w:val="00394BFB"/>
    <w:rsid w:val="003952F4"/>
    <w:rsid w:val="00395522"/>
    <w:rsid w:val="0039568C"/>
    <w:rsid w:val="003956A5"/>
    <w:rsid w:val="00395C21"/>
    <w:rsid w:val="00395E44"/>
    <w:rsid w:val="00396009"/>
    <w:rsid w:val="00396435"/>
    <w:rsid w:val="003964A5"/>
    <w:rsid w:val="00396D90"/>
    <w:rsid w:val="00397450"/>
    <w:rsid w:val="00397536"/>
    <w:rsid w:val="0039775E"/>
    <w:rsid w:val="00397958"/>
    <w:rsid w:val="00397C8E"/>
    <w:rsid w:val="00397CA7"/>
    <w:rsid w:val="00397DAC"/>
    <w:rsid w:val="00397ED2"/>
    <w:rsid w:val="003A064F"/>
    <w:rsid w:val="003A0B63"/>
    <w:rsid w:val="003A0D38"/>
    <w:rsid w:val="003A0DFA"/>
    <w:rsid w:val="003A0E5B"/>
    <w:rsid w:val="003A115D"/>
    <w:rsid w:val="003A1214"/>
    <w:rsid w:val="003A1ADA"/>
    <w:rsid w:val="003A1F7A"/>
    <w:rsid w:val="003A1FEC"/>
    <w:rsid w:val="003A267E"/>
    <w:rsid w:val="003A32F6"/>
    <w:rsid w:val="003A3B4A"/>
    <w:rsid w:val="003A3E32"/>
    <w:rsid w:val="003A412E"/>
    <w:rsid w:val="003A492C"/>
    <w:rsid w:val="003A4BB9"/>
    <w:rsid w:val="003A4CE4"/>
    <w:rsid w:val="003A4D75"/>
    <w:rsid w:val="003A5C01"/>
    <w:rsid w:val="003A5D19"/>
    <w:rsid w:val="003A5D27"/>
    <w:rsid w:val="003A607E"/>
    <w:rsid w:val="003A6A6C"/>
    <w:rsid w:val="003A6F09"/>
    <w:rsid w:val="003A734B"/>
    <w:rsid w:val="003A7AF2"/>
    <w:rsid w:val="003A7B9D"/>
    <w:rsid w:val="003A7E83"/>
    <w:rsid w:val="003A7FE2"/>
    <w:rsid w:val="003B090E"/>
    <w:rsid w:val="003B0AAF"/>
    <w:rsid w:val="003B0C8D"/>
    <w:rsid w:val="003B0D8A"/>
    <w:rsid w:val="003B0DEC"/>
    <w:rsid w:val="003B1047"/>
    <w:rsid w:val="003B1100"/>
    <w:rsid w:val="003B1137"/>
    <w:rsid w:val="003B13C3"/>
    <w:rsid w:val="003B164A"/>
    <w:rsid w:val="003B1B42"/>
    <w:rsid w:val="003B1B86"/>
    <w:rsid w:val="003B2012"/>
    <w:rsid w:val="003B247E"/>
    <w:rsid w:val="003B2558"/>
    <w:rsid w:val="003B259D"/>
    <w:rsid w:val="003B2711"/>
    <w:rsid w:val="003B2762"/>
    <w:rsid w:val="003B284D"/>
    <w:rsid w:val="003B2AA3"/>
    <w:rsid w:val="003B2DBD"/>
    <w:rsid w:val="003B2FB3"/>
    <w:rsid w:val="003B3271"/>
    <w:rsid w:val="003B3A68"/>
    <w:rsid w:val="003B3E73"/>
    <w:rsid w:val="003B51DA"/>
    <w:rsid w:val="003B541C"/>
    <w:rsid w:val="003B546F"/>
    <w:rsid w:val="003B62AC"/>
    <w:rsid w:val="003B6701"/>
    <w:rsid w:val="003B69B6"/>
    <w:rsid w:val="003B6C7B"/>
    <w:rsid w:val="003B796D"/>
    <w:rsid w:val="003C019C"/>
    <w:rsid w:val="003C0612"/>
    <w:rsid w:val="003C0AAC"/>
    <w:rsid w:val="003C0AEB"/>
    <w:rsid w:val="003C0E26"/>
    <w:rsid w:val="003C15C0"/>
    <w:rsid w:val="003C1B9F"/>
    <w:rsid w:val="003C1D29"/>
    <w:rsid w:val="003C1E3B"/>
    <w:rsid w:val="003C1F43"/>
    <w:rsid w:val="003C2073"/>
    <w:rsid w:val="003C26C8"/>
    <w:rsid w:val="003C2857"/>
    <w:rsid w:val="003C2992"/>
    <w:rsid w:val="003C2B05"/>
    <w:rsid w:val="003C2E03"/>
    <w:rsid w:val="003C309D"/>
    <w:rsid w:val="003C30D2"/>
    <w:rsid w:val="003C3183"/>
    <w:rsid w:val="003C3295"/>
    <w:rsid w:val="003C339E"/>
    <w:rsid w:val="003C34E0"/>
    <w:rsid w:val="003C36D3"/>
    <w:rsid w:val="003C3B76"/>
    <w:rsid w:val="003C3C4F"/>
    <w:rsid w:val="003C3C84"/>
    <w:rsid w:val="003C3CDA"/>
    <w:rsid w:val="003C42DE"/>
    <w:rsid w:val="003C43BD"/>
    <w:rsid w:val="003C4A1A"/>
    <w:rsid w:val="003C5399"/>
    <w:rsid w:val="003C5512"/>
    <w:rsid w:val="003C562A"/>
    <w:rsid w:val="003C5D7C"/>
    <w:rsid w:val="003C6742"/>
    <w:rsid w:val="003C6775"/>
    <w:rsid w:val="003C680F"/>
    <w:rsid w:val="003C6BF8"/>
    <w:rsid w:val="003C6F75"/>
    <w:rsid w:val="003C70E0"/>
    <w:rsid w:val="003C73F2"/>
    <w:rsid w:val="003C779B"/>
    <w:rsid w:val="003D03C3"/>
    <w:rsid w:val="003D092C"/>
    <w:rsid w:val="003D1BDD"/>
    <w:rsid w:val="003D20EE"/>
    <w:rsid w:val="003D2195"/>
    <w:rsid w:val="003D21AE"/>
    <w:rsid w:val="003D28F5"/>
    <w:rsid w:val="003D2C22"/>
    <w:rsid w:val="003D2CB4"/>
    <w:rsid w:val="003D3176"/>
    <w:rsid w:val="003D3204"/>
    <w:rsid w:val="003D3705"/>
    <w:rsid w:val="003D3818"/>
    <w:rsid w:val="003D3A5B"/>
    <w:rsid w:val="003D3ABA"/>
    <w:rsid w:val="003D3D72"/>
    <w:rsid w:val="003D3E4E"/>
    <w:rsid w:val="003D4135"/>
    <w:rsid w:val="003D47A6"/>
    <w:rsid w:val="003D4C1C"/>
    <w:rsid w:val="003D4C3E"/>
    <w:rsid w:val="003D4D3C"/>
    <w:rsid w:val="003D4DA0"/>
    <w:rsid w:val="003D510A"/>
    <w:rsid w:val="003D5299"/>
    <w:rsid w:val="003D544C"/>
    <w:rsid w:val="003D57AD"/>
    <w:rsid w:val="003D6B68"/>
    <w:rsid w:val="003D6BA9"/>
    <w:rsid w:val="003D6C86"/>
    <w:rsid w:val="003D6F12"/>
    <w:rsid w:val="003D7344"/>
    <w:rsid w:val="003D7364"/>
    <w:rsid w:val="003D7925"/>
    <w:rsid w:val="003E0AA7"/>
    <w:rsid w:val="003E1209"/>
    <w:rsid w:val="003E1631"/>
    <w:rsid w:val="003E1CB1"/>
    <w:rsid w:val="003E1DE3"/>
    <w:rsid w:val="003E23BF"/>
    <w:rsid w:val="003E2BE3"/>
    <w:rsid w:val="003E33BF"/>
    <w:rsid w:val="003E3753"/>
    <w:rsid w:val="003E4124"/>
    <w:rsid w:val="003E43D4"/>
    <w:rsid w:val="003E4541"/>
    <w:rsid w:val="003E474A"/>
    <w:rsid w:val="003E49F1"/>
    <w:rsid w:val="003E4BA1"/>
    <w:rsid w:val="003E51FE"/>
    <w:rsid w:val="003E57D0"/>
    <w:rsid w:val="003E5E44"/>
    <w:rsid w:val="003E5F50"/>
    <w:rsid w:val="003E6099"/>
    <w:rsid w:val="003E6311"/>
    <w:rsid w:val="003E6335"/>
    <w:rsid w:val="003E6923"/>
    <w:rsid w:val="003E6EF6"/>
    <w:rsid w:val="003E759E"/>
    <w:rsid w:val="003E7CA1"/>
    <w:rsid w:val="003E7F83"/>
    <w:rsid w:val="003F01F7"/>
    <w:rsid w:val="003F021B"/>
    <w:rsid w:val="003F0338"/>
    <w:rsid w:val="003F1138"/>
    <w:rsid w:val="003F156D"/>
    <w:rsid w:val="003F16B1"/>
    <w:rsid w:val="003F1835"/>
    <w:rsid w:val="003F1A94"/>
    <w:rsid w:val="003F26DC"/>
    <w:rsid w:val="003F28AF"/>
    <w:rsid w:val="003F2DA5"/>
    <w:rsid w:val="003F2E03"/>
    <w:rsid w:val="003F31A4"/>
    <w:rsid w:val="003F32F8"/>
    <w:rsid w:val="003F36F3"/>
    <w:rsid w:val="003F396F"/>
    <w:rsid w:val="003F3BDC"/>
    <w:rsid w:val="003F3EE4"/>
    <w:rsid w:val="003F4153"/>
    <w:rsid w:val="003F4509"/>
    <w:rsid w:val="003F47C4"/>
    <w:rsid w:val="003F55DD"/>
    <w:rsid w:val="003F5637"/>
    <w:rsid w:val="003F5659"/>
    <w:rsid w:val="003F5F71"/>
    <w:rsid w:val="003F67B6"/>
    <w:rsid w:val="003F6959"/>
    <w:rsid w:val="003F6C73"/>
    <w:rsid w:val="003F6D59"/>
    <w:rsid w:val="003F6DFF"/>
    <w:rsid w:val="003F71E7"/>
    <w:rsid w:val="003F723F"/>
    <w:rsid w:val="003F74FD"/>
    <w:rsid w:val="003F75D9"/>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05E"/>
    <w:rsid w:val="00406925"/>
    <w:rsid w:val="004069C1"/>
    <w:rsid w:val="00406BFF"/>
    <w:rsid w:val="00406F6B"/>
    <w:rsid w:val="00407450"/>
    <w:rsid w:val="004075AE"/>
    <w:rsid w:val="00407A76"/>
    <w:rsid w:val="00407B2B"/>
    <w:rsid w:val="004100B4"/>
    <w:rsid w:val="004100EB"/>
    <w:rsid w:val="0041081A"/>
    <w:rsid w:val="004110B6"/>
    <w:rsid w:val="004112F7"/>
    <w:rsid w:val="00411802"/>
    <w:rsid w:val="004118F6"/>
    <w:rsid w:val="0041200A"/>
    <w:rsid w:val="00412095"/>
    <w:rsid w:val="00412208"/>
    <w:rsid w:val="004126C5"/>
    <w:rsid w:val="00412829"/>
    <w:rsid w:val="004128F2"/>
    <w:rsid w:val="004128F9"/>
    <w:rsid w:val="00412920"/>
    <w:rsid w:val="00412D49"/>
    <w:rsid w:val="00412E0F"/>
    <w:rsid w:val="004130D8"/>
    <w:rsid w:val="004131D0"/>
    <w:rsid w:val="00413581"/>
    <w:rsid w:val="00413D14"/>
    <w:rsid w:val="00413D43"/>
    <w:rsid w:val="00413F9F"/>
    <w:rsid w:val="004140C9"/>
    <w:rsid w:val="00414E43"/>
    <w:rsid w:val="004152AC"/>
    <w:rsid w:val="004158AF"/>
    <w:rsid w:val="00415B1E"/>
    <w:rsid w:val="00415F41"/>
    <w:rsid w:val="00416539"/>
    <w:rsid w:val="00416AF5"/>
    <w:rsid w:val="00417226"/>
    <w:rsid w:val="0041743E"/>
    <w:rsid w:val="00417657"/>
    <w:rsid w:val="00417ED1"/>
    <w:rsid w:val="004207F4"/>
    <w:rsid w:val="00420905"/>
    <w:rsid w:val="0042092B"/>
    <w:rsid w:val="00420A6E"/>
    <w:rsid w:val="00420F43"/>
    <w:rsid w:val="004212B0"/>
    <w:rsid w:val="00421355"/>
    <w:rsid w:val="00421366"/>
    <w:rsid w:val="00421380"/>
    <w:rsid w:val="004223A4"/>
    <w:rsid w:val="004226E7"/>
    <w:rsid w:val="00422700"/>
    <w:rsid w:val="00422BE9"/>
    <w:rsid w:val="00422D86"/>
    <w:rsid w:val="00422FD0"/>
    <w:rsid w:val="00423320"/>
    <w:rsid w:val="0042369F"/>
    <w:rsid w:val="00423CDA"/>
    <w:rsid w:val="00423F7E"/>
    <w:rsid w:val="004243EA"/>
    <w:rsid w:val="004248C9"/>
    <w:rsid w:val="004248ED"/>
    <w:rsid w:val="00424ADC"/>
    <w:rsid w:val="00425322"/>
    <w:rsid w:val="00425337"/>
    <w:rsid w:val="004256EF"/>
    <w:rsid w:val="00425B0D"/>
    <w:rsid w:val="00425B8E"/>
    <w:rsid w:val="00426051"/>
    <w:rsid w:val="00426E7C"/>
    <w:rsid w:val="00426FDC"/>
    <w:rsid w:val="004270B8"/>
    <w:rsid w:val="00427490"/>
    <w:rsid w:val="004275B3"/>
    <w:rsid w:val="00427951"/>
    <w:rsid w:val="00427A91"/>
    <w:rsid w:val="0043029F"/>
    <w:rsid w:val="00430623"/>
    <w:rsid w:val="0043069F"/>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D3B"/>
    <w:rsid w:val="0043442F"/>
    <w:rsid w:val="004345C7"/>
    <w:rsid w:val="00434B0C"/>
    <w:rsid w:val="00434B19"/>
    <w:rsid w:val="004355D4"/>
    <w:rsid w:val="004359D8"/>
    <w:rsid w:val="00435AB2"/>
    <w:rsid w:val="00435B52"/>
    <w:rsid w:val="00435DA5"/>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717"/>
    <w:rsid w:val="0044364E"/>
    <w:rsid w:val="00443676"/>
    <w:rsid w:val="00443735"/>
    <w:rsid w:val="00443AE7"/>
    <w:rsid w:val="00443BB0"/>
    <w:rsid w:val="00443E87"/>
    <w:rsid w:val="00443E99"/>
    <w:rsid w:val="00443F53"/>
    <w:rsid w:val="00443F79"/>
    <w:rsid w:val="00444129"/>
    <w:rsid w:val="0044464E"/>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1048"/>
    <w:rsid w:val="00451175"/>
    <w:rsid w:val="00451272"/>
    <w:rsid w:val="00451F61"/>
    <w:rsid w:val="00452337"/>
    <w:rsid w:val="004524DF"/>
    <w:rsid w:val="0045383E"/>
    <w:rsid w:val="0045436D"/>
    <w:rsid w:val="0045445E"/>
    <w:rsid w:val="004547F1"/>
    <w:rsid w:val="004548AC"/>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B4C"/>
    <w:rsid w:val="00462255"/>
    <w:rsid w:val="00462327"/>
    <w:rsid w:val="0046260E"/>
    <w:rsid w:val="00462D8F"/>
    <w:rsid w:val="00462ED7"/>
    <w:rsid w:val="004636E2"/>
    <w:rsid w:val="004637B8"/>
    <w:rsid w:val="00463B1C"/>
    <w:rsid w:val="00464137"/>
    <w:rsid w:val="004642A9"/>
    <w:rsid w:val="00464620"/>
    <w:rsid w:val="00465094"/>
    <w:rsid w:val="0046539D"/>
    <w:rsid w:val="00465A69"/>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704BC"/>
    <w:rsid w:val="0047056C"/>
    <w:rsid w:val="0047091C"/>
    <w:rsid w:val="00470C61"/>
    <w:rsid w:val="00470DAD"/>
    <w:rsid w:val="004710D8"/>
    <w:rsid w:val="0047139E"/>
    <w:rsid w:val="0047140D"/>
    <w:rsid w:val="00471A20"/>
    <w:rsid w:val="0047203A"/>
    <w:rsid w:val="00473665"/>
    <w:rsid w:val="00473BA5"/>
    <w:rsid w:val="00474224"/>
    <w:rsid w:val="00474776"/>
    <w:rsid w:val="004747A3"/>
    <w:rsid w:val="00474829"/>
    <w:rsid w:val="00474ABC"/>
    <w:rsid w:val="00474ABF"/>
    <w:rsid w:val="00474D7A"/>
    <w:rsid w:val="00474E73"/>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4B7"/>
    <w:rsid w:val="0048154D"/>
    <w:rsid w:val="004815B6"/>
    <w:rsid w:val="0048171F"/>
    <w:rsid w:val="0048178A"/>
    <w:rsid w:val="00481D12"/>
    <w:rsid w:val="00481D85"/>
    <w:rsid w:val="00481EFA"/>
    <w:rsid w:val="00481FF1"/>
    <w:rsid w:val="00482004"/>
    <w:rsid w:val="004821BF"/>
    <w:rsid w:val="00482446"/>
    <w:rsid w:val="00482563"/>
    <w:rsid w:val="00482ED2"/>
    <w:rsid w:val="00483115"/>
    <w:rsid w:val="00483482"/>
    <w:rsid w:val="0048384E"/>
    <w:rsid w:val="00483A49"/>
    <w:rsid w:val="00483BB8"/>
    <w:rsid w:val="00483CD2"/>
    <w:rsid w:val="004845D8"/>
    <w:rsid w:val="0048477D"/>
    <w:rsid w:val="00484912"/>
    <w:rsid w:val="00484A75"/>
    <w:rsid w:val="004853AF"/>
    <w:rsid w:val="00485988"/>
    <w:rsid w:val="00485D12"/>
    <w:rsid w:val="004862BF"/>
    <w:rsid w:val="004868E1"/>
    <w:rsid w:val="00486C4C"/>
    <w:rsid w:val="00486E39"/>
    <w:rsid w:val="0048769C"/>
    <w:rsid w:val="00487959"/>
    <w:rsid w:val="00487A7C"/>
    <w:rsid w:val="00487BEF"/>
    <w:rsid w:val="00487C1B"/>
    <w:rsid w:val="00490136"/>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715"/>
    <w:rsid w:val="00494721"/>
    <w:rsid w:val="004951E3"/>
    <w:rsid w:val="0049548F"/>
    <w:rsid w:val="00495B18"/>
    <w:rsid w:val="00495C2C"/>
    <w:rsid w:val="00496253"/>
    <w:rsid w:val="00496432"/>
    <w:rsid w:val="00496710"/>
    <w:rsid w:val="00496ADB"/>
    <w:rsid w:val="00496C79"/>
    <w:rsid w:val="00496D43"/>
    <w:rsid w:val="00497066"/>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563"/>
    <w:rsid w:val="004A2953"/>
    <w:rsid w:val="004A2A23"/>
    <w:rsid w:val="004A2FBD"/>
    <w:rsid w:val="004A32E0"/>
    <w:rsid w:val="004A3DBC"/>
    <w:rsid w:val="004A3FB5"/>
    <w:rsid w:val="004A4102"/>
    <w:rsid w:val="004A41A3"/>
    <w:rsid w:val="004A4463"/>
    <w:rsid w:val="004A463C"/>
    <w:rsid w:val="004A4CBA"/>
    <w:rsid w:val="004A541D"/>
    <w:rsid w:val="004A548C"/>
    <w:rsid w:val="004A5956"/>
    <w:rsid w:val="004A5DCF"/>
    <w:rsid w:val="004A5E74"/>
    <w:rsid w:val="004A5F31"/>
    <w:rsid w:val="004A5F5A"/>
    <w:rsid w:val="004A6041"/>
    <w:rsid w:val="004A6129"/>
    <w:rsid w:val="004A6370"/>
    <w:rsid w:val="004A6894"/>
    <w:rsid w:val="004A6A9F"/>
    <w:rsid w:val="004A6AB5"/>
    <w:rsid w:val="004A6C8A"/>
    <w:rsid w:val="004A7106"/>
    <w:rsid w:val="004A77CC"/>
    <w:rsid w:val="004A7974"/>
    <w:rsid w:val="004B012F"/>
    <w:rsid w:val="004B0199"/>
    <w:rsid w:val="004B039F"/>
    <w:rsid w:val="004B0D9C"/>
    <w:rsid w:val="004B1424"/>
    <w:rsid w:val="004B1862"/>
    <w:rsid w:val="004B19E9"/>
    <w:rsid w:val="004B1EF0"/>
    <w:rsid w:val="004B203E"/>
    <w:rsid w:val="004B2B08"/>
    <w:rsid w:val="004B2BB9"/>
    <w:rsid w:val="004B329F"/>
    <w:rsid w:val="004B36CB"/>
    <w:rsid w:val="004B3A4A"/>
    <w:rsid w:val="004B443A"/>
    <w:rsid w:val="004B4C2D"/>
    <w:rsid w:val="004B4E58"/>
    <w:rsid w:val="004B4F56"/>
    <w:rsid w:val="004B5145"/>
    <w:rsid w:val="004B51F0"/>
    <w:rsid w:val="004B5AD0"/>
    <w:rsid w:val="004B5C11"/>
    <w:rsid w:val="004B5DF0"/>
    <w:rsid w:val="004B5EDA"/>
    <w:rsid w:val="004B5F49"/>
    <w:rsid w:val="004B65E5"/>
    <w:rsid w:val="004B6A86"/>
    <w:rsid w:val="004B6AEF"/>
    <w:rsid w:val="004B6D76"/>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99F"/>
    <w:rsid w:val="004D1CD7"/>
    <w:rsid w:val="004D1D67"/>
    <w:rsid w:val="004D24B0"/>
    <w:rsid w:val="004D2B4D"/>
    <w:rsid w:val="004D32AC"/>
    <w:rsid w:val="004D3557"/>
    <w:rsid w:val="004D378E"/>
    <w:rsid w:val="004D3A38"/>
    <w:rsid w:val="004D43D7"/>
    <w:rsid w:val="004D49A2"/>
    <w:rsid w:val="004D4B2C"/>
    <w:rsid w:val="004D5247"/>
    <w:rsid w:val="004D5357"/>
    <w:rsid w:val="004D5859"/>
    <w:rsid w:val="004D5A93"/>
    <w:rsid w:val="004D5B75"/>
    <w:rsid w:val="004D5C39"/>
    <w:rsid w:val="004D5D89"/>
    <w:rsid w:val="004D5F1B"/>
    <w:rsid w:val="004D5F2F"/>
    <w:rsid w:val="004D5F5D"/>
    <w:rsid w:val="004D5FD6"/>
    <w:rsid w:val="004D64A3"/>
    <w:rsid w:val="004D64C7"/>
    <w:rsid w:val="004D66C9"/>
    <w:rsid w:val="004D68D0"/>
    <w:rsid w:val="004D6FE6"/>
    <w:rsid w:val="004D716C"/>
    <w:rsid w:val="004D7330"/>
    <w:rsid w:val="004D7563"/>
    <w:rsid w:val="004D7612"/>
    <w:rsid w:val="004D7819"/>
    <w:rsid w:val="004D7CAE"/>
    <w:rsid w:val="004E023D"/>
    <w:rsid w:val="004E0485"/>
    <w:rsid w:val="004E0AC9"/>
    <w:rsid w:val="004E0C20"/>
    <w:rsid w:val="004E0E91"/>
    <w:rsid w:val="004E0F85"/>
    <w:rsid w:val="004E0FE4"/>
    <w:rsid w:val="004E10AA"/>
    <w:rsid w:val="004E10E1"/>
    <w:rsid w:val="004E193E"/>
    <w:rsid w:val="004E234B"/>
    <w:rsid w:val="004E28D6"/>
    <w:rsid w:val="004E2B6C"/>
    <w:rsid w:val="004E2BBA"/>
    <w:rsid w:val="004E2C82"/>
    <w:rsid w:val="004E300A"/>
    <w:rsid w:val="004E32BF"/>
    <w:rsid w:val="004E3790"/>
    <w:rsid w:val="004E39EB"/>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CE9"/>
    <w:rsid w:val="004E6E91"/>
    <w:rsid w:val="004E704E"/>
    <w:rsid w:val="004E74F1"/>
    <w:rsid w:val="004F0121"/>
    <w:rsid w:val="004F031D"/>
    <w:rsid w:val="004F0882"/>
    <w:rsid w:val="004F0AFE"/>
    <w:rsid w:val="004F0EAC"/>
    <w:rsid w:val="004F106F"/>
    <w:rsid w:val="004F137F"/>
    <w:rsid w:val="004F13ED"/>
    <w:rsid w:val="004F167C"/>
    <w:rsid w:val="004F1A18"/>
    <w:rsid w:val="004F1C93"/>
    <w:rsid w:val="004F2547"/>
    <w:rsid w:val="004F2821"/>
    <w:rsid w:val="004F29AF"/>
    <w:rsid w:val="004F2DE0"/>
    <w:rsid w:val="004F2E88"/>
    <w:rsid w:val="004F3296"/>
    <w:rsid w:val="004F37FC"/>
    <w:rsid w:val="004F38D5"/>
    <w:rsid w:val="004F3DEB"/>
    <w:rsid w:val="004F3FB5"/>
    <w:rsid w:val="004F424A"/>
    <w:rsid w:val="004F4604"/>
    <w:rsid w:val="004F4654"/>
    <w:rsid w:val="004F4DEB"/>
    <w:rsid w:val="004F4FDB"/>
    <w:rsid w:val="004F51F0"/>
    <w:rsid w:val="004F5238"/>
    <w:rsid w:val="004F53F7"/>
    <w:rsid w:val="004F554E"/>
    <w:rsid w:val="004F596B"/>
    <w:rsid w:val="004F5BEA"/>
    <w:rsid w:val="004F5C9E"/>
    <w:rsid w:val="004F6205"/>
    <w:rsid w:val="004F6649"/>
    <w:rsid w:val="004F6A4B"/>
    <w:rsid w:val="004F6E3D"/>
    <w:rsid w:val="004F6F0F"/>
    <w:rsid w:val="004F6F5B"/>
    <w:rsid w:val="004F6F5C"/>
    <w:rsid w:val="004F7372"/>
    <w:rsid w:val="004F73AC"/>
    <w:rsid w:val="004F7483"/>
    <w:rsid w:val="004F79AF"/>
    <w:rsid w:val="004F79DA"/>
    <w:rsid w:val="004F7B36"/>
    <w:rsid w:val="00500203"/>
    <w:rsid w:val="00501146"/>
    <w:rsid w:val="0050130F"/>
    <w:rsid w:val="00501615"/>
    <w:rsid w:val="0050201C"/>
    <w:rsid w:val="0050240E"/>
    <w:rsid w:val="005024B6"/>
    <w:rsid w:val="00502B4F"/>
    <w:rsid w:val="00502B5D"/>
    <w:rsid w:val="0050307F"/>
    <w:rsid w:val="005032C2"/>
    <w:rsid w:val="00503549"/>
    <w:rsid w:val="005035F6"/>
    <w:rsid w:val="00503968"/>
    <w:rsid w:val="00503BE0"/>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A29"/>
    <w:rsid w:val="00510C27"/>
    <w:rsid w:val="00511530"/>
    <w:rsid w:val="00511663"/>
    <w:rsid w:val="00511CF3"/>
    <w:rsid w:val="00511EA8"/>
    <w:rsid w:val="0051241E"/>
    <w:rsid w:val="005127F0"/>
    <w:rsid w:val="00512D4B"/>
    <w:rsid w:val="00513012"/>
    <w:rsid w:val="0051314B"/>
    <w:rsid w:val="00513278"/>
    <w:rsid w:val="00513287"/>
    <w:rsid w:val="0051331B"/>
    <w:rsid w:val="0051338E"/>
    <w:rsid w:val="005134C2"/>
    <w:rsid w:val="00513697"/>
    <w:rsid w:val="00513740"/>
    <w:rsid w:val="00513782"/>
    <w:rsid w:val="00513886"/>
    <w:rsid w:val="00513D89"/>
    <w:rsid w:val="00513E0C"/>
    <w:rsid w:val="00513E0E"/>
    <w:rsid w:val="00514007"/>
    <w:rsid w:val="005142CA"/>
    <w:rsid w:val="00514646"/>
    <w:rsid w:val="00514991"/>
    <w:rsid w:val="00514B29"/>
    <w:rsid w:val="00514B87"/>
    <w:rsid w:val="00514F9F"/>
    <w:rsid w:val="005158E0"/>
    <w:rsid w:val="00515DB4"/>
    <w:rsid w:val="00515F4C"/>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D8E"/>
    <w:rsid w:val="00521647"/>
    <w:rsid w:val="0052171B"/>
    <w:rsid w:val="005219A0"/>
    <w:rsid w:val="00521B6F"/>
    <w:rsid w:val="00521F7A"/>
    <w:rsid w:val="005221BF"/>
    <w:rsid w:val="00522B99"/>
    <w:rsid w:val="00522E6A"/>
    <w:rsid w:val="00523402"/>
    <w:rsid w:val="00523570"/>
    <w:rsid w:val="0052383F"/>
    <w:rsid w:val="00523D8E"/>
    <w:rsid w:val="005244E1"/>
    <w:rsid w:val="00524677"/>
    <w:rsid w:val="005246B9"/>
    <w:rsid w:val="00524A2F"/>
    <w:rsid w:val="00524C58"/>
    <w:rsid w:val="00524D1C"/>
    <w:rsid w:val="0052521A"/>
    <w:rsid w:val="00525434"/>
    <w:rsid w:val="00525756"/>
    <w:rsid w:val="00525A28"/>
    <w:rsid w:val="00525DCA"/>
    <w:rsid w:val="00526157"/>
    <w:rsid w:val="00526412"/>
    <w:rsid w:val="00526959"/>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D0"/>
    <w:rsid w:val="00532B4F"/>
    <w:rsid w:val="00532D01"/>
    <w:rsid w:val="00532E82"/>
    <w:rsid w:val="00532F34"/>
    <w:rsid w:val="0053352A"/>
    <w:rsid w:val="00533757"/>
    <w:rsid w:val="00533CF1"/>
    <w:rsid w:val="00533D87"/>
    <w:rsid w:val="005340EA"/>
    <w:rsid w:val="0053465E"/>
    <w:rsid w:val="00534B6F"/>
    <w:rsid w:val="00534DBD"/>
    <w:rsid w:val="005358B5"/>
    <w:rsid w:val="00535960"/>
    <w:rsid w:val="00535A96"/>
    <w:rsid w:val="005367F7"/>
    <w:rsid w:val="005368CF"/>
    <w:rsid w:val="00536FC8"/>
    <w:rsid w:val="00537027"/>
    <w:rsid w:val="0053704C"/>
    <w:rsid w:val="005371CF"/>
    <w:rsid w:val="00537D32"/>
    <w:rsid w:val="00540092"/>
    <w:rsid w:val="0054016F"/>
    <w:rsid w:val="005401D1"/>
    <w:rsid w:val="00540657"/>
    <w:rsid w:val="00541237"/>
    <w:rsid w:val="005412E2"/>
    <w:rsid w:val="00541420"/>
    <w:rsid w:val="005415B3"/>
    <w:rsid w:val="0054163E"/>
    <w:rsid w:val="005416A8"/>
    <w:rsid w:val="00541A8B"/>
    <w:rsid w:val="00541D1B"/>
    <w:rsid w:val="00541DA8"/>
    <w:rsid w:val="00541F56"/>
    <w:rsid w:val="005427CC"/>
    <w:rsid w:val="00542896"/>
    <w:rsid w:val="0054302B"/>
    <w:rsid w:val="0054380A"/>
    <w:rsid w:val="005439E0"/>
    <w:rsid w:val="00543E1E"/>
    <w:rsid w:val="00543F51"/>
    <w:rsid w:val="00544243"/>
    <w:rsid w:val="005444DC"/>
    <w:rsid w:val="0054460A"/>
    <w:rsid w:val="005449A1"/>
    <w:rsid w:val="005454E9"/>
    <w:rsid w:val="00545B07"/>
    <w:rsid w:val="00545B51"/>
    <w:rsid w:val="00545B70"/>
    <w:rsid w:val="00545D0A"/>
    <w:rsid w:val="00545E68"/>
    <w:rsid w:val="00545E79"/>
    <w:rsid w:val="005460E9"/>
    <w:rsid w:val="00546633"/>
    <w:rsid w:val="00546AB0"/>
    <w:rsid w:val="0054757E"/>
    <w:rsid w:val="00550946"/>
    <w:rsid w:val="0055117F"/>
    <w:rsid w:val="005514AF"/>
    <w:rsid w:val="005519A7"/>
    <w:rsid w:val="00551AB9"/>
    <w:rsid w:val="005521DB"/>
    <w:rsid w:val="0055295A"/>
    <w:rsid w:val="005534CA"/>
    <w:rsid w:val="0055353C"/>
    <w:rsid w:val="00553848"/>
    <w:rsid w:val="00553D8A"/>
    <w:rsid w:val="00553EA8"/>
    <w:rsid w:val="00553EBD"/>
    <w:rsid w:val="00553F6F"/>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102"/>
    <w:rsid w:val="005571E3"/>
    <w:rsid w:val="00557457"/>
    <w:rsid w:val="00557C8E"/>
    <w:rsid w:val="00557DB1"/>
    <w:rsid w:val="00557F34"/>
    <w:rsid w:val="0056046B"/>
    <w:rsid w:val="005604BE"/>
    <w:rsid w:val="00560B2F"/>
    <w:rsid w:val="00560CAD"/>
    <w:rsid w:val="0056146F"/>
    <w:rsid w:val="00561539"/>
    <w:rsid w:val="005615AA"/>
    <w:rsid w:val="00561875"/>
    <w:rsid w:val="00561C2E"/>
    <w:rsid w:val="00561D77"/>
    <w:rsid w:val="00561E24"/>
    <w:rsid w:val="00561FBE"/>
    <w:rsid w:val="00562060"/>
    <w:rsid w:val="00562196"/>
    <w:rsid w:val="005621DA"/>
    <w:rsid w:val="0056235F"/>
    <w:rsid w:val="005627E1"/>
    <w:rsid w:val="00562814"/>
    <w:rsid w:val="00562EF2"/>
    <w:rsid w:val="0056366E"/>
    <w:rsid w:val="00563956"/>
    <w:rsid w:val="00563B51"/>
    <w:rsid w:val="00563BEB"/>
    <w:rsid w:val="00563DA7"/>
    <w:rsid w:val="00564153"/>
    <w:rsid w:val="00564436"/>
    <w:rsid w:val="00564AE0"/>
    <w:rsid w:val="00564D3D"/>
    <w:rsid w:val="00565719"/>
    <w:rsid w:val="005659A3"/>
    <w:rsid w:val="00565A31"/>
    <w:rsid w:val="00565C37"/>
    <w:rsid w:val="00565CEF"/>
    <w:rsid w:val="00566249"/>
    <w:rsid w:val="00566271"/>
    <w:rsid w:val="0056659C"/>
    <w:rsid w:val="00566778"/>
    <w:rsid w:val="00566967"/>
    <w:rsid w:val="00566AC1"/>
    <w:rsid w:val="00566BEF"/>
    <w:rsid w:val="00567142"/>
    <w:rsid w:val="0056779D"/>
    <w:rsid w:val="005677B4"/>
    <w:rsid w:val="005678D2"/>
    <w:rsid w:val="00567A3A"/>
    <w:rsid w:val="00570229"/>
    <w:rsid w:val="005708E1"/>
    <w:rsid w:val="00570BF4"/>
    <w:rsid w:val="00570E88"/>
    <w:rsid w:val="00571947"/>
    <w:rsid w:val="00572030"/>
    <w:rsid w:val="005720A7"/>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439"/>
    <w:rsid w:val="00575EF1"/>
    <w:rsid w:val="00575F69"/>
    <w:rsid w:val="005761D6"/>
    <w:rsid w:val="005761F8"/>
    <w:rsid w:val="0057647E"/>
    <w:rsid w:val="00576EEF"/>
    <w:rsid w:val="005772A5"/>
    <w:rsid w:val="005774D0"/>
    <w:rsid w:val="005778F5"/>
    <w:rsid w:val="00577BA1"/>
    <w:rsid w:val="00577E68"/>
    <w:rsid w:val="00577FC1"/>
    <w:rsid w:val="00580439"/>
    <w:rsid w:val="00580442"/>
    <w:rsid w:val="00580D02"/>
    <w:rsid w:val="00581222"/>
    <w:rsid w:val="00581504"/>
    <w:rsid w:val="00581A09"/>
    <w:rsid w:val="00581BCE"/>
    <w:rsid w:val="0058239F"/>
    <w:rsid w:val="00582BA3"/>
    <w:rsid w:val="0058322D"/>
    <w:rsid w:val="005835C1"/>
    <w:rsid w:val="005837A5"/>
    <w:rsid w:val="005837FC"/>
    <w:rsid w:val="00584260"/>
    <w:rsid w:val="00584405"/>
    <w:rsid w:val="00584508"/>
    <w:rsid w:val="00584697"/>
    <w:rsid w:val="00584800"/>
    <w:rsid w:val="0058485B"/>
    <w:rsid w:val="00584ABC"/>
    <w:rsid w:val="00584BBE"/>
    <w:rsid w:val="00584C73"/>
    <w:rsid w:val="00584E03"/>
    <w:rsid w:val="0058576C"/>
    <w:rsid w:val="00585E08"/>
    <w:rsid w:val="005860FE"/>
    <w:rsid w:val="005864E2"/>
    <w:rsid w:val="00586BAB"/>
    <w:rsid w:val="00586EB0"/>
    <w:rsid w:val="00587036"/>
    <w:rsid w:val="005872C2"/>
    <w:rsid w:val="00587488"/>
    <w:rsid w:val="00587B74"/>
    <w:rsid w:val="00587F63"/>
    <w:rsid w:val="0059179F"/>
    <w:rsid w:val="00591C1D"/>
    <w:rsid w:val="00592415"/>
    <w:rsid w:val="00592D6C"/>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733C"/>
    <w:rsid w:val="005973BA"/>
    <w:rsid w:val="005974D3"/>
    <w:rsid w:val="00597FCB"/>
    <w:rsid w:val="005A0D21"/>
    <w:rsid w:val="005A0D63"/>
    <w:rsid w:val="005A1154"/>
    <w:rsid w:val="005A1297"/>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AA4"/>
    <w:rsid w:val="005A3C27"/>
    <w:rsid w:val="005A3FB6"/>
    <w:rsid w:val="005A43B2"/>
    <w:rsid w:val="005A443E"/>
    <w:rsid w:val="005A466E"/>
    <w:rsid w:val="005A4709"/>
    <w:rsid w:val="005A48E1"/>
    <w:rsid w:val="005A4E69"/>
    <w:rsid w:val="005A59F7"/>
    <w:rsid w:val="005A6021"/>
    <w:rsid w:val="005A6504"/>
    <w:rsid w:val="005A671A"/>
    <w:rsid w:val="005A6DFE"/>
    <w:rsid w:val="005A753F"/>
    <w:rsid w:val="005A763A"/>
    <w:rsid w:val="005A7850"/>
    <w:rsid w:val="005A794E"/>
    <w:rsid w:val="005A7BFD"/>
    <w:rsid w:val="005B0027"/>
    <w:rsid w:val="005B0F20"/>
    <w:rsid w:val="005B0F5D"/>
    <w:rsid w:val="005B147A"/>
    <w:rsid w:val="005B172D"/>
    <w:rsid w:val="005B18A6"/>
    <w:rsid w:val="005B199F"/>
    <w:rsid w:val="005B1D9D"/>
    <w:rsid w:val="005B1ECE"/>
    <w:rsid w:val="005B21D1"/>
    <w:rsid w:val="005B2EFE"/>
    <w:rsid w:val="005B3112"/>
    <w:rsid w:val="005B3564"/>
    <w:rsid w:val="005B3908"/>
    <w:rsid w:val="005B3AD3"/>
    <w:rsid w:val="005B3E8B"/>
    <w:rsid w:val="005B425B"/>
    <w:rsid w:val="005B4355"/>
    <w:rsid w:val="005B43F4"/>
    <w:rsid w:val="005B4929"/>
    <w:rsid w:val="005B4BA0"/>
    <w:rsid w:val="005B4EF5"/>
    <w:rsid w:val="005B5EBF"/>
    <w:rsid w:val="005B669E"/>
    <w:rsid w:val="005B690F"/>
    <w:rsid w:val="005B6E91"/>
    <w:rsid w:val="005B6F7B"/>
    <w:rsid w:val="005B70EA"/>
    <w:rsid w:val="005B7442"/>
    <w:rsid w:val="005B75C1"/>
    <w:rsid w:val="005B78BE"/>
    <w:rsid w:val="005B7D3C"/>
    <w:rsid w:val="005C05FB"/>
    <w:rsid w:val="005C0A67"/>
    <w:rsid w:val="005C0C01"/>
    <w:rsid w:val="005C0D1A"/>
    <w:rsid w:val="005C1110"/>
    <w:rsid w:val="005C1179"/>
    <w:rsid w:val="005C127D"/>
    <w:rsid w:val="005C12F7"/>
    <w:rsid w:val="005C134B"/>
    <w:rsid w:val="005C1489"/>
    <w:rsid w:val="005C1E0B"/>
    <w:rsid w:val="005C20BA"/>
    <w:rsid w:val="005C2286"/>
    <w:rsid w:val="005C22E7"/>
    <w:rsid w:val="005C25CF"/>
    <w:rsid w:val="005C276A"/>
    <w:rsid w:val="005C2AE9"/>
    <w:rsid w:val="005C2B85"/>
    <w:rsid w:val="005C38F5"/>
    <w:rsid w:val="005C3E4B"/>
    <w:rsid w:val="005C4CB6"/>
    <w:rsid w:val="005C4E07"/>
    <w:rsid w:val="005C553F"/>
    <w:rsid w:val="005C5763"/>
    <w:rsid w:val="005C6584"/>
    <w:rsid w:val="005C65C1"/>
    <w:rsid w:val="005C6614"/>
    <w:rsid w:val="005C7357"/>
    <w:rsid w:val="005C736D"/>
    <w:rsid w:val="005C76D3"/>
    <w:rsid w:val="005C7B5A"/>
    <w:rsid w:val="005C7C28"/>
    <w:rsid w:val="005D0226"/>
    <w:rsid w:val="005D0342"/>
    <w:rsid w:val="005D07EE"/>
    <w:rsid w:val="005D1202"/>
    <w:rsid w:val="005D12D3"/>
    <w:rsid w:val="005D131A"/>
    <w:rsid w:val="005D173F"/>
    <w:rsid w:val="005D1809"/>
    <w:rsid w:val="005D1918"/>
    <w:rsid w:val="005D1A8E"/>
    <w:rsid w:val="005D1B29"/>
    <w:rsid w:val="005D20B1"/>
    <w:rsid w:val="005D20D5"/>
    <w:rsid w:val="005D26ED"/>
    <w:rsid w:val="005D2BB7"/>
    <w:rsid w:val="005D2FC8"/>
    <w:rsid w:val="005D3510"/>
    <w:rsid w:val="005D4150"/>
    <w:rsid w:val="005D466F"/>
    <w:rsid w:val="005D478A"/>
    <w:rsid w:val="005D4AF4"/>
    <w:rsid w:val="005D4B38"/>
    <w:rsid w:val="005D53B9"/>
    <w:rsid w:val="005D5548"/>
    <w:rsid w:val="005D575A"/>
    <w:rsid w:val="005D58F3"/>
    <w:rsid w:val="005D5912"/>
    <w:rsid w:val="005D5931"/>
    <w:rsid w:val="005D5CC1"/>
    <w:rsid w:val="005D6219"/>
    <w:rsid w:val="005D7360"/>
    <w:rsid w:val="005D7C49"/>
    <w:rsid w:val="005D7E98"/>
    <w:rsid w:val="005E01A6"/>
    <w:rsid w:val="005E0438"/>
    <w:rsid w:val="005E09ED"/>
    <w:rsid w:val="005E0B32"/>
    <w:rsid w:val="005E0D65"/>
    <w:rsid w:val="005E0E85"/>
    <w:rsid w:val="005E0F4B"/>
    <w:rsid w:val="005E121E"/>
    <w:rsid w:val="005E18C8"/>
    <w:rsid w:val="005E1F20"/>
    <w:rsid w:val="005E2173"/>
    <w:rsid w:val="005E218E"/>
    <w:rsid w:val="005E25AA"/>
    <w:rsid w:val="005E27AB"/>
    <w:rsid w:val="005E27EE"/>
    <w:rsid w:val="005E2FFF"/>
    <w:rsid w:val="005E3189"/>
    <w:rsid w:val="005E3357"/>
    <w:rsid w:val="005E35B3"/>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BA7"/>
    <w:rsid w:val="005E7B31"/>
    <w:rsid w:val="005E7CD2"/>
    <w:rsid w:val="005F0378"/>
    <w:rsid w:val="005F09F1"/>
    <w:rsid w:val="005F0A79"/>
    <w:rsid w:val="005F0C3E"/>
    <w:rsid w:val="005F13EA"/>
    <w:rsid w:val="005F1927"/>
    <w:rsid w:val="005F1C06"/>
    <w:rsid w:val="005F1C81"/>
    <w:rsid w:val="005F1DB2"/>
    <w:rsid w:val="005F1FC2"/>
    <w:rsid w:val="005F2521"/>
    <w:rsid w:val="005F25C6"/>
    <w:rsid w:val="005F3272"/>
    <w:rsid w:val="005F37FE"/>
    <w:rsid w:val="005F3A2B"/>
    <w:rsid w:val="005F3EB0"/>
    <w:rsid w:val="005F4209"/>
    <w:rsid w:val="005F42D7"/>
    <w:rsid w:val="005F43E6"/>
    <w:rsid w:val="005F4998"/>
    <w:rsid w:val="005F49C3"/>
    <w:rsid w:val="005F4C98"/>
    <w:rsid w:val="005F4FB1"/>
    <w:rsid w:val="005F5138"/>
    <w:rsid w:val="005F5416"/>
    <w:rsid w:val="005F56B4"/>
    <w:rsid w:val="005F6505"/>
    <w:rsid w:val="005F6ABE"/>
    <w:rsid w:val="005F6CE0"/>
    <w:rsid w:val="005F6DE6"/>
    <w:rsid w:val="005F765E"/>
    <w:rsid w:val="005F76D4"/>
    <w:rsid w:val="005F782A"/>
    <w:rsid w:val="005F78A5"/>
    <w:rsid w:val="005F7A08"/>
    <w:rsid w:val="005F7ABB"/>
    <w:rsid w:val="00600096"/>
    <w:rsid w:val="00600344"/>
    <w:rsid w:val="006006DF"/>
    <w:rsid w:val="00600C9F"/>
    <w:rsid w:val="00600E2C"/>
    <w:rsid w:val="0060195B"/>
    <w:rsid w:val="00601A0A"/>
    <w:rsid w:val="00601DBD"/>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980"/>
    <w:rsid w:val="00605D66"/>
    <w:rsid w:val="006060EB"/>
    <w:rsid w:val="006061AF"/>
    <w:rsid w:val="0060644E"/>
    <w:rsid w:val="006070D2"/>
    <w:rsid w:val="006076CD"/>
    <w:rsid w:val="00607C92"/>
    <w:rsid w:val="00610785"/>
    <w:rsid w:val="00610790"/>
    <w:rsid w:val="006107AE"/>
    <w:rsid w:val="00610832"/>
    <w:rsid w:val="0061096B"/>
    <w:rsid w:val="006109F2"/>
    <w:rsid w:val="00610C9B"/>
    <w:rsid w:val="00611312"/>
    <w:rsid w:val="006115F6"/>
    <w:rsid w:val="0061161D"/>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7540"/>
    <w:rsid w:val="00617662"/>
    <w:rsid w:val="00617D2B"/>
    <w:rsid w:val="00620044"/>
    <w:rsid w:val="006209F8"/>
    <w:rsid w:val="00620BFA"/>
    <w:rsid w:val="0062154B"/>
    <w:rsid w:val="0062190E"/>
    <w:rsid w:val="006219CD"/>
    <w:rsid w:val="00621A09"/>
    <w:rsid w:val="00621DBA"/>
    <w:rsid w:val="00622139"/>
    <w:rsid w:val="0062222D"/>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73"/>
    <w:rsid w:val="00627843"/>
    <w:rsid w:val="00627904"/>
    <w:rsid w:val="00627E0B"/>
    <w:rsid w:val="00627E22"/>
    <w:rsid w:val="0063090D"/>
    <w:rsid w:val="0063098B"/>
    <w:rsid w:val="00630B60"/>
    <w:rsid w:val="00630BD7"/>
    <w:rsid w:val="00631534"/>
    <w:rsid w:val="00631A8C"/>
    <w:rsid w:val="00631F0B"/>
    <w:rsid w:val="006324DC"/>
    <w:rsid w:val="00632DE6"/>
    <w:rsid w:val="00632E71"/>
    <w:rsid w:val="0063344B"/>
    <w:rsid w:val="006337A0"/>
    <w:rsid w:val="00633B88"/>
    <w:rsid w:val="006340A1"/>
    <w:rsid w:val="006344D5"/>
    <w:rsid w:val="0063484B"/>
    <w:rsid w:val="00634928"/>
    <w:rsid w:val="00634A67"/>
    <w:rsid w:val="00634FC8"/>
    <w:rsid w:val="00635596"/>
    <w:rsid w:val="006358CC"/>
    <w:rsid w:val="00635B7B"/>
    <w:rsid w:val="00635EB9"/>
    <w:rsid w:val="006363C4"/>
    <w:rsid w:val="006364A9"/>
    <w:rsid w:val="006367BC"/>
    <w:rsid w:val="006368C7"/>
    <w:rsid w:val="00636A29"/>
    <w:rsid w:val="00637194"/>
    <w:rsid w:val="00637866"/>
    <w:rsid w:val="00637A82"/>
    <w:rsid w:val="00637C08"/>
    <w:rsid w:val="00640460"/>
    <w:rsid w:val="006404D6"/>
    <w:rsid w:val="00640BE6"/>
    <w:rsid w:val="00640C26"/>
    <w:rsid w:val="00640F67"/>
    <w:rsid w:val="00640F68"/>
    <w:rsid w:val="00641469"/>
    <w:rsid w:val="00641580"/>
    <w:rsid w:val="006416B5"/>
    <w:rsid w:val="00641B9D"/>
    <w:rsid w:val="00641C9C"/>
    <w:rsid w:val="00641EB3"/>
    <w:rsid w:val="0064206B"/>
    <w:rsid w:val="00642320"/>
    <w:rsid w:val="00642427"/>
    <w:rsid w:val="006427E2"/>
    <w:rsid w:val="00642844"/>
    <w:rsid w:val="00642B05"/>
    <w:rsid w:val="00642DD9"/>
    <w:rsid w:val="006431BE"/>
    <w:rsid w:val="00643344"/>
    <w:rsid w:val="00643CFE"/>
    <w:rsid w:val="00643D1D"/>
    <w:rsid w:val="00643F6B"/>
    <w:rsid w:val="006446D1"/>
    <w:rsid w:val="00644999"/>
    <w:rsid w:val="00644ADE"/>
    <w:rsid w:val="00644F3F"/>
    <w:rsid w:val="00644F9D"/>
    <w:rsid w:val="00645227"/>
    <w:rsid w:val="0064551A"/>
    <w:rsid w:val="00645612"/>
    <w:rsid w:val="00645F5C"/>
    <w:rsid w:val="00645FF0"/>
    <w:rsid w:val="00646176"/>
    <w:rsid w:val="00646432"/>
    <w:rsid w:val="00646BEE"/>
    <w:rsid w:val="0064724A"/>
    <w:rsid w:val="00647467"/>
    <w:rsid w:val="006474C7"/>
    <w:rsid w:val="00650624"/>
    <w:rsid w:val="00650691"/>
    <w:rsid w:val="00650908"/>
    <w:rsid w:val="00650AF7"/>
    <w:rsid w:val="00651221"/>
    <w:rsid w:val="00651299"/>
    <w:rsid w:val="006513A1"/>
    <w:rsid w:val="0065189F"/>
    <w:rsid w:val="00651C0D"/>
    <w:rsid w:val="00651CD2"/>
    <w:rsid w:val="00651E06"/>
    <w:rsid w:val="00652326"/>
    <w:rsid w:val="0065289A"/>
    <w:rsid w:val="00652DAE"/>
    <w:rsid w:val="00652E5F"/>
    <w:rsid w:val="006531DA"/>
    <w:rsid w:val="00653694"/>
    <w:rsid w:val="00653754"/>
    <w:rsid w:val="00653846"/>
    <w:rsid w:val="006544E2"/>
    <w:rsid w:val="00654F10"/>
    <w:rsid w:val="006550C2"/>
    <w:rsid w:val="00655670"/>
    <w:rsid w:val="00655C80"/>
    <w:rsid w:val="00655EDE"/>
    <w:rsid w:val="00655EE4"/>
    <w:rsid w:val="006563E8"/>
    <w:rsid w:val="006565EA"/>
    <w:rsid w:val="00656B8D"/>
    <w:rsid w:val="0065732E"/>
    <w:rsid w:val="00657635"/>
    <w:rsid w:val="00657637"/>
    <w:rsid w:val="0066035F"/>
    <w:rsid w:val="00660B02"/>
    <w:rsid w:val="0066106B"/>
    <w:rsid w:val="00661582"/>
    <w:rsid w:val="00661E7D"/>
    <w:rsid w:val="00662046"/>
    <w:rsid w:val="0066208B"/>
    <w:rsid w:val="00662325"/>
    <w:rsid w:val="0066244E"/>
    <w:rsid w:val="00662BC1"/>
    <w:rsid w:val="00662D86"/>
    <w:rsid w:val="00662FB9"/>
    <w:rsid w:val="006631A2"/>
    <w:rsid w:val="006633DF"/>
    <w:rsid w:val="006634FA"/>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EF"/>
    <w:rsid w:val="006668C3"/>
    <w:rsid w:val="006673B5"/>
    <w:rsid w:val="0066753D"/>
    <w:rsid w:val="00667793"/>
    <w:rsid w:val="00667D9A"/>
    <w:rsid w:val="00670017"/>
    <w:rsid w:val="006701D6"/>
    <w:rsid w:val="006701DE"/>
    <w:rsid w:val="00670289"/>
    <w:rsid w:val="00670408"/>
    <w:rsid w:val="006707F6"/>
    <w:rsid w:val="00670B0E"/>
    <w:rsid w:val="00670ED5"/>
    <w:rsid w:val="00671135"/>
    <w:rsid w:val="006712A8"/>
    <w:rsid w:val="00671302"/>
    <w:rsid w:val="00671798"/>
    <w:rsid w:val="006717E5"/>
    <w:rsid w:val="00671C1A"/>
    <w:rsid w:val="00671C76"/>
    <w:rsid w:val="00672221"/>
    <w:rsid w:val="00672D24"/>
    <w:rsid w:val="00673377"/>
    <w:rsid w:val="00673403"/>
    <w:rsid w:val="00673435"/>
    <w:rsid w:val="00673C49"/>
    <w:rsid w:val="006741CB"/>
    <w:rsid w:val="006744A5"/>
    <w:rsid w:val="00674778"/>
    <w:rsid w:val="0067489F"/>
    <w:rsid w:val="00674933"/>
    <w:rsid w:val="00674A96"/>
    <w:rsid w:val="00674E66"/>
    <w:rsid w:val="0067538F"/>
    <w:rsid w:val="0067550F"/>
    <w:rsid w:val="0067594B"/>
    <w:rsid w:val="00676D85"/>
    <w:rsid w:val="00676DEE"/>
    <w:rsid w:val="00676F61"/>
    <w:rsid w:val="00677167"/>
    <w:rsid w:val="006772C9"/>
    <w:rsid w:val="006775D3"/>
    <w:rsid w:val="00677806"/>
    <w:rsid w:val="0068015D"/>
    <w:rsid w:val="00680320"/>
    <w:rsid w:val="0068054E"/>
    <w:rsid w:val="00680AC5"/>
    <w:rsid w:val="00680D8F"/>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ED5"/>
    <w:rsid w:val="0068405B"/>
    <w:rsid w:val="00684322"/>
    <w:rsid w:val="00684CDF"/>
    <w:rsid w:val="00685094"/>
    <w:rsid w:val="006850FA"/>
    <w:rsid w:val="00685186"/>
    <w:rsid w:val="00685247"/>
    <w:rsid w:val="00685F2F"/>
    <w:rsid w:val="006870D7"/>
    <w:rsid w:val="006872AC"/>
    <w:rsid w:val="006873F6"/>
    <w:rsid w:val="00687493"/>
    <w:rsid w:val="00687E42"/>
    <w:rsid w:val="00687F5B"/>
    <w:rsid w:val="00690066"/>
    <w:rsid w:val="0069015E"/>
    <w:rsid w:val="00690565"/>
    <w:rsid w:val="00690618"/>
    <w:rsid w:val="00690646"/>
    <w:rsid w:val="00690703"/>
    <w:rsid w:val="00690736"/>
    <w:rsid w:val="00691061"/>
    <w:rsid w:val="006912C3"/>
    <w:rsid w:val="00691BF1"/>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5"/>
    <w:rsid w:val="00696F99"/>
    <w:rsid w:val="006973CE"/>
    <w:rsid w:val="0069769D"/>
    <w:rsid w:val="006A012B"/>
    <w:rsid w:val="006A045A"/>
    <w:rsid w:val="006A09C6"/>
    <w:rsid w:val="006A1015"/>
    <w:rsid w:val="006A151D"/>
    <w:rsid w:val="006A1CE7"/>
    <w:rsid w:val="006A26C5"/>
    <w:rsid w:val="006A29BA"/>
    <w:rsid w:val="006A2C1D"/>
    <w:rsid w:val="006A2C2C"/>
    <w:rsid w:val="006A2E19"/>
    <w:rsid w:val="006A2F20"/>
    <w:rsid w:val="006A3639"/>
    <w:rsid w:val="006A38B0"/>
    <w:rsid w:val="006A3E75"/>
    <w:rsid w:val="006A3F2E"/>
    <w:rsid w:val="006A4416"/>
    <w:rsid w:val="006A4575"/>
    <w:rsid w:val="006A4712"/>
    <w:rsid w:val="006A51C8"/>
    <w:rsid w:val="006A5216"/>
    <w:rsid w:val="006A529D"/>
    <w:rsid w:val="006A55C6"/>
    <w:rsid w:val="006A55CD"/>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5C"/>
    <w:rsid w:val="006B1870"/>
    <w:rsid w:val="006B20E1"/>
    <w:rsid w:val="006B278E"/>
    <w:rsid w:val="006B3674"/>
    <w:rsid w:val="006B3777"/>
    <w:rsid w:val="006B37FD"/>
    <w:rsid w:val="006B3F8E"/>
    <w:rsid w:val="006B4402"/>
    <w:rsid w:val="006B4C6E"/>
    <w:rsid w:val="006B4E25"/>
    <w:rsid w:val="006B53F5"/>
    <w:rsid w:val="006B5788"/>
    <w:rsid w:val="006B5ACC"/>
    <w:rsid w:val="006B5C16"/>
    <w:rsid w:val="006B5DC6"/>
    <w:rsid w:val="006B670A"/>
    <w:rsid w:val="006B6BCA"/>
    <w:rsid w:val="006B76F0"/>
    <w:rsid w:val="006B783C"/>
    <w:rsid w:val="006B79D2"/>
    <w:rsid w:val="006B7B9B"/>
    <w:rsid w:val="006B7FAA"/>
    <w:rsid w:val="006C003D"/>
    <w:rsid w:val="006C0609"/>
    <w:rsid w:val="006C070D"/>
    <w:rsid w:val="006C0A81"/>
    <w:rsid w:val="006C110E"/>
    <w:rsid w:val="006C120A"/>
    <w:rsid w:val="006C13EF"/>
    <w:rsid w:val="006C15D8"/>
    <w:rsid w:val="006C1BDD"/>
    <w:rsid w:val="006C1F1C"/>
    <w:rsid w:val="006C1F49"/>
    <w:rsid w:val="006C220D"/>
    <w:rsid w:val="006C2214"/>
    <w:rsid w:val="006C2406"/>
    <w:rsid w:val="006C2798"/>
    <w:rsid w:val="006C2952"/>
    <w:rsid w:val="006C2B61"/>
    <w:rsid w:val="006C2CA1"/>
    <w:rsid w:val="006C2D8D"/>
    <w:rsid w:val="006C2F8E"/>
    <w:rsid w:val="006C30BA"/>
    <w:rsid w:val="006C3473"/>
    <w:rsid w:val="006C35CE"/>
    <w:rsid w:val="006C391C"/>
    <w:rsid w:val="006C397D"/>
    <w:rsid w:val="006C40E8"/>
    <w:rsid w:val="006C4517"/>
    <w:rsid w:val="006C4ADE"/>
    <w:rsid w:val="006C4CB2"/>
    <w:rsid w:val="006C4FBF"/>
    <w:rsid w:val="006C534F"/>
    <w:rsid w:val="006C54CA"/>
    <w:rsid w:val="006C60DF"/>
    <w:rsid w:val="006C619D"/>
    <w:rsid w:val="006C6832"/>
    <w:rsid w:val="006C6C24"/>
    <w:rsid w:val="006C75AC"/>
    <w:rsid w:val="006C75D5"/>
    <w:rsid w:val="006C7738"/>
    <w:rsid w:val="006C7762"/>
    <w:rsid w:val="006C7F2B"/>
    <w:rsid w:val="006D024C"/>
    <w:rsid w:val="006D034C"/>
    <w:rsid w:val="006D0359"/>
    <w:rsid w:val="006D0793"/>
    <w:rsid w:val="006D0940"/>
    <w:rsid w:val="006D0996"/>
    <w:rsid w:val="006D0B63"/>
    <w:rsid w:val="006D0CF5"/>
    <w:rsid w:val="006D0D2B"/>
    <w:rsid w:val="006D1693"/>
    <w:rsid w:val="006D1876"/>
    <w:rsid w:val="006D2096"/>
    <w:rsid w:val="006D2417"/>
    <w:rsid w:val="006D25EE"/>
    <w:rsid w:val="006D2779"/>
    <w:rsid w:val="006D2DBF"/>
    <w:rsid w:val="006D31F2"/>
    <w:rsid w:val="006D33A7"/>
    <w:rsid w:val="006D37FA"/>
    <w:rsid w:val="006D3AE2"/>
    <w:rsid w:val="006D3ECC"/>
    <w:rsid w:val="006D474A"/>
    <w:rsid w:val="006D49FE"/>
    <w:rsid w:val="006D4C38"/>
    <w:rsid w:val="006D508F"/>
    <w:rsid w:val="006D5239"/>
    <w:rsid w:val="006D5A9F"/>
    <w:rsid w:val="006D5AF9"/>
    <w:rsid w:val="006D5B8C"/>
    <w:rsid w:val="006D5E2B"/>
    <w:rsid w:val="006D5F02"/>
    <w:rsid w:val="006D6049"/>
    <w:rsid w:val="006D6527"/>
    <w:rsid w:val="006D6926"/>
    <w:rsid w:val="006D6A1A"/>
    <w:rsid w:val="006D6BD8"/>
    <w:rsid w:val="006D6DFE"/>
    <w:rsid w:val="006D6F9C"/>
    <w:rsid w:val="006D738D"/>
    <w:rsid w:val="006D7439"/>
    <w:rsid w:val="006D79B5"/>
    <w:rsid w:val="006D7F00"/>
    <w:rsid w:val="006E0107"/>
    <w:rsid w:val="006E031F"/>
    <w:rsid w:val="006E065E"/>
    <w:rsid w:val="006E077D"/>
    <w:rsid w:val="006E0953"/>
    <w:rsid w:val="006E0E61"/>
    <w:rsid w:val="006E0FA7"/>
    <w:rsid w:val="006E1A44"/>
    <w:rsid w:val="006E1EF2"/>
    <w:rsid w:val="006E2541"/>
    <w:rsid w:val="006E2EB2"/>
    <w:rsid w:val="006E2F5B"/>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B81"/>
    <w:rsid w:val="006F2D20"/>
    <w:rsid w:val="006F2DE8"/>
    <w:rsid w:val="006F38C9"/>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F22"/>
    <w:rsid w:val="006F5FD0"/>
    <w:rsid w:val="006F670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588"/>
    <w:rsid w:val="00701788"/>
    <w:rsid w:val="0070179F"/>
    <w:rsid w:val="00701CAA"/>
    <w:rsid w:val="00701E27"/>
    <w:rsid w:val="0070214D"/>
    <w:rsid w:val="0070244D"/>
    <w:rsid w:val="007024CD"/>
    <w:rsid w:val="00702506"/>
    <w:rsid w:val="00702AC4"/>
    <w:rsid w:val="00703160"/>
    <w:rsid w:val="00703589"/>
    <w:rsid w:val="007037C7"/>
    <w:rsid w:val="007047B7"/>
    <w:rsid w:val="007049DB"/>
    <w:rsid w:val="007049ED"/>
    <w:rsid w:val="007050F1"/>
    <w:rsid w:val="00705379"/>
    <w:rsid w:val="00705B3A"/>
    <w:rsid w:val="00705B63"/>
    <w:rsid w:val="00705E25"/>
    <w:rsid w:val="00706A6C"/>
    <w:rsid w:val="00706AA7"/>
    <w:rsid w:val="00707026"/>
    <w:rsid w:val="0070721E"/>
    <w:rsid w:val="00707C3D"/>
    <w:rsid w:val="00707E29"/>
    <w:rsid w:val="00710D65"/>
    <w:rsid w:val="00710FBC"/>
    <w:rsid w:val="007110D0"/>
    <w:rsid w:val="0071117E"/>
    <w:rsid w:val="007111BA"/>
    <w:rsid w:val="0071165D"/>
    <w:rsid w:val="00711C4B"/>
    <w:rsid w:val="00711F2F"/>
    <w:rsid w:val="00712123"/>
    <w:rsid w:val="007128B4"/>
    <w:rsid w:val="00712F3F"/>
    <w:rsid w:val="00713221"/>
    <w:rsid w:val="00713593"/>
    <w:rsid w:val="007139C6"/>
    <w:rsid w:val="00713EBA"/>
    <w:rsid w:val="007140D7"/>
    <w:rsid w:val="0071415A"/>
    <w:rsid w:val="007143F2"/>
    <w:rsid w:val="0071445E"/>
    <w:rsid w:val="007145F5"/>
    <w:rsid w:val="00714A05"/>
    <w:rsid w:val="00714DEB"/>
    <w:rsid w:val="00714F6A"/>
    <w:rsid w:val="00715092"/>
    <w:rsid w:val="00715C6C"/>
    <w:rsid w:val="00715D1F"/>
    <w:rsid w:val="00716018"/>
    <w:rsid w:val="00716CBF"/>
    <w:rsid w:val="007174E1"/>
    <w:rsid w:val="00717B7E"/>
    <w:rsid w:val="00717ECC"/>
    <w:rsid w:val="00717F10"/>
    <w:rsid w:val="00717F52"/>
    <w:rsid w:val="007201AC"/>
    <w:rsid w:val="007204DF"/>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2DC"/>
    <w:rsid w:val="007253D4"/>
    <w:rsid w:val="00725499"/>
    <w:rsid w:val="00725526"/>
    <w:rsid w:val="0072554E"/>
    <w:rsid w:val="00725B3F"/>
    <w:rsid w:val="00725C84"/>
    <w:rsid w:val="00725EAD"/>
    <w:rsid w:val="0072616E"/>
    <w:rsid w:val="007261F0"/>
    <w:rsid w:val="00726245"/>
    <w:rsid w:val="0072640E"/>
    <w:rsid w:val="007265B0"/>
    <w:rsid w:val="007266B8"/>
    <w:rsid w:val="00726951"/>
    <w:rsid w:val="007272D5"/>
    <w:rsid w:val="0072743C"/>
    <w:rsid w:val="007274A6"/>
    <w:rsid w:val="007275E2"/>
    <w:rsid w:val="007275FA"/>
    <w:rsid w:val="0072778F"/>
    <w:rsid w:val="007301E1"/>
    <w:rsid w:val="007302BC"/>
    <w:rsid w:val="007302EB"/>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C40"/>
    <w:rsid w:val="0073308C"/>
    <w:rsid w:val="00733834"/>
    <w:rsid w:val="00733BEB"/>
    <w:rsid w:val="00734682"/>
    <w:rsid w:val="00734943"/>
    <w:rsid w:val="00734DA3"/>
    <w:rsid w:val="00734F2D"/>
    <w:rsid w:val="0073530B"/>
    <w:rsid w:val="007359C6"/>
    <w:rsid w:val="00735ED7"/>
    <w:rsid w:val="007364C3"/>
    <w:rsid w:val="007368DD"/>
    <w:rsid w:val="0073702B"/>
    <w:rsid w:val="0073758C"/>
    <w:rsid w:val="007406CA"/>
    <w:rsid w:val="0074074D"/>
    <w:rsid w:val="00740850"/>
    <w:rsid w:val="007408E2"/>
    <w:rsid w:val="00740AD7"/>
    <w:rsid w:val="007420DE"/>
    <w:rsid w:val="0074211E"/>
    <w:rsid w:val="00742548"/>
    <w:rsid w:val="0074289C"/>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800"/>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BCB"/>
    <w:rsid w:val="00753C03"/>
    <w:rsid w:val="00753C81"/>
    <w:rsid w:val="007542C1"/>
    <w:rsid w:val="0075446C"/>
    <w:rsid w:val="00754E41"/>
    <w:rsid w:val="007552BC"/>
    <w:rsid w:val="007553A5"/>
    <w:rsid w:val="007555D1"/>
    <w:rsid w:val="00755839"/>
    <w:rsid w:val="00755A1C"/>
    <w:rsid w:val="00755FEE"/>
    <w:rsid w:val="0075664F"/>
    <w:rsid w:val="007566D0"/>
    <w:rsid w:val="00756FBB"/>
    <w:rsid w:val="00757586"/>
    <w:rsid w:val="0075786C"/>
    <w:rsid w:val="007578E2"/>
    <w:rsid w:val="0076020F"/>
    <w:rsid w:val="007602CA"/>
    <w:rsid w:val="0076041F"/>
    <w:rsid w:val="00760796"/>
    <w:rsid w:val="00760C3B"/>
    <w:rsid w:val="007615F0"/>
    <w:rsid w:val="00761DA6"/>
    <w:rsid w:val="0076281B"/>
    <w:rsid w:val="007628A3"/>
    <w:rsid w:val="00762F5B"/>
    <w:rsid w:val="00763216"/>
    <w:rsid w:val="007635FC"/>
    <w:rsid w:val="0076371A"/>
    <w:rsid w:val="0076384B"/>
    <w:rsid w:val="00763C88"/>
    <w:rsid w:val="00763E70"/>
    <w:rsid w:val="0076417A"/>
    <w:rsid w:val="0076421B"/>
    <w:rsid w:val="007644F6"/>
    <w:rsid w:val="007645E5"/>
    <w:rsid w:val="00764621"/>
    <w:rsid w:val="007646B3"/>
    <w:rsid w:val="00764A0E"/>
    <w:rsid w:val="00764A6D"/>
    <w:rsid w:val="00765412"/>
    <w:rsid w:val="00765825"/>
    <w:rsid w:val="00765A1F"/>
    <w:rsid w:val="00765B46"/>
    <w:rsid w:val="00765C81"/>
    <w:rsid w:val="00765DC3"/>
    <w:rsid w:val="00765F07"/>
    <w:rsid w:val="007660B2"/>
    <w:rsid w:val="00766181"/>
    <w:rsid w:val="00766A1E"/>
    <w:rsid w:val="00766BDC"/>
    <w:rsid w:val="00766E0B"/>
    <w:rsid w:val="0076732A"/>
    <w:rsid w:val="00767D5E"/>
    <w:rsid w:val="0077023A"/>
    <w:rsid w:val="0077036E"/>
    <w:rsid w:val="007707EF"/>
    <w:rsid w:val="00770A51"/>
    <w:rsid w:val="00770E3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6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B3D"/>
    <w:rsid w:val="00785E73"/>
    <w:rsid w:val="00785FCA"/>
    <w:rsid w:val="00786415"/>
    <w:rsid w:val="0078664E"/>
    <w:rsid w:val="00787303"/>
    <w:rsid w:val="00787A6F"/>
    <w:rsid w:val="00787B61"/>
    <w:rsid w:val="0079031A"/>
    <w:rsid w:val="00790812"/>
    <w:rsid w:val="00791097"/>
    <w:rsid w:val="007911A9"/>
    <w:rsid w:val="007913FE"/>
    <w:rsid w:val="007919B3"/>
    <w:rsid w:val="00791C13"/>
    <w:rsid w:val="00792828"/>
    <w:rsid w:val="00792833"/>
    <w:rsid w:val="0079290C"/>
    <w:rsid w:val="00792A15"/>
    <w:rsid w:val="00792AEC"/>
    <w:rsid w:val="007938D4"/>
    <w:rsid w:val="00793949"/>
    <w:rsid w:val="00793C14"/>
    <w:rsid w:val="0079400F"/>
    <w:rsid w:val="00794868"/>
    <w:rsid w:val="007949B5"/>
    <w:rsid w:val="007957DF"/>
    <w:rsid w:val="007957E9"/>
    <w:rsid w:val="00795988"/>
    <w:rsid w:val="00795AB5"/>
    <w:rsid w:val="00795C6F"/>
    <w:rsid w:val="00795DE1"/>
    <w:rsid w:val="00795E15"/>
    <w:rsid w:val="007965F9"/>
    <w:rsid w:val="007966A4"/>
    <w:rsid w:val="0079706A"/>
    <w:rsid w:val="00797C55"/>
    <w:rsid w:val="007A02C6"/>
    <w:rsid w:val="007A0573"/>
    <w:rsid w:val="007A087C"/>
    <w:rsid w:val="007A0A0E"/>
    <w:rsid w:val="007A0EFC"/>
    <w:rsid w:val="007A1011"/>
    <w:rsid w:val="007A1A43"/>
    <w:rsid w:val="007A21AF"/>
    <w:rsid w:val="007A2627"/>
    <w:rsid w:val="007A2B8A"/>
    <w:rsid w:val="007A2BD4"/>
    <w:rsid w:val="007A2E89"/>
    <w:rsid w:val="007A30F0"/>
    <w:rsid w:val="007A3982"/>
    <w:rsid w:val="007A3AD7"/>
    <w:rsid w:val="007A3AF1"/>
    <w:rsid w:val="007A3EA3"/>
    <w:rsid w:val="007A48A3"/>
    <w:rsid w:val="007A48D1"/>
    <w:rsid w:val="007A4911"/>
    <w:rsid w:val="007A516D"/>
    <w:rsid w:val="007A552F"/>
    <w:rsid w:val="007A5633"/>
    <w:rsid w:val="007A5636"/>
    <w:rsid w:val="007A570D"/>
    <w:rsid w:val="007A57F8"/>
    <w:rsid w:val="007A5839"/>
    <w:rsid w:val="007A585B"/>
    <w:rsid w:val="007A5A66"/>
    <w:rsid w:val="007A5C86"/>
    <w:rsid w:val="007A6151"/>
    <w:rsid w:val="007A6B98"/>
    <w:rsid w:val="007A75E1"/>
    <w:rsid w:val="007A7B56"/>
    <w:rsid w:val="007A7BF9"/>
    <w:rsid w:val="007B002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45"/>
    <w:rsid w:val="007B2E5C"/>
    <w:rsid w:val="007B2F3B"/>
    <w:rsid w:val="007B3114"/>
    <w:rsid w:val="007B3D44"/>
    <w:rsid w:val="007B41B7"/>
    <w:rsid w:val="007B4522"/>
    <w:rsid w:val="007B45A3"/>
    <w:rsid w:val="007B4FCE"/>
    <w:rsid w:val="007B5016"/>
    <w:rsid w:val="007B50EA"/>
    <w:rsid w:val="007B5687"/>
    <w:rsid w:val="007B5E32"/>
    <w:rsid w:val="007B5F62"/>
    <w:rsid w:val="007B66EE"/>
    <w:rsid w:val="007B672F"/>
    <w:rsid w:val="007B6761"/>
    <w:rsid w:val="007B6C77"/>
    <w:rsid w:val="007B7936"/>
    <w:rsid w:val="007B7A32"/>
    <w:rsid w:val="007B7A9C"/>
    <w:rsid w:val="007C03B2"/>
    <w:rsid w:val="007C0624"/>
    <w:rsid w:val="007C0DF6"/>
    <w:rsid w:val="007C0E71"/>
    <w:rsid w:val="007C13BF"/>
    <w:rsid w:val="007C1A72"/>
    <w:rsid w:val="007C1F22"/>
    <w:rsid w:val="007C2237"/>
    <w:rsid w:val="007C2576"/>
    <w:rsid w:val="007C2D16"/>
    <w:rsid w:val="007C37AE"/>
    <w:rsid w:val="007C3DC2"/>
    <w:rsid w:val="007C3E39"/>
    <w:rsid w:val="007C47F3"/>
    <w:rsid w:val="007C4938"/>
    <w:rsid w:val="007C4B74"/>
    <w:rsid w:val="007C4C42"/>
    <w:rsid w:val="007C4D78"/>
    <w:rsid w:val="007C54C8"/>
    <w:rsid w:val="007C58B2"/>
    <w:rsid w:val="007C58B8"/>
    <w:rsid w:val="007C5F30"/>
    <w:rsid w:val="007C6692"/>
    <w:rsid w:val="007C691A"/>
    <w:rsid w:val="007C6EA5"/>
    <w:rsid w:val="007C7305"/>
    <w:rsid w:val="007C75CD"/>
    <w:rsid w:val="007C7738"/>
    <w:rsid w:val="007C7AF0"/>
    <w:rsid w:val="007C7DC5"/>
    <w:rsid w:val="007D08C9"/>
    <w:rsid w:val="007D0950"/>
    <w:rsid w:val="007D0A89"/>
    <w:rsid w:val="007D0DE1"/>
    <w:rsid w:val="007D14E1"/>
    <w:rsid w:val="007D184B"/>
    <w:rsid w:val="007D232D"/>
    <w:rsid w:val="007D248A"/>
    <w:rsid w:val="007D24B9"/>
    <w:rsid w:val="007D289F"/>
    <w:rsid w:val="007D2E54"/>
    <w:rsid w:val="007D3314"/>
    <w:rsid w:val="007D3546"/>
    <w:rsid w:val="007D3E0B"/>
    <w:rsid w:val="007D3F4B"/>
    <w:rsid w:val="007D4502"/>
    <w:rsid w:val="007D4545"/>
    <w:rsid w:val="007D542F"/>
    <w:rsid w:val="007D5980"/>
    <w:rsid w:val="007D5BAF"/>
    <w:rsid w:val="007D608A"/>
    <w:rsid w:val="007D617F"/>
    <w:rsid w:val="007D61F8"/>
    <w:rsid w:val="007D62DC"/>
    <w:rsid w:val="007D6428"/>
    <w:rsid w:val="007D64A3"/>
    <w:rsid w:val="007D64F7"/>
    <w:rsid w:val="007D6604"/>
    <w:rsid w:val="007D66BA"/>
    <w:rsid w:val="007D6B59"/>
    <w:rsid w:val="007D734F"/>
    <w:rsid w:val="007D7483"/>
    <w:rsid w:val="007D74CD"/>
    <w:rsid w:val="007D7B02"/>
    <w:rsid w:val="007D7C60"/>
    <w:rsid w:val="007D7FEF"/>
    <w:rsid w:val="007E003F"/>
    <w:rsid w:val="007E0588"/>
    <w:rsid w:val="007E07E8"/>
    <w:rsid w:val="007E08C3"/>
    <w:rsid w:val="007E0912"/>
    <w:rsid w:val="007E0A15"/>
    <w:rsid w:val="007E0C1B"/>
    <w:rsid w:val="007E0C46"/>
    <w:rsid w:val="007E1578"/>
    <w:rsid w:val="007E19DE"/>
    <w:rsid w:val="007E1DFB"/>
    <w:rsid w:val="007E1F94"/>
    <w:rsid w:val="007E245C"/>
    <w:rsid w:val="007E245F"/>
    <w:rsid w:val="007E259B"/>
    <w:rsid w:val="007E268E"/>
    <w:rsid w:val="007E26CC"/>
    <w:rsid w:val="007E27B8"/>
    <w:rsid w:val="007E289B"/>
    <w:rsid w:val="007E2CD1"/>
    <w:rsid w:val="007E2EAA"/>
    <w:rsid w:val="007E3359"/>
    <w:rsid w:val="007E38B1"/>
    <w:rsid w:val="007E39F8"/>
    <w:rsid w:val="007E3DC7"/>
    <w:rsid w:val="007E4165"/>
    <w:rsid w:val="007E434A"/>
    <w:rsid w:val="007E4BFA"/>
    <w:rsid w:val="007E4FE3"/>
    <w:rsid w:val="007E56B3"/>
    <w:rsid w:val="007E5A85"/>
    <w:rsid w:val="007E5AD9"/>
    <w:rsid w:val="007E5D2B"/>
    <w:rsid w:val="007E6463"/>
    <w:rsid w:val="007E7EE9"/>
    <w:rsid w:val="007F01FC"/>
    <w:rsid w:val="007F07A5"/>
    <w:rsid w:val="007F0C54"/>
    <w:rsid w:val="007F0FB2"/>
    <w:rsid w:val="007F156E"/>
    <w:rsid w:val="007F17CB"/>
    <w:rsid w:val="007F1C22"/>
    <w:rsid w:val="007F1ECA"/>
    <w:rsid w:val="007F2687"/>
    <w:rsid w:val="007F26AD"/>
    <w:rsid w:val="007F270D"/>
    <w:rsid w:val="007F37C2"/>
    <w:rsid w:val="007F3969"/>
    <w:rsid w:val="007F39AB"/>
    <w:rsid w:val="007F3B28"/>
    <w:rsid w:val="007F4115"/>
    <w:rsid w:val="007F445A"/>
    <w:rsid w:val="007F4A0E"/>
    <w:rsid w:val="007F5252"/>
    <w:rsid w:val="007F5861"/>
    <w:rsid w:val="007F5FB4"/>
    <w:rsid w:val="007F60CE"/>
    <w:rsid w:val="007F65D2"/>
    <w:rsid w:val="007F65D8"/>
    <w:rsid w:val="007F6650"/>
    <w:rsid w:val="007F6AFE"/>
    <w:rsid w:val="007F6D04"/>
    <w:rsid w:val="007F71A0"/>
    <w:rsid w:val="007F7B94"/>
    <w:rsid w:val="007F7F44"/>
    <w:rsid w:val="007F7FB1"/>
    <w:rsid w:val="008006E9"/>
    <w:rsid w:val="00800A55"/>
    <w:rsid w:val="00800B4B"/>
    <w:rsid w:val="00800D75"/>
    <w:rsid w:val="00800EC5"/>
    <w:rsid w:val="0080199F"/>
    <w:rsid w:val="00801C78"/>
    <w:rsid w:val="00801CCD"/>
    <w:rsid w:val="00801DBF"/>
    <w:rsid w:val="00801F2E"/>
    <w:rsid w:val="00802045"/>
    <w:rsid w:val="0080283C"/>
    <w:rsid w:val="00802B1D"/>
    <w:rsid w:val="00802C0E"/>
    <w:rsid w:val="00802CEE"/>
    <w:rsid w:val="008031AD"/>
    <w:rsid w:val="00803604"/>
    <w:rsid w:val="00803610"/>
    <w:rsid w:val="00804096"/>
    <w:rsid w:val="00804275"/>
    <w:rsid w:val="00804893"/>
    <w:rsid w:val="008049BD"/>
    <w:rsid w:val="00805885"/>
    <w:rsid w:val="00805CD8"/>
    <w:rsid w:val="00805D1E"/>
    <w:rsid w:val="00806572"/>
    <w:rsid w:val="008065B9"/>
    <w:rsid w:val="00806B00"/>
    <w:rsid w:val="00806BE4"/>
    <w:rsid w:val="00806D3B"/>
    <w:rsid w:val="0080701D"/>
    <w:rsid w:val="008073AF"/>
    <w:rsid w:val="00807741"/>
    <w:rsid w:val="00807D65"/>
    <w:rsid w:val="00807DA0"/>
    <w:rsid w:val="00807F1D"/>
    <w:rsid w:val="00807FD6"/>
    <w:rsid w:val="00810448"/>
    <w:rsid w:val="00810A16"/>
    <w:rsid w:val="00811F95"/>
    <w:rsid w:val="00812AA1"/>
    <w:rsid w:val="00812BE7"/>
    <w:rsid w:val="00812D0E"/>
    <w:rsid w:val="00813213"/>
    <w:rsid w:val="008135B8"/>
    <w:rsid w:val="008138DF"/>
    <w:rsid w:val="008139F9"/>
    <w:rsid w:val="00813D85"/>
    <w:rsid w:val="008142B4"/>
    <w:rsid w:val="00814371"/>
    <w:rsid w:val="00814379"/>
    <w:rsid w:val="00814844"/>
    <w:rsid w:val="00814A30"/>
    <w:rsid w:val="00814B02"/>
    <w:rsid w:val="00814B8B"/>
    <w:rsid w:val="0081510F"/>
    <w:rsid w:val="008152D5"/>
    <w:rsid w:val="00815E53"/>
    <w:rsid w:val="0081659F"/>
    <w:rsid w:val="00816940"/>
    <w:rsid w:val="00816980"/>
    <w:rsid w:val="00816A92"/>
    <w:rsid w:val="00817087"/>
    <w:rsid w:val="008170EE"/>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917"/>
    <w:rsid w:val="00822AB3"/>
    <w:rsid w:val="00822FDE"/>
    <w:rsid w:val="008235CE"/>
    <w:rsid w:val="00823675"/>
    <w:rsid w:val="00823ACB"/>
    <w:rsid w:val="00824406"/>
    <w:rsid w:val="008244A1"/>
    <w:rsid w:val="00824627"/>
    <w:rsid w:val="0082467F"/>
    <w:rsid w:val="008249A7"/>
    <w:rsid w:val="00824CE1"/>
    <w:rsid w:val="008253CF"/>
    <w:rsid w:val="008256C1"/>
    <w:rsid w:val="00825C30"/>
    <w:rsid w:val="00826104"/>
    <w:rsid w:val="00826184"/>
    <w:rsid w:val="008261DB"/>
    <w:rsid w:val="00826214"/>
    <w:rsid w:val="0082676E"/>
    <w:rsid w:val="00826832"/>
    <w:rsid w:val="00826FF1"/>
    <w:rsid w:val="00827717"/>
    <w:rsid w:val="00827BD1"/>
    <w:rsid w:val="00827D7D"/>
    <w:rsid w:val="00827E5D"/>
    <w:rsid w:val="0083018D"/>
    <w:rsid w:val="00830297"/>
    <w:rsid w:val="00830674"/>
    <w:rsid w:val="0083082C"/>
    <w:rsid w:val="00830E37"/>
    <w:rsid w:val="00830E89"/>
    <w:rsid w:val="00831149"/>
    <w:rsid w:val="0083115A"/>
    <w:rsid w:val="00832126"/>
    <w:rsid w:val="008322B7"/>
    <w:rsid w:val="00832541"/>
    <w:rsid w:val="008328FB"/>
    <w:rsid w:val="00832A91"/>
    <w:rsid w:val="0083317C"/>
    <w:rsid w:val="0083326E"/>
    <w:rsid w:val="00833328"/>
    <w:rsid w:val="00833EA7"/>
    <w:rsid w:val="008340CA"/>
    <w:rsid w:val="008344A1"/>
    <w:rsid w:val="00834536"/>
    <w:rsid w:val="00834659"/>
    <w:rsid w:val="00834A13"/>
    <w:rsid w:val="00834D8F"/>
    <w:rsid w:val="00834EAD"/>
    <w:rsid w:val="00835007"/>
    <w:rsid w:val="0083575D"/>
    <w:rsid w:val="00835D5F"/>
    <w:rsid w:val="008360EB"/>
    <w:rsid w:val="00836154"/>
    <w:rsid w:val="00836945"/>
    <w:rsid w:val="008369E0"/>
    <w:rsid w:val="00836D78"/>
    <w:rsid w:val="00837095"/>
    <w:rsid w:val="0083711B"/>
    <w:rsid w:val="00837205"/>
    <w:rsid w:val="00837716"/>
    <w:rsid w:val="00837791"/>
    <w:rsid w:val="00837DA8"/>
    <w:rsid w:val="00840427"/>
    <w:rsid w:val="00840494"/>
    <w:rsid w:val="008407A8"/>
    <w:rsid w:val="00840B36"/>
    <w:rsid w:val="00840C62"/>
    <w:rsid w:val="0084106D"/>
    <w:rsid w:val="008411AA"/>
    <w:rsid w:val="008413AB"/>
    <w:rsid w:val="008413DC"/>
    <w:rsid w:val="00841916"/>
    <w:rsid w:val="00841D94"/>
    <w:rsid w:val="00842AA5"/>
    <w:rsid w:val="00843212"/>
    <w:rsid w:val="00843844"/>
    <w:rsid w:val="008440BF"/>
    <w:rsid w:val="0084440C"/>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7C6"/>
    <w:rsid w:val="00853DDD"/>
    <w:rsid w:val="0085402F"/>
    <w:rsid w:val="008544CC"/>
    <w:rsid w:val="00854C25"/>
    <w:rsid w:val="00854CD3"/>
    <w:rsid w:val="0085515F"/>
    <w:rsid w:val="008551BC"/>
    <w:rsid w:val="0085531C"/>
    <w:rsid w:val="00855889"/>
    <w:rsid w:val="00855A1A"/>
    <w:rsid w:val="00855CA2"/>
    <w:rsid w:val="00856269"/>
    <w:rsid w:val="00856856"/>
    <w:rsid w:val="008568CE"/>
    <w:rsid w:val="00856CF0"/>
    <w:rsid w:val="00856D11"/>
    <w:rsid w:val="008571F5"/>
    <w:rsid w:val="0085732B"/>
    <w:rsid w:val="00857702"/>
    <w:rsid w:val="00857805"/>
    <w:rsid w:val="00857D19"/>
    <w:rsid w:val="0086046C"/>
    <w:rsid w:val="008608B6"/>
    <w:rsid w:val="00860DDB"/>
    <w:rsid w:val="0086133E"/>
    <w:rsid w:val="00861626"/>
    <w:rsid w:val="00861841"/>
    <w:rsid w:val="0086206D"/>
    <w:rsid w:val="0086211D"/>
    <w:rsid w:val="00862201"/>
    <w:rsid w:val="00862446"/>
    <w:rsid w:val="00862A90"/>
    <w:rsid w:val="00862C0A"/>
    <w:rsid w:val="008631E8"/>
    <w:rsid w:val="00863414"/>
    <w:rsid w:val="00863527"/>
    <w:rsid w:val="00863948"/>
    <w:rsid w:val="00863A0C"/>
    <w:rsid w:val="00863C89"/>
    <w:rsid w:val="00863EDE"/>
    <w:rsid w:val="00864ADE"/>
    <w:rsid w:val="00864E48"/>
    <w:rsid w:val="00865173"/>
    <w:rsid w:val="0086531D"/>
    <w:rsid w:val="0086550A"/>
    <w:rsid w:val="0086587E"/>
    <w:rsid w:val="00865F6E"/>
    <w:rsid w:val="0086646F"/>
    <w:rsid w:val="00866B87"/>
    <w:rsid w:val="0086702F"/>
    <w:rsid w:val="008672C5"/>
    <w:rsid w:val="00867483"/>
    <w:rsid w:val="00867645"/>
    <w:rsid w:val="00867660"/>
    <w:rsid w:val="00867AA4"/>
    <w:rsid w:val="00867C45"/>
    <w:rsid w:val="00867F16"/>
    <w:rsid w:val="00867F51"/>
    <w:rsid w:val="0087051E"/>
    <w:rsid w:val="00870EA5"/>
    <w:rsid w:val="00870EE6"/>
    <w:rsid w:val="008714D3"/>
    <w:rsid w:val="00871602"/>
    <w:rsid w:val="00871EA5"/>
    <w:rsid w:val="0087203D"/>
    <w:rsid w:val="008722B5"/>
    <w:rsid w:val="008728C8"/>
    <w:rsid w:val="0087302E"/>
    <w:rsid w:val="0087312E"/>
    <w:rsid w:val="00873B8E"/>
    <w:rsid w:val="00874236"/>
    <w:rsid w:val="00874469"/>
    <w:rsid w:val="00874BDA"/>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B2F"/>
    <w:rsid w:val="00883237"/>
    <w:rsid w:val="00883FE2"/>
    <w:rsid w:val="00884856"/>
    <w:rsid w:val="00884F77"/>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3D4"/>
    <w:rsid w:val="0089092A"/>
    <w:rsid w:val="00890B2C"/>
    <w:rsid w:val="00890B4E"/>
    <w:rsid w:val="0089105D"/>
    <w:rsid w:val="00892039"/>
    <w:rsid w:val="0089204D"/>
    <w:rsid w:val="0089250A"/>
    <w:rsid w:val="0089285A"/>
    <w:rsid w:val="00892AA9"/>
    <w:rsid w:val="00892DF3"/>
    <w:rsid w:val="0089313A"/>
    <w:rsid w:val="0089320F"/>
    <w:rsid w:val="00893460"/>
    <w:rsid w:val="008937F5"/>
    <w:rsid w:val="00893E0F"/>
    <w:rsid w:val="00893FE1"/>
    <w:rsid w:val="008946A4"/>
    <w:rsid w:val="00894C73"/>
    <w:rsid w:val="00894F7A"/>
    <w:rsid w:val="008952A4"/>
    <w:rsid w:val="0089533D"/>
    <w:rsid w:val="0089541A"/>
    <w:rsid w:val="00895497"/>
    <w:rsid w:val="0089556D"/>
    <w:rsid w:val="008955F5"/>
    <w:rsid w:val="00895805"/>
    <w:rsid w:val="00895C6E"/>
    <w:rsid w:val="00895E2F"/>
    <w:rsid w:val="00896065"/>
    <w:rsid w:val="00896281"/>
    <w:rsid w:val="008963C0"/>
    <w:rsid w:val="008965BF"/>
    <w:rsid w:val="008967BF"/>
    <w:rsid w:val="00896A11"/>
    <w:rsid w:val="00896A4A"/>
    <w:rsid w:val="00896B56"/>
    <w:rsid w:val="00896D8D"/>
    <w:rsid w:val="00897134"/>
    <w:rsid w:val="008971EC"/>
    <w:rsid w:val="00897274"/>
    <w:rsid w:val="008973FE"/>
    <w:rsid w:val="0089755E"/>
    <w:rsid w:val="0089769D"/>
    <w:rsid w:val="008976FE"/>
    <w:rsid w:val="00897706"/>
    <w:rsid w:val="00897771"/>
    <w:rsid w:val="00897891"/>
    <w:rsid w:val="00897AD6"/>
    <w:rsid w:val="008A092F"/>
    <w:rsid w:val="008A0C8E"/>
    <w:rsid w:val="008A0D40"/>
    <w:rsid w:val="008A0EAE"/>
    <w:rsid w:val="008A1731"/>
    <w:rsid w:val="008A1954"/>
    <w:rsid w:val="008A1B9E"/>
    <w:rsid w:val="008A25E7"/>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FA4"/>
    <w:rsid w:val="008B231A"/>
    <w:rsid w:val="008B2502"/>
    <w:rsid w:val="008B258F"/>
    <w:rsid w:val="008B26BA"/>
    <w:rsid w:val="008B2AB3"/>
    <w:rsid w:val="008B300B"/>
    <w:rsid w:val="008B345F"/>
    <w:rsid w:val="008B35F6"/>
    <w:rsid w:val="008B363F"/>
    <w:rsid w:val="008B3B5F"/>
    <w:rsid w:val="008B3B8F"/>
    <w:rsid w:val="008B3F32"/>
    <w:rsid w:val="008B477F"/>
    <w:rsid w:val="008B5F3E"/>
    <w:rsid w:val="008B623A"/>
    <w:rsid w:val="008B6A3A"/>
    <w:rsid w:val="008B6BEE"/>
    <w:rsid w:val="008B6C25"/>
    <w:rsid w:val="008B7042"/>
    <w:rsid w:val="008B7646"/>
    <w:rsid w:val="008B76F3"/>
    <w:rsid w:val="008B778A"/>
    <w:rsid w:val="008B798D"/>
    <w:rsid w:val="008C017C"/>
    <w:rsid w:val="008C0402"/>
    <w:rsid w:val="008C04C0"/>
    <w:rsid w:val="008C061C"/>
    <w:rsid w:val="008C070F"/>
    <w:rsid w:val="008C07C5"/>
    <w:rsid w:val="008C0823"/>
    <w:rsid w:val="008C097F"/>
    <w:rsid w:val="008C0C4B"/>
    <w:rsid w:val="008C0CBC"/>
    <w:rsid w:val="008C0D35"/>
    <w:rsid w:val="008C0E2C"/>
    <w:rsid w:val="008C0E76"/>
    <w:rsid w:val="008C1255"/>
    <w:rsid w:val="008C1269"/>
    <w:rsid w:val="008C16ED"/>
    <w:rsid w:val="008C1A70"/>
    <w:rsid w:val="008C1C78"/>
    <w:rsid w:val="008C1E07"/>
    <w:rsid w:val="008C2266"/>
    <w:rsid w:val="008C251E"/>
    <w:rsid w:val="008C2C7F"/>
    <w:rsid w:val="008C317B"/>
    <w:rsid w:val="008C38A7"/>
    <w:rsid w:val="008C3D96"/>
    <w:rsid w:val="008C435E"/>
    <w:rsid w:val="008C4873"/>
    <w:rsid w:val="008C4AA1"/>
    <w:rsid w:val="008C560C"/>
    <w:rsid w:val="008C5B09"/>
    <w:rsid w:val="008C5D41"/>
    <w:rsid w:val="008C5EBB"/>
    <w:rsid w:val="008C6039"/>
    <w:rsid w:val="008C614B"/>
    <w:rsid w:val="008C634B"/>
    <w:rsid w:val="008C6484"/>
    <w:rsid w:val="008C6957"/>
    <w:rsid w:val="008C7040"/>
    <w:rsid w:val="008C7756"/>
    <w:rsid w:val="008C78CA"/>
    <w:rsid w:val="008C7A8C"/>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1C4"/>
    <w:rsid w:val="008D24AD"/>
    <w:rsid w:val="008D2907"/>
    <w:rsid w:val="008D2E39"/>
    <w:rsid w:val="008D3A82"/>
    <w:rsid w:val="008D3E10"/>
    <w:rsid w:val="008D3F51"/>
    <w:rsid w:val="008D47EC"/>
    <w:rsid w:val="008D4B2C"/>
    <w:rsid w:val="008D517A"/>
    <w:rsid w:val="008D5A73"/>
    <w:rsid w:val="008D5BE6"/>
    <w:rsid w:val="008D5F44"/>
    <w:rsid w:val="008D6004"/>
    <w:rsid w:val="008D6064"/>
    <w:rsid w:val="008D6111"/>
    <w:rsid w:val="008D6227"/>
    <w:rsid w:val="008D6D47"/>
    <w:rsid w:val="008D6D5F"/>
    <w:rsid w:val="008D6E91"/>
    <w:rsid w:val="008E054B"/>
    <w:rsid w:val="008E0577"/>
    <w:rsid w:val="008E069C"/>
    <w:rsid w:val="008E0A3D"/>
    <w:rsid w:val="008E0AF1"/>
    <w:rsid w:val="008E0B2A"/>
    <w:rsid w:val="008E0B8D"/>
    <w:rsid w:val="008E0EBD"/>
    <w:rsid w:val="008E13F7"/>
    <w:rsid w:val="008E14CD"/>
    <w:rsid w:val="008E164C"/>
    <w:rsid w:val="008E1B03"/>
    <w:rsid w:val="008E1C5E"/>
    <w:rsid w:val="008E2391"/>
    <w:rsid w:val="008E242D"/>
    <w:rsid w:val="008E34AA"/>
    <w:rsid w:val="008E34DE"/>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709"/>
    <w:rsid w:val="008E78ED"/>
    <w:rsid w:val="008E7C62"/>
    <w:rsid w:val="008E7F21"/>
    <w:rsid w:val="008F01F0"/>
    <w:rsid w:val="008F030B"/>
    <w:rsid w:val="008F04E2"/>
    <w:rsid w:val="008F0865"/>
    <w:rsid w:val="008F0982"/>
    <w:rsid w:val="008F0BF9"/>
    <w:rsid w:val="008F13DB"/>
    <w:rsid w:val="008F1800"/>
    <w:rsid w:val="008F2151"/>
    <w:rsid w:val="008F2457"/>
    <w:rsid w:val="008F2B91"/>
    <w:rsid w:val="008F2EE7"/>
    <w:rsid w:val="008F3009"/>
    <w:rsid w:val="008F30FB"/>
    <w:rsid w:val="008F347A"/>
    <w:rsid w:val="008F3876"/>
    <w:rsid w:val="008F4AB6"/>
    <w:rsid w:val="008F4E5D"/>
    <w:rsid w:val="008F5305"/>
    <w:rsid w:val="008F5560"/>
    <w:rsid w:val="008F5975"/>
    <w:rsid w:val="008F5B99"/>
    <w:rsid w:val="008F60C0"/>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F19"/>
    <w:rsid w:val="0090023A"/>
    <w:rsid w:val="00900397"/>
    <w:rsid w:val="009004EA"/>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6C"/>
    <w:rsid w:val="009030D8"/>
    <w:rsid w:val="0090320F"/>
    <w:rsid w:val="00903739"/>
    <w:rsid w:val="00903AAB"/>
    <w:rsid w:val="00903DC6"/>
    <w:rsid w:val="009045C9"/>
    <w:rsid w:val="00904AF4"/>
    <w:rsid w:val="009050A9"/>
    <w:rsid w:val="009052AC"/>
    <w:rsid w:val="009053FB"/>
    <w:rsid w:val="00905483"/>
    <w:rsid w:val="00905960"/>
    <w:rsid w:val="00905ECA"/>
    <w:rsid w:val="00906921"/>
    <w:rsid w:val="00906A81"/>
    <w:rsid w:val="00906B8E"/>
    <w:rsid w:val="00906CD1"/>
    <w:rsid w:val="00906E75"/>
    <w:rsid w:val="00906E9E"/>
    <w:rsid w:val="0090747D"/>
    <w:rsid w:val="00907896"/>
    <w:rsid w:val="00907FE0"/>
    <w:rsid w:val="00910076"/>
    <w:rsid w:val="00910348"/>
    <w:rsid w:val="009103F4"/>
    <w:rsid w:val="009104A7"/>
    <w:rsid w:val="0091070D"/>
    <w:rsid w:val="00910874"/>
    <w:rsid w:val="009108A5"/>
    <w:rsid w:val="00910A68"/>
    <w:rsid w:val="00910EDC"/>
    <w:rsid w:val="00911090"/>
    <w:rsid w:val="009113F8"/>
    <w:rsid w:val="00911A13"/>
    <w:rsid w:val="00911A84"/>
    <w:rsid w:val="00911DEA"/>
    <w:rsid w:val="0091243E"/>
    <w:rsid w:val="009127CF"/>
    <w:rsid w:val="009127D0"/>
    <w:rsid w:val="0091288A"/>
    <w:rsid w:val="00912BE4"/>
    <w:rsid w:val="00913325"/>
    <w:rsid w:val="00913392"/>
    <w:rsid w:val="0091463E"/>
    <w:rsid w:val="0091477C"/>
    <w:rsid w:val="00915023"/>
    <w:rsid w:val="00915A5A"/>
    <w:rsid w:val="009165EF"/>
    <w:rsid w:val="00916E5B"/>
    <w:rsid w:val="009171E8"/>
    <w:rsid w:val="00917489"/>
    <w:rsid w:val="00917502"/>
    <w:rsid w:val="0091771C"/>
    <w:rsid w:val="00917896"/>
    <w:rsid w:val="009179AC"/>
    <w:rsid w:val="00917BF8"/>
    <w:rsid w:val="00917C40"/>
    <w:rsid w:val="00920016"/>
    <w:rsid w:val="0092008A"/>
    <w:rsid w:val="00920936"/>
    <w:rsid w:val="00920A52"/>
    <w:rsid w:val="00920D6C"/>
    <w:rsid w:val="00921633"/>
    <w:rsid w:val="0092183C"/>
    <w:rsid w:val="009219AD"/>
    <w:rsid w:val="00921EB7"/>
    <w:rsid w:val="00921FC6"/>
    <w:rsid w:val="00922606"/>
    <w:rsid w:val="00922669"/>
    <w:rsid w:val="00922736"/>
    <w:rsid w:val="0092298B"/>
    <w:rsid w:val="00922B26"/>
    <w:rsid w:val="00922B7F"/>
    <w:rsid w:val="00922BF2"/>
    <w:rsid w:val="00922CCD"/>
    <w:rsid w:val="0092342C"/>
    <w:rsid w:val="00923440"/>
    <w:rsid w:val="009237B6"/>
    <w:rsid w:val="00923838"/>
    <w:rsid w:val="0092396B"/>
    <w:rsid w:val="00923C19"/>
    <w:rsid w:val="00923EBB"/>
    <w:rsid w:val="00924333"/>
    <w:rsid w:val="0092463D"/>
    <w:rsid w:val="00924A5B"/>
    <w:rsid w:val="00924C41"/>
    <w:rsid w:val="00924E79"/>
    <w:rsid w:val="00924F07"/>
    <w:rsid w:val="009255AA"/>
    <w:rsid w:val="009257BC"/>
    <w:rsid w:val="00925854"/>
    <w:rsid w:val="0092612A"/>
    <w:rsid w:val="00926594"/>
    <w:rsid w:val="00926838"/>
    <w:rsid w:val="00926A2A"/>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C3"/>
    <w:rsid w:val="00931173"/>
    <w:rsid w:val="009316AA"/>
    <w:rsid w:val="00931EEA"/>
    <w:rsid w:val="009320F1"/>
    <w:rsid w:val="0093217A"/>
    <w:rsid w:val="00932810"/>
    <w:rsid w:val="00932BC5"/>
    <w:rsid w:val="00932C21"/>
    <w:rsid w:val="00933038"/>
    <w:rsid w:val="00933B7E"/>
    <w:rsid w:val="00933CE8"/>
    <w:rsid w:val="00933F63"/>
    <w:rsid w:val="00934919"/>
    <w:rsid w:val="00934A1D"/>
    <w:rsid w:val="00934DF1"/>
    <w:rsid w:val="00934EF1"/>
    <w:rsid w:val="00934F16"/>
    <w:rsid w:val="009355FA"/>
    <w:rsid w:val="00935B58"/>
    <w:rsid w:val="00935B92"/>
    <w:rsid w:val="00935CD7"/>
    <w:rsid w:val="00936383"/>
    <w:rsid w:val="009363B3"/>
    <w:rsid w:val="009364CE"/>
    <w:rsid w:val="00936941"/>
    <w:rsid w:val="009369C2"/>
    <w:rsid w:val="00937460"/>
    <w:rsid w:val="0093780F"/>
    <w:rsid w:val="0093786D"/>
    <w:rsid w:val="00937EDC"/>
    <w:rsid w:val="00940024"/>
    <w:rsid w:val="00940449"/>
    <w:rsid w:val="009404CC"/>
    <w:rsid w:val="00940755"/>
    <w:rsid w:val="0094084E"/>
    <w:rsid w:val="009409DF"/>
    <w:rsid w:val="00940BFF"/>
    <w:rsid w:val="0094103D"/>
    <w:rsid w:val="009418A6"/>
    <w:rsid w:val="00941A3D"/>
    <w:rsid w:val="00941B29"/>
    <w:rsid w:val="00941CAA"/>
    <w:rsid w:val="00941D93"/>
    <w:rsid w:val="00941EB7"/>
    <w:rsid w:val="00941FAC"/>
    <w:rsid w:val="00942262"/>
    <w:rsid w:val="0094229B"/>
    <w:rsid w:val="009424F5"/>
    <w:rsid w:val="00942816"/>
    <w:rsid w:val="00942BBB"/>
    <w:rsid w:val="00942BFE"/>
    <w:rsid w:val="00942D97"/>
    <w:rsid w:val="00942FCF"/>
    <w:rsid w:val="00943A8A"/>
    <w:rsid w:val="00943EDD"/>
    <w:rsid w:val="00943EE5"/>
    <w:rsid w:val="009442B7"/>
    <w:rsid w:val="00944712"/>
    <w:rsid w:val="00944D33"/>
    <w:rsid w:val="00945110"/>
    <w:rsid w:val="00945AAD"/>
    <w:rsid w:val="00945AF6"/>
    <w:rsid w:val="00945B18"/>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F1A"/>
    <w:rsid w:val="0095744C"/>
    <w:rsid w:val="009577D0"/>
    <w:rsid w:val="00957862"/>
    <w:rsid w:val="00957CE5"/>
    <w:rsid w:val="00957E65"/>
    <w:rsid w:val="00957F71"/>
    <w:rsid w:val="00957F74"/>
    <w:rsid w:val="009601B2"/>
    <w:rsid w:val="00960664"/>
    <w:rsid w:val="00960704"/>
    <w:rsid w:val="00960928"/>
    <w:rsid w:val="00960A27"/>
    <w:rsid w:val="0096187B"/>
    <w:rsid w:val="009619CA"/>
    <w:rsid w:val="00961B63"/>
    <w:rsid w:val="00961C00"/>
    <w:rsid w:val="00961FB0"/>
    <w:rsid w:val="009626CF"/>
    <w:rsid w:val="00962F0A"/>
    <w:rsid w:val="009643D0"/>
    <w:rsid w:val="00964759"/>
    <w:rsid w:val="00964959"/>
    <w:rsid w:val="00964CA5"/>
    <w:rsid w:val="00964E3B"/>
    <w:rsid w:val="0096529C"/>
    <w:rsid w:val="009653E0"/>
    <w:rsid w:val="009655DA"/>
    <w:rsid w:val="009657F4"/>
    <w:rsid w:val="00965F44"/>
    <w:rsid w:val="00966994"/>
    <w:rsid w:val="0096713E"/>
    <w:rsid w:val="009672A0"/>
    <w:rsid w:val="009673C3"/>
    <w:rsid w:val="0096790A"/>
    <w:rsid w:val="00967BCE"/>
    <w:rsid w:val="00967D23"/>
    <w:rsid w:val="00967ECA"/>
    <w:rsid w:val="0097043E"/>
    <w:rsid w:val="0097066A"/>
    <w:rsid w:val="00970A61"/>
    <w:rsid w:val="00970BE6"/>
    <w:rsid w:val="009711D0"/>
    <w:rsid w:val="00971307"/>
    <w:rsid w:val="009714B2"/>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B91"/>
    <w:rsid w:val="00976C86"/>
    <w:rsid w:val="00976DAE"/>
    <w:rsid w:val="00976F0C"/>
    <w:rsid w:val="00976FF0"/>
    <w:rsid w:val="00977279"/>
    <w:rsid w:val="00977333"/>
    <w:rsid w:val="0097738A"/>
    <w:rsid w:val="009773CB"/>
    <w:rsid w:val="0097772B"/>
    <w:rsid w:val="00977874"/>
    <w:rsid w:val="00977CC9"/>
    <w:rsid w:val="0098008C"/>
    <w:rsid w:val="009807F2"/>
    <w:rsid w:val="00980955"/>
    <w:rsid w:val="009819E7"/>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D49"/>
    <w:rsid w:val="009862FF"/>
    <w:rsid w:val="00986378"/>
    <w:rsid w:val="0098649B"/>
    <w:rsid w:val="00986599"/>
    <w:rsid w:val="00986788"/>
    <w:rsid w:val="00986FE0"/>
    <w:rsid w:val="00987034"/>
    <w:rsid w:val="009870F6"/>
    <w:rsid w:val="0098766B"/>
    <w:rsid w:val="00987FA1"/>
    <w:rsid w:val="009900FD"/>
    <w:rsid w:val="0099036E"/>
    <w:rsid w:val="0099048C"/>
    <w:rsid w:val="009909C6"/>
    <w:rsid w:val="009909D0"/>
    <w:rsid w:val="00991386"/>
    <w:rsid w:val="009919B8"/>
    <w:rsid w:val="009929E7"/>
    <w:rsid w:val="00992AE4"/>
    <w:rsid w:val="00992FF7"/>
    <w:rsid w:val="00993C19"/>
    <w:rsid w:val="00993EB6"/>
    <w:rsid w:val="00993F5D"/>
    <w:rsid w:val="00994332"/>
    <w:rsid w:val="009947A0"/>
    <w:rsid w:val="009949D1"/>
    <w:rsid w:val="00995573"/>
    <w:rsid w:val="00995BAD"/>
    <w:rsid w:val="00995CF0"/>
    <w:rsid w:val="00995D88"/>
    <w:rsid w:val="00995F9C"/>
    <w:rsid w:val="009960EF"/>
    <w:rsid w:val="00996A99"/>
    <w:rsid w:val="00996CED"/>
    <w:rsid w:val="00996ED3"/>
    <w:rsid w:val="00996EF6"/>
    <w:rsid w:val="00997030"/>
    <w:rsid w:val="00997170"/>
    <w:rsid w:val="009978FE"/>
    <w:rsid w:val="00997BFC"/>
    <w:rsid w:val="00997C2B"/>
    <w:rsid w:val="009A01C2"/>
    <w:rsid w:val="009A0306"/>
    <w:rsid w:val="009A047E"/>
    <w:rsid w:val="009A0CC7"/>
    <w:rsid w:val="009A0E15"/>
    <w:rsid w:val="009A1F98"/>
    <w:rsid w:val="009A2655"/>
    <w:rsid w:val="009A2995"/>
    <w:rsid w:val="009A2FB7"/>
    <w:rsid w:val="009A3217"/>
    <w:rsid w:val="009A335E"/>
    <w:rsid w:val="009A3448"/>
    <w:rsid w:val="009A359E"/>
    <w:rsid w:val="009A3E40"/>
    <w:rsid w:val="009A41C1"/>
    <w:rsid w:val="009A45BA"/>
    <w:rsid w:val="009A45C2"/>
    <w:rsid w:val="009A4B51"/>
    <w:rsid w:val="009A4BE1"/>
    <w:rsid w:val="009A533C"/>
    <w:rsid w:val="009A56C0"/>
    <w:rsid w:val="009A6731"/>
    <w:rsid w:val="009A691B"/>
    <w:rsid w:val="009A6FBA"/>
    <w:rsid w:val="009A701B"/>
    <w:rsid w:val="009A73BF"/>
    <w:rsid w:val="009A76FD"/>
    <w:rsid w:val="009A7D16"/>
    <w:rsid w:val="009B06B2"/>
    <w:rsid w:val="009B0794"/>
    <w:rsid w:val="009B106A"/>
    <w:rsid w:val="009B11F4"/>
    <w:rsid w:val="009B13BB"/>
    <w:rsid w:val="009B18DC"/>
    <w:rsid w:val="009B1B41"/>
    <w:rsid w:val="009B1C75"/>
    <w:rsid w:val="009B266A"/>
    <w:rsid w:val="009B26B3"/>
    <w:rsid w:val="009B2722"/>
    <w:rsid w:val="009B2856"/>
    <w:rsid w:val="009B2863"/>
    <w:rsid w:val="009B2B0B"/>
    <w:rsid w:val="009B2D0D"/>
    <w:rsid w:val="009B3890"/>
    <w:rsid w:val="009B39BC"/>
    <w:rsid w:val="009B43B3"/>
    <w:rsid w:val="009B440E"/>
    <w:rsid w:val="009B47D2"/>
    <w:rsid w:val="009B4A9E"/>
    <w:rsid w:val="009B4BF5"/>
    <w:rsid w:val="009B4CF3"/>
    <w:rsid w:val="009B4DBF"/>
    <w:rsid w:val="009B4EBC"/>
    <w:rsid w:val="009B563F"/>
    <w:rsid w:val="009B640F"/>
    <w:rsid w:val="009B677C"/>
    <w:rsid w:val="009B6B0F"/>
    <w:rsid w:val="009B6DBF"/>
    <w:rsid w:val="009B76AE"/>
    <w:rsid w:val="009B7A3A"/>
    <w:rsid w:val="009C01E6"/>
    <w:rsid w:val="009C055A"/>
    <w:rsid w:val="009C0A05"/>
    <w:rsid w:val="009C13A2"/>
    <w:rsid w:val="009C13D4"/>
    <w:rsid w:val="009C15D2"/>
    <w:rsid w:val="009C214E"/>
    <w:rsid w:val="009C2A73"/>
    <w:rsid w:val="009C3414"/>
    <w:rsid w:val="009C35B2"/>
    <w:rsid w:val="009C38F2"/>
    <w:rsid w:val="009C3F59"/>
    <w:rsid w:val="009C4D32"/>
    <w:rsid w:val="009C4EFF"/>
    <w:rsid w:val="009C5A8B"/>
    <w:rsid w:val="009C5C3E"/>
    <w:rsid w:val="009C5D69"/>
    <w:rsid w:val="009C5EDF"/>
    <w:rsid w:val="009C607E"/>
    <w:rsid w:val="009C6F35"/>
    <w:rsid w:val="009C6F7C"/>
    <w:rsid w:val="009C779E"/>
    <w:rsid w:val="009D021D"/>
    <w:rsid w:val="009D026F"/>
    <w:rsid w:val="009D06F6"/>
    <w:rsid w:val="009D11AB"/>
    <w:rsid w:val="009D1D98"/>
    <w:rsid w:val="009D1FE0"/>
    <w:rsid w:val="009D2903"/>
    <w:rsid w:val="009D2A0C"/>
    <w:rsid w:val="009D2A5A"/>
    <w:rsid w:val="009D2B74"/>
    <w:rsid w:val="009D2E01"/>
    <w:rsid w:val="009D331E"/>
    <w:rsid w:val="009D3CA5"/>
    <w:rsid w:val="009D431D"/>
    <w:rsid w:val="009D446A"/>
    <w:rsid w:val="009D49A7"/>
    <w:rsid w:val="009D49C2"/>
    <w:rsid w:val="009D4BEF"/>
    <w:rsid w:val="009D4CBF"/>
    <w:rsid w:val="009D53BD"/>
    <w:rsid w:val="009D5764"/>
    <w:rsid w:val="009D5A3D"/>
    <w:rsid w:val="009D5B62"/>
    <w:rsid w:val="009D5CBF"/>
    <w:rsid w:val="009D5DAF"/>
    <w:rsid w:val="009D5F24"/>
    <w:rsid w:val="009D6929"/>
    <w:rsid w:val="009D6ABE"/>
    <w:rsid w:val="009D72B6"/>
    <w:rsid w:val="009D783C"/>
    <w:rsid w:val="009E027A"/>
    <w:rsid w:val="009E09C4"/>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D84"/>
    <w:rsid w:val="009E399E"/>
    <w:rsid w:val="009E3D29"/>
    <w:rsid w:val="009E3D39"/>
    <w:rsid w:val="009E416E"/>
    <w:rsid w:val="009E4380"/>
    <w:rsid w:val="009E4439"/>
    <w:rsid w:val="009E44DC"/>
    <w:rsid w:val="009E4600"/>
    <w:rsid w:val="009E4971"/>
    <w:rsid w:val="009E4B8A"/>
    <w:rsid w:val="009E4D4A"/>
    <w:rsid w:val="009E509A"/>
    <w:rsid w:val="009E551C"/>
    <w:rsid w:val="009E567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3B"/>
    <w:rsid w:val="009F08CA"/>
    <w:rsid w:val="009F094A"/>
    <w:rsid w:val="009F0A46"/>
    <w:rsid w:val="009F14E0"/>
    <w:rsid w:val="009F16B1"/>
    <w:rsid w:val="009F174A"/>
    <w:rsid w:val="009F1797"/>
    <w:rsid w:val="009F1AE7"/>
    <w:rsid w:val="009F20A8"/>
    <w:rsid w:val="009F2206"/>
    <w:rsid w:val="009F2493"/>
    <w:rsid w:val="009F277F"/>
    <w:rsid w:val="009F2EF5"/>
    <w:rsid w:val="009F2F8F"/>
    <w:rsid w:val="009F34AA"/>
    <w:rsid w:val="009F37F2"/>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322"/>
    <w:rsid w:val="009F778B"/>
    <w:rsid w:val="009F780E"/>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513A"/>
    <w:rsid w:val="00A054BA"/>
    <w:rsid w:val="00A05586"/>
    <w:rsid w:val="00A05EAE"/>
    <w:rsid w:val="00A06745"/>
    <w:rsid w:val="00A067F4"/>
    <w:rsid w:val="00A068A8"/>
    <w:rsid w:val="00A06C23"/>
    <w:rsid w:val="00A0738B"/>
    <w:rsid w:val="00A07A31"/>
    <w:rsid w:val="00A07C8A"/>
    <w:rsid w:val="00A1022B"/>
    <w:rsid w:val="00A10D58"/>
    <w:rsid w:val="00A10E42"/>
    <w:rsid w:val="00A113E2"/>
    <w:rsid w:val="00A11707"/>
    <w:rsid w:val="00A11839"/>
    <w:rsid w:val="00A11896"/>
    <w:rsid w:val="00A119F6"/>
    <w:rsid w:val="00A11CA3"/>
    <w:rsid w:val="00A120BD"/>
    <w:rsid w:val="00A1254F"/>
    <w:rsid w:val="00A128A0"/>
    <w:rsid w:val="00A12AD1"/>
    <w:rsid w:val="00A12AEC"/>
    <w:rsid w:val="00A1348B"/>
    <w:rsid w:val="00A13844"/>
    <w:rsid w:val="00A13957"/>
    <w:rsid w:val="00A139C7"/>
    <w:rsid w:val="00A140EB"/>
    <w:rsid w:val="00A1427A"/>
    <w:rsid w:val="00A14373"/>
    <w:rsid w:val="00A144BF"/>
    <w:rsid w:val="00A14D2F"/>
    <w:rsid w:val="00A152D3"/>
    <w:rsid w:val="00A155FC"/>
    <w:rsid w:val="00A15B6B"/>
    <w:rsid w:val="00A15BAE"/>
    <w:rsid w:val="00A15D30"/>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EAC"/>
    <w:rsid w:val="00A24F9D"/>
    <w:rsid w:val="00A25016"/>
    <w:rsid w:val="00A25108"/>
    <w:rsid w:val="00A257D7"/>
    <w:rsid w:val="00A25921"/>
    <w:rsid w:val="00A25B31"/>
    <w:rsid w:val="00A2608F"/>
    <w:rsid w:val="00A267F1"/>
    <w:rsid w:val="00A26A0B"/>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2C26"/>
    <w:rsid w:val="00A33795"/>
    <w:rsid w:val="00A33DE8"/>
    <w:rsid w:val="00A341A9"/>
    <w:rsid w:val="00A342FA"/>
    <w:rsid w:val="00A34D4F"/>
    <w:rsid w:val="00A34D72"/>
    <w:rsid w:val="00A34D92"/>
    <w:rsid w:val="00A3506D"/>
    <w:rsid w:val="00A356F1"/>
    <w:rsid w:val="00A357A4"/>
    <w:rsid w:val="00A357DD"/>
    <w:rsid w:val="00A3594C"/>
    <w:rsid w:val="00A366B7"/>
    <w:rsid w:val="00A36799"/>
    <w:rsid w:val="00A36BDD"/>
    <w:rsid w:val="00A370D9"/>
    <w:rsid w:val="00A371AA"/>
    <w:rsid w:val="00A37811"/>
    <w:rsid w:val="00A37ACB"/>
    <w:rsid w:val="00A37B47"/>
    <w:rsid w:val="00A4002C"/>
    <w:rsid w:val="00A401A4"/>
    <w:rsid w:val="00A403EB"/>
    <w:rsid w:val="00A40607"/>
    <w:rsid w:val="00A408BE"/>
    <w:rsid w:val="00A40AD0"/>
    <w:rsid w:val="00A40C6A"/>
    <w:rsid w:val="00A40FAB"/>
    <w:rsid w:val="00A41931"/>
    <w:rsid w:val="00A41EC0"/>
    <w:rsid w:val="00A42276"/>
    <w:rsid w:val="00A42468"/>
    <w:rsid w:val="00A42B54"/>
    <w:rsid w:val="00A42FB5"/>
    <w:rsid w:val="00A4346D"/>
    <w:rsid w:val="00A43A94"/>
    <w:rsid w:val="00A43B8A"/>
    <w:rsid w:val="00A43DCF"/>
    <w:rsid w:val="00A43E55"/>
    <w:rsid w:val="00A44059"/>
    <w:rsid w:val="00A4428E"/>
    <w:rsid w:val="00A44985"/>
    <w:rsid w:val="00A44C4B"/>
    <w:rsid w:val="00A44CE7"/>
    <w:rsid w:val="00A44E14"/>
    <w:rsid w:val="00A44EC4"/>
    <w:rsid w:val="00A4570B"/>
    <w:rsid w:val="00A4606A"/>
    <w:rsid w:val="00A467CE"/>
    <w:rsid w:val="00A46FE2"/>
    <w:rsid w:val="00A47469"/>
    <w:rsid w:val="00A47517"/>
    <w:rsid w:val="00A4776F"/>
    <w:rsid w:val="00A4796D"/>
    <w:rsid w:val="00A479A8"/>
    <w:rsid w:val="00A47C38"/>
    <w:rsid w:val="00A50284"/>
    <w:rsid w:val="00A506CB"/>
    <w:rsid w:val="00A50A79"/>
    <w:rsid w:val="00A50AFD"/>
    <w:rsid w:val="00A50C7D"/>
    <w:rsid w:val="00A50E88"/>
    <w:rsid w:val="00A50EE5"/>
    <w:rsid w:val="00A51167"/>
    <w:rsid w:val="00A513E4"/>
    <w:rsid w:val="00A51BB2"/>
    <w:rsid w:val="00A51CD9"/>
    <w:rsid w:val="00A51EF0"/>
    <w:rsid w:val="00A522C9"/>
    <w:rsid w:val="00A522DC"/>
    <w:rsid w:val="00A524BE"/>
    <w:rsid w:val="00A535ED"/>
    <w:rsid w:val="00A5363B"/>
    <w:rsid w:val="00A53A93"/>
    <w:rsid w:val="00A53B61"/>
    <w:rsid w:val="00A54254"/>
    <w:rsid w:val="00A54969"/>
    <w:rsid w:val="00A54BCE"/>
    <w:rsid w:val="00A551B2"/>
    <w:rsid w:val="00A55469"/>
    <w:rsid w:val="00A5554D"/>
    <w:rsid w:val="00A55573"/>
    <w:rsid w:val="00A5587F"/>
    <w:rsid w:val="00A559B8"/>
    <w:rsid w:val="00A55B59"/>
    <w:rsid w:val="00A55D8D"/>
    <w:rsid w:val="00A563C8"/>
    <w:rsid w:val="00A567FC"/>
    <w:rsid w:val="00A56EF1"/>
    <w:rsid w:val="00A571B6"/>
    <w:rsid w:val="00A57662"/>
    <w:rsid w:val="00A57F8E"/>
    <w:rsid w:val="00A60125"/>
    <w:rsid w:val="00A606F0"/>
    <w:rsid w:val="00A60C09"/>
    <w:rsid w:val="00A61722"/>
    <w:rsid w:val="00A61836"/>
    <w:rsid w:val="00A61B07"/>
    <w:rsid w:val="00A61C03"/>
    <w:rsid w:val="00A6244D"/>
    <w:rsid w:val="00A6250C"/>
    <w:rsid w:val="00A62C83"/>
    <w:rsid w:val="00A62EAA"/>
    <w:rsid w:val="00A633E7"/>
    <w:rsid w:val="00A63918"/>
    <w:rsid w:val="00A63FAD"/>
    <w:rsid w:val="00A64192"/>
    <w:rsid w:val="00A64478"/>
    <w:rsid w:val="00A6466B"/>
    <w:rsid w:val="00A64757"/>
    <w:rsid w:val="00A65293"/>
    <w:rsid w:val="00A65368"/>
    <w:rsid w:val="00A654DE"/>
    <w:rsid w:val="00A65658"/>
    <w:rsid w:val="00A65BB4"/>
    <w:rsid w:val="00A65D9E"/>
    <w:rsid w:val="00A660CF"/>
    <w:rsid w:val="00A66166"/>
    <w:rsid w:val="00A66564"/>
    <w:rsid w:val="00A665B1"/>
    <w:rsid w:val="00A66871"/>
    <w:rsid w:val="00A674FA"/>
    <w:rsid w:val="00A67568"/>
    <w:rsid w:val="00A679CF"/>
    <w:rsid w:val="00A67BCC"/>
    <w:rsid w:val="00A67BFA"/>
    <w:rsid w:val="00A67C1D"/>
    <w:rsid w:val="00A67C67"/>
    <w:rsid w:val="00A67D88"/>
    <w:rsid w:val="00A70325"/>
    <w:rsid w:val="00A7068E"/>
    <w:rsid w:val="00A70DB2"/>
    <w:rsid w:val="00A70EC7"/>
    <w:rsid w:val="00A70F71"/>
    <w:rsid w:val="00A7120B"/>
    <w:rsid w:val="00A71224"/>
    <w:rsid w:val="00A71244"/>
    <w:rsid w:val="00A71DB7"/>
    <w:rsid w:val="00A71FE8"/>
    <w:rsid w:val="00A72055"/>
    <w:rsid w:val="00A72901"/>
    <w:rsid w:val="00A72B49"/>
    <w:rsid w:val="00A730CC"/>
    <w:rsid w:val="00A733F1"/>
    <w:rsid w:val="00A73504"/>
    <w:rsid w:val="00A73710"/>
    <w:rsid w:val="00A73801"/>
    <w:rsid w:val="00A73827"/>
    <w:rsid w:val="00A73C79"/>
    <w:rsid w:val="00A740CB"/>
    <w:rsid w:val="00A74274"/>
    <w:rsid w:val="00A743EA"/>
    <w:rsid w:val="00A74574"/>
    <w:rsid w:val="00A752B8"/>
    <w:rsid w:val="00A758FE"/>
    <w:rsid w:val="00A76770"/>
    <w:rsid w:val="00A76CEA"/>
    <w:rsid w:val="00A77474"/>
    <w:rsid w:val="00A77AD3"/>
    <w:rsid w:val="00A77D27"/>
    <w:rsid w:val="00A77F4D"/>
    <w:rsid w:val="00A77FEC"/>
    <w:rsid w:val="00A800AF"/>
    <w:rsid w:val="00A802BA"/>
    <w:rsid w:val="00A803C0"/>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1F9"/>
    <w:rsid w:val="00A86C6D"/>
    <w:rsid w:val="00A86CC3"/>
    <w:rsid w:val="00A86DD8"/>
    <w:rsid w:val="00A86DF9"/>
    <w:rsid w:val="00A86F27"/>
    <w:rsid w:val="00A8715D"/>
    <w:rsid w:val="00A8727B"/>
    <w:rsid w:val="00A877FA"/>
    <w:rsid w:val="00A878BB"/>
    <w:rsid w:val="00A87970"/>
    <w:rsid w:val="00A8797D"/>
    <w:rsid w:val="00A879F3"/>
    <w:rsid w:val="00A87DD1"/>
    <w:rsid w:val="00A87E76"/>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F09"/>
    <w:rsid w:val="00A92FE0"/>
    <w:rsid w:val="00A9327E"/>
    <w:rsid w:val="00A93A55"/>
    <w:rsid w:val="00A93A6D"/>
    <w:rsid w:val="00A93B28"/>
    <w:rsid w:val="00A93F9C"/>
    <w:rsid w:val="00A94F5B"/>
    <w:rsid w:val="00A952D6"/>
    <w:rsid w:val="00A955CA"/>
    <w:rsid w:val="00A95950"/>
    <w:rsid w:val="00A9599A"/>
    <w:rsid w:val="00A9601C"/>
    <w:rsid w:val="00A960C5"/>
    <w:rsid w:val="00A96144"/>
    <w:rsid w:val="00A96499"/>
    <w:rsid w:val="00A96595"/>
    <w:rsid w:val="00A96E04"/>
    <w:rsid w:val="00A9711C"/>
    <w:rsid w:val="00A97780"/>
    <w:rsid w:val="00AA0034"/>
    <w:rsid w:val="00AA1795"/>
    <w:rsid w:val="00AA19B3"/>
    <w:rsid w:val="00AA1F4A"/>
    <w:rsid w:val="00AA2077"/>
    <w:rsid w:val="00AA2247"/>
    <w:rsid w:val="00AA24D3"/>
    <w:rsid w:val="00AA3272"/>
    <w:rsid w:val="00AA3B1A"/>
    <w:rsid w:val="00AA3DE9"/>
    <w:rsid w:val="00AA3E6E"/>
    <w:rsid w:val="00AA4CE6"/>
    <w:rsid w:val="00AA525B"/>
    <w:rsid w:val="00AA5F39"/>
    <w:rsid w:val="00AA61BA"/>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8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ECF"/>
    <w:rsid w:val="00AB3F33"/>
    <w:rsid w:val="00AB4951"/>
    <w:rsid w:val="00AB4AB1"/>
    <w:rsid w:val="00AB4B61"/>
    <w:rsid w:val="00AB4E43"/>
    <w:rsid w:val="00AB4FE5"/>
    <w:rsid w:val="00AB507C"/>
    <w:rsid w:val="00AB50F7"/>
    <w:rsid w:val="00AB51C8"/>
    <w:rsid w:val="00AB54C1"/>
    <w:rsid w:val="00AB585A"/>
    <w:rsid w:val="00AB5A9B"/>
    <w:rsid w:val="00AB5E35"/>
    <w:rsid w:val="00AB5ECF"/>
    <w:rsid w:val="00AB608A"/>
    <w:rsid w:val="00AB6487"/>
    <w:rsid w:val="00AB64C1"/>
    <w:rsid w:val="00AB6B4C"/>
    <w:rsid w:val="00AB6B4E"/>
    <w:rsid w:val="00AB709B"/>
    <w:rsid w:val="00AB7195"/>
    <w:rsid w:val="00AB79BC"/>
    <w:rsid w:val="00AB7DAF"/>
    <w:rsid w:val="00AC0501"/>
    <w:rsid w:val="00AC08A1"/>
    <w:rsid w:val="00AC095A"/>
    <w:rsid w:val="00AC09E7"/>
    <w:rsid w:val="00AC09F8"/>
    <w:rsid w:val="00AC0A85"/>
    <w:rsid w:val="00AC1008"/>
    <w:rsid w:val="00AC159B"/>
    <w:rsid w:val="00AC1A83"/>
    <w:rsid w:val="00AC1B67"/>
    <w:rsid w:val="00AC1D7C"/>
    <w:rsid w:val="00AC1D98"/>
    <w:rsid w:val="00AC1E08"/>
    <w:rsid w:val="00AC1F2E"/>
    <w:rsid w:val="00AC20BA"/>
    <w:rsid w:val="00AC2171"/>
    <w:rsid w:val="00AC2792"/>
    <w:rsid w:val="00AC2A6B"/>
    <w:rsid w:val="00AC2B9A"/>
    <w:rsid w:val="00AC2BB8"/>
    <w:rsid w:val="00AC358E"/>
    <w:rsid w:val="00AC37E2"/>
    <w:rsid w:val="00AC3901"/>
    <w:rsid w:val="00AC3A5A"/>
    <w:rsid w:val="00AC411F"/>
    <w:rsid w:val="00AC4F81"/>
    <w:rsid w:val="00AC501C"/>
    <w:rsid w:val="00AC5420"/>
    <w:rsid w:val="00AC560F"/>
    <w:rsid w:val="00AC6099"/>
    <w:rsid w:val="00AC6551"/>
    <w:rsid w:val="00AC6626"/>
    <w:rsid w:val="00AC738B"/>
    <w:rsid w:val="00AC73E0"/>
    <w:rsid w:val="00AC77F4"/>
    <w:rsid w:val="00AC78CE"/>
    <w:rsid w:val="00AC7991"/>
    <w:rsid w:val="00AC7DC7"/>
    <w:rsid w:val="00AD0303"/>
    <w:rsid w:val="00AD0344"/>
    <w:rsid w:val="00AD0B69"/>
    <w:rsid w:val="00AD0DDF"/>
    <w:rsid w:val="00AD0E2E"/>
    <w:rsid w:val="00AD1037"/>
    <w:rsid w:val="00AD13BA"/>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E3A"/>
    <w:rsid w:val="00AD517C"/>
    <w:rsid w:val="00AD5433"/>
    <w:rsid w:val="00AD5877"/>
    <w:rsid w:val="00AD5CD1"/>
    <w:rsid w:val="00AD5EBB"/>
    <w:rsid w:val="00AD662B"/>
    <w:rsid w:val="00AD6DA9"/>
    <w:rsid w:val="00AD7237"/>
    <w:rsid w:val="00AD7279"/>
    <w:rsid w:val="00AD74DC"/>
    <w:rsid w:val="00AD74FF"/>
    <w:rsid w:val="00AD769F"/>
    <w:rsid w:val="00AD76B1"/>
    <w:rsid w:val="00AD7B0E"/>
    <w:rsid w:val="00AD7FBD"/>
    <w:rsid w:val="00AE0834"/>
    <w:rsid w:val="00AE0E18"/>
    <w:rsid w:val="00AE0F5C"/>
    <w:rsid w:val="00AE10E4"/>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925"/>
    <w:rsid w:val="00AE6C5A"/>
    <w:rsid w:val="00AE6F3D"/>
    <w:rsid w:val="00AE7117"/>
    <w:rsid w:val="00AE7491"/>
    <w:rsid w:val="00AE7F1F"/>
    <w:rsid w:val="00AF0022"/>
    <w:rsid w:val="00AF00B8"/>
    <w:rsid w:val="00AF00FB"/>
    <w:rsid w:val="00AF05B7"/>
    <w:rsid w:val="00AF06A4"/>
    <w:rsid w:val="00AF07BE"/>
    <w:rsid w:val="00AF0C28"/>
    <w:rsid w:val="00AF0C96"/>
    <w:rsid w:val="00AF28F9"/>
    <w:rsid w:val="00AF2E71"/>
    <w:rsid w:val="00AF2F55"/>
    <w:rsid w:val="00AF3A35"/>
    <w:rsid w:val="00AF3B7C"/>
    <w:rsid w:val="00AF41C0"/>
    <w:rsid w:val="00AF45EB"/>
    <w:rsid w:val="00AF48C8"/>
    <w:rsid w:val="00AF4B53"/>
    <w:rsid w:val="00AF4DA7"/>
    <w:rsid w:val="00AF507F"/>
    <w:rsid w:val="00AF519B"/>
    <w:rsid w:val="00AF528D"/>
    <w:rsid w:val="00AF5508"/>
    <w:rsid w:val="00AF5E27"/>
    <w:rsid w:val="00AF5F18"/>
    <w:rsid w:val="00AF5FA2"/>
    <w:rsid w:val="00AF5FA6"/>
    <w:rsid w:val="00AF61A0"/>
    <w:rsid w:val="00AF690B"/>
    <w:rsid w:val="00AF695A"/>
    <w:rsid w:val="00AF6E09"/>
    <w:rsid w:val="00AF6F1A"/>
    <w:rsid w:val="00AF7C32"/>
    <w:rsid w:val="00AF7F8A"/>
    <w:rsid w:val="00AF7FAA"/>
    <w:rsid w:val="00B002CE"/>
    <w:rsid w:val="00B00A26"/>
    <w:rsid w:val="00B00BD3"/>
    <w:rsid w:val="00B00E18"/>
    <w:rsid w:val="00B013A4"/>
    <w:rsid w:val="00B0171F"/>
    <w:rsid w:val="00B01837"/>
    <w:rsid w:val="00B022BB"/>
    <w:rsid w:val="00B024D7"/>
    <w:rsid w:val="00B02843"/>
    <w:rsid w:val="00B0290D"/>
    <w:rsid w:val="00B02AE5"/>
    <w:rsid w:val="00B02D78"/>
    <w:rsid w:val="00B02D7B"/>
    <w:rsid w:val="00B030CC"/>
    <w:rsid w:val="00B03DEC"/>
    <w:rsid w:val="00B0494E"/>
    <w:rsid w:val="00B04ED5"/>
    <w:rsid w:val="00B0503C"/>
    <w:rsid w:val="00B052B2"/>
    <w:rsid w:val="00B05468"/>
    <w:rsid w:val="00B05C65"/>
    <w:rsid w:val="00B05CDE"/>
    <w:rsid w:val="00B05DFE"/>
    <w:rsid w:val="00B06001"/>
    <w:rsid w:val="00B062B6"/>
    <w:rsid w:val="00B06B7D"/>
    <w:rsid w:val="00B06D73"/>
    <w:rsid w:val="00B07907"/>
    <w:rsid w:val="00B107C3"/>
    <w:rsid w:val="00B10872"/>
    <w:rsid w:val="00B10B16"/>
    <w:rsid w:val="00B10E2C"/>
    <w:rsid w:val="00B11375"/>
    <w:rsid w:val="00B11553"/>
    <w:rsid w:val="00B11CB0"/>
    <w:rsid w:val="00B11F14"/>
    <w:rsid w:val="00B1224D"/>
    <w:rsid w:val="00B12461"/>
    <w:rsid w:val="00B12C39"/>
    <w:rsid w:val="00B12CF7"/>
    <w:rsid w:val="00B12D9A"/>
    <w:rsid w:val="00B1307D"/>
    <w:rsid w:val="00B13129"/>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744D"/>
    <w:rsid w:val="00B174CD"/>
    <w:rsid w:val="00B1781E"/>
    <w:rsid w:val="00B17C87"/>
    <w:rsid w:val="00B17DC2"/>
    <w:rsid w:val="00B17EEC"/>
    <w:rsid w:val="00B17F58"/>
    <w:rsid w:val="00B200B2"/>
    <w:rsid w:val="00B20BAF"/>
    <w:rsid w:val="00B20EA3"/>
    <w:rsid w:val="00B2184E"/>
    <w:rsid w:val="00B21B08"/>
    <w:rsid w:val="00B22C72"/>
    <w:rsid w:val="00B231B3"/>
    <w:rsid w:val="00B23358"/>
    <w:rsid w:val="00B23794"/>
    <w:rsid w:val="00B2392E"/>
    <w:rsid w:val="00B23F53"/>
    <w:rsid w:val="00B242B1"/>
    <w:rsid w:val="00B248B9"/>
    <w:rsid w:val="00B24A78"/>
    <w:rsid w:val="00B250E0"/>
    <w:rsid w:val="00B25684"/>
    <w:rsid w:val="00B25811"/>
    <w:rsid w:val="00B2586B"/>
    <w:rsid w:val="00B25972"/>
    <w:rsid w:val="00B25E4F"/>
    <w:rsid w:val="00B2639C"/>
    <w:rsid w:val="00B267E8"/>
    <w:rsid w:val="00B269C9"/>
    <w:rsid w:val="00B26B43"/>
    <w:rsid w:val="00B26CE2"/>
    <w:rsid w:val="00B26D99"/>
    <w:rsid w:val="00B270C2"/>
    <w:rsid w:val="00B27487"/>
    <w:rsid w:val="00B27623"/>
    <w:rsid w:val="00B2780D"/>
    <w:rsid w:val="00B27905"/>
    <w:rsid w:val="00B27958"/>
    <w:rsid w:val="00B27DCF"/>
    <w:rsid w:val="00B300F2"/>
    <w:rsid w:val="00B303AD"/>
    <w:rsid w:val="00B30484"/>
    <w:rsid w:val="00B304C4"/>
    <w:rsid w:val="00B306C2"/>
    <w:rsid w:val="00B30854"/>
    <w:rsid w:val="00B30982"/>
    <w:rsid w:val="00B31106"/>
    <w:rsid w:val="00B31C1B"/>
    <w:rsid w:val="00B31DF7"/>
    <w:rsid w:val="00B31E1C"/>
    <w:rsid w:val="00B320A6"/>
    <w:rsid w:val="00B327DF"/>
    <w:rsid w:val="00B327EF"/>
    <w:rsid w:val="00B327F6"/>
    <w:rsid w:val="00B337D3"/>
    <w:rsid w:val="00B348D9"/>
    <w:rsid w:val="00B34A38"/>
    <w:rsid w:val="00B34B6C"/>
    <w:rsid w:val="00B34E47"/>
    <w:rsid w:val="00B3521A"/>
    <w:rsid w:val="00B3593A"/>
    <w:rsid w:val="00B35BF6"/>
    <w:rsid w:val="00B35E11"/>
    <w:rsid w:val="00B35F0F"/>
    <w:rsid w:val="00B35FDC"/>
    <w:rsid w:val="00B3617D"/>
    <w:rsid w:val="00B36359"/>
    <w:rsid w:val="00B363FA"/>
    <w:rsid w:val="00B369E6"/>
    <w:rsid w:val="00B36FD1"/>
    <w:rsid w:val="00B37ADD"/>
    <w:rsid w:val="00B4023A"/>
    <w:rsid w:val="00B40918"/>
    <w:rsid w:val="00B411A7"/>
    <w:rsid w:val="00B411BB"/>
    <w:rsid w:val="00B416AD"/>
    <w:rsid w:val="00B41A42"/>
    <w:rsid w:val="00B41CB0"/>
    <w:rsid w:val="00B41FF9"/>
    <w:rsid w:val="00B4205F"/>
    <w:rsid w:val="00B423D2"/>
    <w:rsid w:val="00B425CC"/>
    <w:rsid w:val="00B427CA"/>
    <w:rsid w:val="00B427DD"/>
    <w:rsid w:val="00B428E5"/>
    <w:rsid w:val="00B428EE"/>
    <w:rsid w:val="00B43300"/>
    <w:rsid w:val="00B436B1"/>
    <w:rsid w:val="00B4383D"/>
    <w:rsid w:val="00B43C2C"/>
    <w:rsid w:val="00B43ED6"/>
    <w:rsid w:val="00B440BE"/>
    <w:rsid w:val="00B4452E"/>
    <w:rsid w:val="00B44731"/>
    <w:rsid w:val="00B44D33"/>
    <w:rsid w:val="00B44E8E"/>
    <w:rsid w:val="00B44F23"/>
    <w:rsid w:val="00B45296"/>
    <w:rsid w:val="00B45338"/>
    <w:rsid w:val="00B45507"/>
    <w:rsid w:val="00B459FD"/>
    <w:rsid w:val="00B45A06"/>
    <w:rsid w:val="00B45CFA"/>
    <w:rsid w:val="00B46BD5"/>
    <w:rsid w:val="00B470DA"/>
    <w:rsid w:val="00B470F9"/>
    <w:rsid w:val="00B4715E"/>
    <w:rsid w:val="00B47316"/>
    <w:rsid w:val="00B4754C"/>
    <w:rsid w:val="00B475C5"/>
    <w:rsid w:val="00B50048"/>
    <w:rsid w:val="00B50227"/>
    <w:rsid w:val="00B50434"/>
    <w:rsid w:val="00B50CCC"/>
    <w:rsid w:val="00B51AAA"/>
    <w:rsid w:val="00B51B06"/>
    <w:rsid w:val="00B51D96"/>
    <w:rsid w:val="00B51DA3"/>
    <w:rsid w:val="00B525F4"/>
    <w:rsid w:val="00B52E70"/>
    <w:rsid w:val="00B53109"/>
    <w:rsid w:val="00B533EF"/>
    <w:rsid w:val="00B53408"/>
    <w:rsid w:val="00B5352D"/>
    <w:rsid w:val="00B5397D"/>
    <w:rsid w:val="00B53A67"/>
    <w:rsid w:val="00B53D04"/>
    <w:rsid w:val="00B53F1D"/>
    <w:rsid w:val="00B5406F"/>
    <w:rsid w:val="00B54106"/>
    <w:rsid w:val="00B542A1"/>
    <w:rsid w:val="00B542E8"/>
    <w:rsid w:val="00B5499D"/>
    <w:rsid w:val="00B54D5D"/>
    <w:rsid w:val="00B550CD"/>
    <w:rsid w:val="00B55609"/>
    <w:rsid w:val="00B55970"/>
    <w:rsid w:val="00B55A2A"/>
    <w:rsid w:val="00B5604B"/>
    <w:rsid w:val="00B56102"/>
    <w:rsid w:val="00B56119"/>
    <w:rsid w:val="00B56BA9"/>
    <w:rsid w:val="00B56C29"/>
    <w:rsid w:val="00B56DC7"/>
    <w:rsid w:val="00B56DF9"/>
    <w:rsid w:val="00B56F77"/>
    <w:rsid w:val="00B577A0"/>
    <w:rsid w:val="00B57DA6"/>
    <w:rsid w:val="00B57DDD"/>
    <w:rsid w:val="00B57FC1"/>
    <w:rsid w:val="00B60372"/>
    <w:rsid w:val="00B6105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1AC"/>
    <w:rsid w:val="00B64708"/>
    <w:rsid w:val="00B6478F"/>
    <w:rsid w:val="00B650B1"/>
    <w:rsid w:val="00B653F8"/>
    <w:rsid w:val="00B65528"/>
    <w:rsid w:val="00B6599D"/>
    <w:rsid w:val="00B66007"/>
    <w:rsid w:val="00B6628E"/>
    <w:rsid w:val="00B664FF"/>
    <w:rsid w:val="00B66724"/>
    <w:rsid w:val="00B6721A"/>
    <w:rsid w:val="00B674FA"/>
    <w:rsid w:val="00B67686"/>
    <w:rsid w:val="00B6785E"/>
    <w:rsid w:val="00B6794F"/>
    <w:rsid w:val="00B67BBD"/>
    <w:rsid w:val="00B67D76"/>
    <w:rsid w:val="00B67E0C"/>
    <w:rsid w:val="00B67E45"/>
    <w:rsid w:val="00B67EBD"/>
    <w:rsid w:val="00B67ED9"/>
    <w:rsid w:val="00B70051"/>
    <w:rsid w:val="00B700AA"/>
    <w:rsid w:val="00B70934"/>
    <w:rsid w:val="00B7094C"/>
    <w:rsid w:val="00B70F4E"/>
    <w:rsid w:val="00B70F9F"/>
    <w:rsid w:val="00B71651"/>
    <w:rsid w:val="00B71B3F"/>
    <w:rsid w:val="00B71CDE"/>
    <w:rsid w:val="00B71E65"/>
    <w:rsid w:val="00B71E83"/>
    <w:rsid w:val="00B72BFE"/>
    <w:rsid w:val="00B72DAA"/>
    <w:rsid w:val="00B73079"/>
    <w:rsid w:val="00B73789"/>
    <w:rsid w:val="00B73963"/>
    <w:rsid w:val="00B73A9A"/>
    <w:rsid w:val="00B73D16"/>
    <w:rsid w:val="00B73D45"/>
    <w:rsid w:val="00B74809"/>
    <w:rsid w:val="00B748D8"/>
    <w:rsid w:val="00B7576F"/>
    <w:rsid w:val="00B7583A"/>
    <w:rsid w:val="00B758C7"/>
    <w:rsid w:val="00B75ACA"/>
    <w:rsid w:val="00B75B61"/>
    <w:rsid w:val="00B75C17"/>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A45"/>
    <w:rsid w:val="00B81A56"/>
    <w:rsid w:val="00B83123"/>
    <w:rsid w:val="00B83149"/>
    <w:rsid w:val="00B8390A"/>
    <w:rsid w:val="00B83DCA"/>
    <w:rsid w:val="00B84063"/>
    <w:rsid w:val="00B84962"/>
    <w:rsid w:val="00B84C81"/>
    <w:rsid w:val="00B84D15"/>
    <w:rsid w:val="00B84D67"/>
    <w:rsid w:val="00B84F58"/>
    <w:rsid w:val="00B85249"/>
    <w:rsid w:val="00B85372"/>
    <w:rsid w:val="00B85804"/>
    <w:rsid w:val="00B85949"/>
    <w:rsid w:val="00B85F90"/>
    <w:rsid w:val="00B860B3"/>
    <w:rsid w:val="00B86237"/>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30C8"/>
    <w:rsid w:val="00B93367"/>
    <w:rsid w:val="00B937E0"/>
    <w:rsid w:val="00B93D0C"/>
    <w:rsid w:val="00B93DD0"/>
    <w:rsid w:val="00B947B4"/>
    <w:rsid w:val="00B94D3B"/>
    <w:rsid w:val="00B94F8B"/>
    <w:rsid w:val="00B95BB9"/>
    <w:rsid w:val="00B95CF0"/>
    <w:rsid w:val="00B95D0C"/>
    <w:rsid w:val="00B95EE2"/>
    <w:rsid w:val="00B96229"/>
    <w:rsid w:val="00B96FBD"/>
    <w:rsid w:val="00B96FF4"/>
    <w:rsid w:val="00B97C0D"/>
    <w:rsid w:val="00BA106F"/>
    <w:rsid w:val="00BA11C4"/>
    <w:rsid w:val="00BA21C6"/>
    <w:rsid w:val="00BA23E9"/>
    <w:rsid w:val="00BA2509"/>
    <w:rsid w:val="00BA264F"/>
    <w:rsid w:val="00BA269C"/>
    <w:rsid w:val="00BA2848"/>
    <w:rsid w:val="00BA2857"/>
    <w:rsid w:val="00BA2A73"/>
    <w:rsid w:val="00BA2C15"/>
    <w:rsid w:val="00BA2C87"/>
    <w:rsid w:val="00BA3128"/>
    <w:rsid w:val="00BA3233"/>
    <w:rsid w:val="00BA3AC1"/>
    <w:rsid w:val="00BA41A1"/>
    <w:rsid w:val="00BA4211"/>
    <w:rsid w:val="00BA42D5"/>
    <w:rsid w:val="00BA44C3"/>
    <w:rsid w:val="00BA49D6"/>
    <w:rsid w:val="00BA4E3D"/>
    <w:rsid w:val="00BA53C6"/>
    <w:rsid w:val="00BA547A"/>
    <w:rsid w:val="00BA55E3"/>
    <w:rsid w:val="00BA5B7B"/>
    <w:rsid w:val="00BA5B8F"/>
    <w:rsid w:val="00BA5EEA"/>
    <w:rsid w:val="00BA62B1"/>
    <w:rsid w:val="00BA64A2"/>
    <w:rsid w:val="00BA6510"/>
    <w:rsid w:val="00BA658A"/>
    <w:rsid w:val="00BA67D2"/>
    <w:rsid w:val="00BA739C"/>
    <w:rsid w:val="00BA78EE"/>
    <w:rsid w:val="00BA7F02"/>
    <w:rsid w:val="00BB03A2"/>
    <w:rsid w:val="00BB07C1"/>
    <w:rsid w:val="00BB0ABC"/>
    <w:rsid w:val="00BB0BD1"/>
    <w:rsid w:val="00BB102B"/>
    <w:rsid w:val="00BB15F7"/>
    <w:rsid w:val="00BB1753"/>
    <w:rsid w:val="00BB2107"/>
    <w:rsid w:val="00BB2133"/>
    <w:rsid w:val="00BB27DB"/>
    <w:rsid w:val="00BB2D22"/>
    <w:rsid w:val="00BB2F42"/>
    <w:rsid w:val="00BB321C"/>
    <w:rsid w:val="00BB3657"/>
    <w:rsid w:val="00BB3758"/>
    <w:rsid w:val="00BB4508"/>
    <w:rsid w:val="00BB45DB"/>
    <w:rsid w:val="00BB49A8"/>
    <w:rsid w:val="00BB4F81"/>
    <w:rsid w:val="00BB50BF"/>
    <w:rsid w:val="00BB529A"/>
    <w:rsid w:val="00BB564F"/>
    <w:rsid w:val="00BB58A8"/>
    <w:rsid w:val="00BB5EC6"/>
    <w:rsid w:val="00BB5FB8"/>
    <w:rsid w:val="00BB647A"/>
    <w:rsid w:val="00BB6D6B"/>
    <w:rsid w:val="00BB71B9"/>
    <w:rsid w:val="00BB7544"/>
    <w:rsid w:val="00BB757D"/>
    <w:rsid w:val="00BB7617"/>
    <w:rsid w:val="00BB764D"/>
    <w:rsid w:val="00BB7712"/>
    <w:rsid w:val="00BB7937"/>
    <w:rsid w:val="00BB7CF0"/>
    <w:rsid w:val="00BB7DE1"/>
    <w:rsid w:val="00BC01B1"/>
    <w:rsid w:val="00BC0267"/>
    <w:rsid w:val="00BC0459"/>
    <w:rsid w:val="00BC0878"/>
    <w:rsid w:val="00BC0E0B"/>
    <w:rsid w:val="00BC1184"/>
    <w:rsid w:val="00BC14F1"/>
    <w:rsid w:val="00BC1517"/>
    <w:rsid w:val="00BC1654"/>
    <w:rsid w:val="00BC197F"/>
    <w:rsid w:val="00BC1AD3"/>
    <w:rsid w:val="00BC2332"/>
    <w:rsid w:val="00BC2601"/>
    <w:rsid w:val="00BC28F0"/>
    <w:rsid w:val="00BC2A49"/>
    <w:rsid w:val="00BC2A76"/>
    <w:rsid w:val="00BC2AE3"/>
    <w:rsid w:val="00BC2E2D"/>
    <w:rsid w:val="00BC3377"/>
    <w:rsid w:val="00BC3434"/>
    <w:rsid w:val="00BC3ADF"/>
    <w:rsid w:val="00BC409F"/>
    <w:rsid w:val="00BC4769"/>
    <w:rsid w:val="00BC5148"/>
    <w:rsid w:val="00BC590F"/>
    <w:rsid w:val="00BC5B9E"/>
    <w:rsid w:val="00BC65F3"/>
    <w:rsid w:val="00BC6C2C"/>
    <w:rsid w:val="00BC73AB"/>
    <w:rsid w:val="00BC7489"/>
    <w:rsid w:val="00BC773C"/>
    <w:rsid w:val="00BC7763"/>
    <w:rsid w:val="00BC7DC2"/>
    <w:rsid w:val="00BD0664"/>
    <w:rsid w:val="00BD0781"/>
    <w:rsid w:val="00BD11AA"/>
    <w:rsid w:val="00BD12F5"/>
    <w:rsid w:val="00BD1A3E"/>
    <w:rsid w:val="00BD1CF2"/>
    <w:rsid w:val="00BD250C"/>
    <w:rsid w:val="00BD27F7"/>
    <w:rsid w:val="00BD2948"/>
    <w:rsid w:val="00BD2B15"/>
    <w:rsid w:val="00BD2C70"/>
    <w:rsid w:val="00BD30D5"/>
    <w:rsid w:val="00BD3A63"/>
    <w:rsid w:val="00BD417B"/>
    <w:rsid w:val="00BD4312"/>
    <w:rsid w:val="00BD463C"/>
    <w:rsid w:val="00BD4A38"/>
    <w:rsid w:val="00BD53DD"/>
    <w:rsid w:val="00BD5C37"/>
    <w:rsid w:val="00BD69D6"/>
    <w:rsid w:val="00BD69D9"/>
    <w:rsid w:val="00BD6DC7"/>
    <w:rsid w:val="00BD6FFA"/>
    <w:rsid w:val="00BD71CC"/>
    <w:rsid w:val="00BD729D"/>
    <w:rsid w:val="00BD7594"/>
    <w:rsid w:val="00BD7740"/>
    <w:rsid w:val="00BD7F77"/>
    <w:rsid w:val="00BE018E"/>
    <w:rsid w:val="00BE1378"/>
    <w:rsid w:val="00BE1518"/>
    <w:rsid w:val="00BE16FF"/>
    <w:rsid w:val="00BE194C"/>
    <w:rsid w:val="00BE2043"/>
    <w:rsid w:val="00BE2060"/>
    <w:rsid w:val="00BE21A5"/>
    <w:rsid w:val="00BE3042"/>
    <w:rsid w:val="00BE3160"/>
    <w:rsid w:val="00BE37C9"/>
    <w:rsid w:val="00BE3A0F"/>
    <w:rsid w:val="00BE3B1E"/>
    <w:rsid w:val="00BE3BFB"/>
    <w:rsid w:val="00BE3C48"/>
    <w:rsid w:val="00BE3E32"/>
    <w:rsid w:val="00BE445C"/>
    <w:rsid w:val="00BE4501"/>
    <w:rsid w:val="00BE48FD"/>
    <w:rsid w:val="00BE5DE2"/>
    <w:rsid w:val="00BE62B5"/>
    <w:rsid w:val="00BE6390"/>
    <w:rsid w:val="00BE63D9"/>
    <w:rsid w:val="00BE653E"/>
    <w:rsid w:val="00BE6C80"/>
    <w:rsid w:val="00BE6D3A"/>
    <w:rsid w:val="00BE6DE8"/>
    <w:rsid w:val="00BE6F52"/>
    <w:rsid w:val="00BE73CD"/>
    <w:rsid w:val="00BE741C"/>
    <w:rsid w:val="00BE76B1"/>
    <w:rsid w:val="00BE7B8B"/>
    <w:rsid w:val="00BE7B90"/>
    <w:rsid w:val="00BE7F3C"/>
    <w:rsid w:val="00BF0013"/>
    <w:rsid w:val="00BF0258"/>
    <w:rsid w:val="00BF04DB"/>
    <w:rsid w:val="00BF08CD"/>
    <w:rsid w:val="00BF0EAA"/>
    <w:rsid w:val="00BF249E"/>
    <w:rsid w:val="00BF2A92"/>
    <w:rsid w:val="00BF2B45"/>
    <w:rsid w:val="00BF2DA2"/>
    <w:rsid w:val="00BF2F44"/>
    <w:rsid w:val="00BF3304"/>
    <w:rsid w:val="00BF344B"/>
    <w:rsid w:val="00BF3A6E"/>
    <w:rsid w:val="00BF3AF4"/>
    <w:rsid w:val="00BF4813"/>
    <w:rsid w:val="00BF4D3D"/>
    <w:rsid w:val="00BF5724"/>
    <w:rsid w:val="00BF5915"/>
    <w:rsid w:val="00BF5FAB"/>
    <w:rsid w:val="00BF67CA"/>
    <w:rsid w:val="00BF6C31"/>
    <w:rsid w:val="00BF7036"/>
    <w:rsid w:val="00BF770B"/>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6B09"/>
    <w:rsid w:val="00C0714A"/>
    <w:rsid w:val="00C07182"/>
    <w:rsid w:val="00C07288"/>
    <w:rsid w:val="00C0751E"/>
    <w:rsid w:val="00C07A09"/>
    <w:rsid w:val="00C07BCF"/>
    <w:rsid w:val="00C07F54"/>
    <w:rsid w:val="00C10962"/>
    <w:rsid w:val="00C10B3E"/>
    <w:rsid w:val="00C10C11"/>
    <w:rsid w:val="00C10E4B"/>
    <w:rsid w:val="00C11101"/>
    <w:rsid w:val="00C11327"/>
    <w:rsid w:val="00C113F3"/>
    <w:rsid w:val="00C114F0"/>
    <w:rsid w:val="00C11BE8"/>
    <w:rsid w:val="00C11D01"/>
    <w:rsid w:val="00C11DC3"/>
    <w:rsid w:val="00C11EA9"/>
    <w:rsid w:val="00C120EE"/>
    <w:rsid w:val="00C12768"/>
    <w:rsid w:val="00C127FA"/>
    <w:rsid w:val="00C1292A"/>
    <w:rsid w:val="00C12C0E"/>
    <w:rsid w:val="00C138AA"/>
    <w:rsid w:val="00C13EC0"/>
    <w:rsid w:val="00C14BFA"/>
    <w:rsid w:val="00C15183"/>
    <w:rsid w:val="00C15418"/>
    <w:rsid w:val="00C15516"/>
    <w:rsid w:val="00C1570E"/>
    <w:rsid w:val="00C15B6E"/>
    <w:rsid w:val="00C15E96"/>
    <w:rsid w:val="00C15F0B"/>
    <w:rsid w:val="00C15FA0"/>
    <w:rsid w:val="00C1615E"/>
    <w:rsid w:val="00C16A0D"/>
    <w:rsid w:val="00C172DB"/>
    <w:rsid w:val="00C1745A"/>
    <w:rsid w:val="00C174E0"/>
    <w:rsid w:val="00C175CC"/>
    <w:rsid w:val="00C177C4"/>
    <w:rsid w:val="00C178A2"/>
    <w:rsid w:val="00C17973"/>
    <w:rsid w:val="00C17C40"/>
    <w:rsid w:val="00C17D91"/>
    <w:rsid w:val="00C17DC0"/>
    <w:rsid w:val="00C20590"/>
    <w:rsid w:val="00C20851"/>
    <w:rsid w:val="00C208C6"/>
    <w:rsid w:val="00C20ECB"/>
    <w:rsid w:val="00C20FF8"/>
    <w:rsid w:val="00C215EE"/>
    <w:rsid w:val="00C21CF0"/>
    <w:rsid w:val="00C21DB4"/>
    <w:rsid w:val="00C21F14"/>
    <w:rsid w:val="00C22265"/>
    <w:rsid w:val="00C2293E"/>
    <w:rsid w:val="00C23073"/>
    <w:rsid w:val="00C23257"/>
    <w:rsid w:val="00C23591"/>
    <w:rsid w:val="00C23746"/>
    <w:rsid w:val="00C23781"/>
    <w:rsid w:val="00C23C97"/>
    <w:rsid w:val="00C24008"/>
    <w:rsid w:val="00C24997"/>
    <w:rsid w:val="00C24D0F"/>
    <w:rsid w:val="00C24EE7"/>
    <w:rsid w:val="00C24F24"/>
    <w:rsid w:val="00C2541D"/>
    <w:rsid w:val="00C2562F"/>
    <w:rsid w:val="00C25D16"/>
    <w:rsid w:val="00C25D34"/>
    <w:rsid w:val="00C25EED"/>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30486"/>
    <w:rsid w:val="00C30516"/>
    <w:rsid w:val="00C30941"/>
    <w:rsid w:val="00C30A35"/>
    <w:rsid w:val="00C31211"/>
    <w:rsid w:val="00C31217"/>
    <w:rsid w:val="00C31A39"/>
    <w:rsid w:val="00C324B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5043"/>
    <w:rsid w:val="00C352C4"/>
    <w:rsid w:val="00C353F8"/>
    <w:rsid w:val="00C356A0"/>
    <w:rsid w:val="00C35924"/>
    <w:rsid w:val="00C35E4A"/>
    <w:rsid w:val="00C3600A"/>
    <w:rsid w:val="00C36278"/>
    <w:rsid w:val="00C36346"/>
    <w:rsid w:val="00C36825"/>
    <w:rsid w:val="00C36A43"/>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5DF"/>
    <w:rsid w:val="00C429E2"/>
    <w:rsid w:val="00C42D59"/>
    <w:rsid w:val="00C43016"/>
    <w:rsid w:val="00C43240"/>
    <w:rsid w:val="00C43433"/>
    <w:rsid w:val="00C43435"/>
    <w:rsid w:val="00C43977"/>
    <w:rsid w:val="00C43ADF"/>
    <w:rsid w:val="00C44091"/>
    <w:rsid w:val="00C44525"/>
    <w:rsid w:val="00C44705"/>
    <w:rsid w:val="00C44FC2"/>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B91"/>
    <w:rsid w:val="00C50EC9"/>
    <w:rsid w:val="00C50FB0"/>
    <w:rsid w:val="00C51872"/>
    <w:rsid w:val="00C518D8"/>
    <w:rsid w:val="00C51CF8"/>
    <w:rsid w:val="00C51DA5"/>
    <w:rsid w:val="00C5203F"/>
    <w:rsid w:val="00C52121"/>
    <w:rsid w:val="00C524AC"/>
    <w:rsid w:val="00C5277C"/>
    <w:rsid w:val="00C52BF4"/>
    <w:rsid w:val="00C52C68"/>
    <w:rsid w:val="00C531CC"/>
    <w:rsid w:val="00C53DC1"/>
    <w:rsid w:val="00C53EE8"/>
    <w:rsid w:val="00C53F94"/>
    <w:rsid w:val="00C54416"/>
    <w:rsid w:val="00C54DFA"/>
    <w:rsid w:val="00C54F7F"/>
    <w:rsid w:val="00C550AA"/>
    <w:rsid w:val="00C55227"/>
    <w:rsid w:val="00C55369"/>
    <w:rsid w:val="00C5573B"/>
    <w:rsid w:val="00C557D2"/>
    <w:rsid w:val="00C55A75"/>
    <w:rsid w:val="00C55E20"/>
    <w:rsid w:val="00C55FCB"/>
    <w:rsid w:val="00C5617B"/>
    <w:rsid w:val="00C56BD0"/>
    <w:rsid w:val="00C56F36"/>
    <w:rsid w:val="00C56FAC"/>
    <w:rsid w:val="00C573E6"/>
    <w:rsid w:val="00C5746B"/>
    <w:rsid w:val="00C57948"/>
    <w:rsid w:val="00C57BDE"/>
    <w:rsid w:val="00C57DD4"/>
    <w:rsid w:val="00C600C3"/>
    <w:rsid w:val="00C603A8"/>
    <w:rsid w:val="00C604DE"/>
    <w:rsid w:val="00C60740"/>
    <w:rsid w:val="00C609D5"/>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F4C"/>
    <w:rsid w:val="00C6357F"/>
    <w:rsid w:val="00C636AA"/>
    <w:rsid w:val="00C63755"/>
    <w:rsid w:val="00C638E9"/>
    <w:rsid w:val="00C63949"/>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D7F"/>
    <w:rsid w:val="00C70DB8"/>
    <w:rsid w:val="00C71123"/>
    <w:rsid w:val="00C712BB"/>
    <w:rsid w:val="00C71BBC"/>
    <w:rsid w:val="00C71F35"/>
    <w:rsid w:val="00C71FE3"/>
    <w:rsid w:val="00C7205C"/>
    <w:rsid w:val="00C7206E"/>
    <w:rsid w:val="00C72420"/>
    <w:rsid w:val="00C7267F"/>
    <w:rsid w:val="00C728D1"/>
    <w:rsid w:val="00C72E5E"/>
    <w:rsid w:val="00C730E5"/>
    <w:rsid w:val="00C73424"/>
    <w:rsid w:val="00C737F1"/>
    <w:rsid w:val="00C73B8B"/>
    <w:rsid w:val="00C73F46"/>
    <w:rsid w:val="00C74594"/>
    <w:rsid w:val="00C74D2D"/>
    <w:rsid w:val="00C75643"/>
    <w:rsid w:val="00C75960"/>
    <w:rsid w:val="00C75EA5"/>
    <w:rsid w:val="00C7601A"/>
    <w:rsid w:val="00C76433"/>
    <w:rsid w:val="00C7643D"/>
    <w:rsid w:val="00C7649C"/>
    <w:rsid w:val="00C76586"/>
    <w:rsid w:val="00C76C3E"/>
    <w:rsid w:val="00C77033"/>
    <w:rsid w:val="00C771A8"/>
    <w:rsid w:val="00C771D5"/>
    <w:rsid w:val="00C7734A"/>
    <w:rsid w:val="00C77DD6"/>
    <w:rsid w:val="00C77E34"/>
    <w:rsid w:val="00C80863"/>
    <w:rsid w:val="00C8098F"/>
    <w:rsid w:val="00C80CFA"/>
    <w:rsid w:val="00C80EAD"/>
    <w:rsid w:val="00C81864"/>
    <w:rsid w:val="00C818A9"/>
    <w:rsid w:val="00C81CE8"/>
    <w:rsid w:val="00C82825"/>
    <w:rsid w:val="00C82AC0"/>
    <w:rsid w:val="00C82DDE"/>
    <w:rsid w:val="00C82E3D"/>
    <w:rsid w:val="00C82E89"/>
    <w:rsid w:val="00C82F44"/>
    <w:rsid w:val="00C83424"/>
    <w:rsid w:val="00C838C8"/>
    <w:rsid w:val="00C83A4C"/>
    <w:rsid w:val="00C83EB9"/>
    <w:rsid w:val="00C84064"/>
    <w:rsid w:val="00C8439B"/>
    <w:rsid w:val="00C84893"/>
    <w:rsid w:val="00C84A70"/>
    <w:rsid w:val="00C84CE2"/>
    <w:rsid w:val="00C858C2"/>
    <w:rsid w:val="00C86354"/>
    <w:rsid w:val="00C86443"/>
    <w:rsid w:val="00C87228"/>
    <w:rsid w:val="00C87570"/>
    <w:rsid w:val="00C87666"/>
    <w:rsid w:val="00C876DF"/>
    <w:rsid w:val="00C87C77"/>
    <w:rsid w:val="00C87C98"/>
    <w:rsid w:val="00C87D1B"/>
    <w:rsid w:val="00C87DF1"/>
    <w:rsid w:val="00C87FFB"/>
    <w:rsid w:val="00C9026B"/>
    <w:rsid w:val="00C90330"/>
    <w:rsid w:val="00C905FE"/>
    <w:rsid w:val="00C90E6E"/>
    <w:rsid w:val="00C90FFB"/>
    <w:rsid w:val="00C91056"/>
    <w:rsid w:val="00C9142E"/>
    <w:rsid w:val="00C918D5"/>
    <w:rsid w:val="00C91F23"/>
    <w:rsid w:val="00C9203A"/>
    <w:rsid w:val="00C9270B"/>
    <w:rsid w:val="00C92795"/>
    <w:rsid w:val="00C928F9"/>
    <w:rsid w:val="00C92AFE"/>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F6F"/>
    <w:rsid w:val="00C9716B"/>
    <w:rsid w:val="00C973C4"/>
    <w:rsid w:val="00C97956"/>
    <w:rsid w:val="00C979A6"/>
    <w:rsid w:val="00CA0381"/>
    <w:rsid w:val="00CA03AF"/>
    <w:rsid w:val="00CA072C"/>
    <w:rsid w:val="00CA07A9"/>
    <w:rsid w:val="00CA132E"/>
    <w:rsid w:val="00CA156E"/>
    <w:rsid w:val="00CA1661"/>
    <w:rsid w:val="00CA1FC3"/>
    <w:rsid w:val="00CA2554"/>
    <w:rsid w:val="00CA2A96"/>
    <w:rsid w:val="00CA2D4D"/>
    <w:rsid w:val="00CA390E"/>
    <w:rsid w:val="00CA3938"/>
    <w:rsid w:val="00CA3AD2"/>
    <w:rsid w:val="00CA3B4D"/>
    <w:rsid w:val="00CA3F0A"/>
    <w:rsid w:val="00CA42C4"/>
    <w:rsid w:val="00CA45B4"/>
    <w:rsid w:val="00CA45E1"/>
    <w:rsid w:val="00CA4B69"/>
    <w:rsid w:val="00CA4EFA"/>
    <w:rsid w:val="00CA5323"/>
    <w:rsid w:val="00CA54C2"/>
    <w:rsid w:val="00CA5632"/>
    <w:rsid w:val="00CA5755"/>
    <w:rsid w:val="00CA5D46"/>
    <w:rsid w:val="00CA5F60"/>
    <w:rsid w:val="00CA6035"/>
    <w:rsid w:val="00CA6254"/>
    <w:rsid w:val="00CA6288"/>
    <w:rsid w:val="00CA6715"/>
    <w:rsid w:val="00CA688F"/>
    <w:rsid w:val="00CA695A"/>
    <w:rsid w:val="00CA699C"/>
    <w:rsid w:val="00CA6E04"/>
    <w:rsid w:val="00CA7697"/>
    <w:rsid w:val="00CA7B8B"/>
    <w:rsid w:val="00CB030C"/>
    <w:rsid w:val="00CB0408"/>
    <w:rsid w:val="00CB050B"/>
    <w:rsid w:val="00CB08D8"/>
    <w:rsid w:val="00CB0B99"/>
    <w:rsid w:val="00CB0CA8"/>
    <w:rsid w:val="00CB0E8E"/>
    <w:rsid w:val="00CB1106"/>
    <w:rsid w:val="00CB1B3E"/>
    <w:rsid w:val="00CB1E29"/>
    <w:rsid w:val="00CB23F2"/>
    <w:rsid w:val="00CB2672"/>
    <w:rsid w:val="00CB2726"/>
    <w:rsid w:val="00CB2DB7"/>
    <w:rsid w:val="00CB2EA0"/>
    <w:rsid w:val="00CB3345"/>
    <w:rsid w:val="00CB379E"/>
    <w:rsid w:val="00CB3CF5"/>
    <w:rsid w:val="00CB4119"/>
    <w:rsid w:val="00CB4777"/>
    <w:rsid w:val="00CB4B3B"/>
    <w:rsid w:val="00CB5117"/>
    <w:rsid w:val="00CB5590"/>
    <w:rsid w:val="00CB59EB"/>
    <w:rsid w:val="00CB5A12"/>
    <w:rsid w:val="00CB5B22"/>
    <w:rsid w:val="00CB5F42"/>
    <w:rsid w:val="00CB5F4A"/>
    <w:rsid w:val="00CB6702"/>
    <w:rsid w:val="00CB6A10"/>
    <w:rsid w:val="00CB75D9"/>
    <w:rsid w:val="00CB7B2F"/>
    <w:rsid w:val="00CB7CD3"/>
    <w:rsid w:val="00CB7EB7"/>
    <w:rsid w:val="00CC03B7"/>
    <w:rsid w:val="00CC0404"/>
    <w:rsid w:val="00CC0B00"/>
    <w:rsid w:val="00CC0B0A"/>
    <w:rsid w:val="00CC0E2A"/>
    <w:rsid w:val="00CC101D"/>
    <w:rsid w:val="00CC1293"/>
    <w:rsid w:val="00CC145F"/>
    <w:rsid w:val="00CC1484"/>
    <w:rsid w:val="00CC15A4"/>
    <w:rsid w:val="00CC17DD"/>
    <w:rsid w:val="00CC1811"/>
    <w:rsid w:val="00CC18B0"/>
    <w:rsid w:val="00CC1C2B"/>
    <w:rsid w:val="00CC1D6B"/>
    <w:rsid w:val="00CC1DB9"/>
    <w:rsid w:val="00CC1E3A"/>
    <w:rsid w:val="00CC3453"/>
    <w:rsid w:val="00CC3484"/>
    <w:rsid w:val="00CC3DDA"/>
    <w:rsid w:val="00CC3F00"/>
    <w:rsid w:val="00CC44E5"/>
    <w:rsid w:val="00CC4A25"/>
    <w:rsid w:val="00CC4BAB"/>
    <w:rsid w:val="00CC4D77"/>
    <w:rsid w:val="00CC5661"/>
    <w:rsid w:val="00CC649E"/>
    <w:rsid w:val="00CC67B5"/>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E34"/>
    <w:rsid w:val="00CD1FE8"/>
    <w:rsid w:val="00CD2423"/>
    <w:rsid w:val="00CD2428"/>
    <w:rsid w:val="00CD284E"/>
    <w:rsid w:val="00CD2897"/>
    <w:rsid w:val="00CD2DBD"/>
    <w:rsid w:val="00CD313D"/>
    <w:rsid w:val="00CD3653"/>
    <w:rsid w:val="00CD37FA"/>
    <w:rsid w:val="00CD39E6"/>
    <w:rsid w:val="00CD3BF1"/>
    <w:rsid w:val="00CD3D54"/>
    <w:rsid w:val="00CD4002"/>
    <w:rsid w:val="00CD4169"/>
    <w:rsid w:val="00CD426D"/>
    <w:rsid w:val="00CD4322"/>
    <w:rsid w:val="00CD481D"/>
    <w:rsid w:val="00CD4B3B"/>
    <w:rsid w:val="00CD4C73"/>
    <w:rsid w:val="00CD4E17"/>
    <w:rsid w:val="00CD552A"/>
    <w:rsid w:val="00CD5B86"/>
    <w:rsid w:val="00CD5E1E"/>
    <w:rsid w:val="00CD5F53"/>
    <w:rsid w:val="00CD5F9D"/>
    <w:rsid w:val="00CD624B"/>
    <w:rsid w:val="00CD6CD7"/>
    <w:rsid w:val="00CD7193"/>
    <w:rsid w:val="00CD78DC"/>
    <w:rsid w:val="00CD7DDF"/>
    <w:rsid w:val="00CE0365"/>
    <w:rsid w:val="00CE05A7"/>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52D9"/>
    <w:rsid w:val="00CE53B1"/>
    <w:rsid w:val="00CE55E0"/>
    <w:rsid w:val="00CE55F5"/>
    <w:rsid w:val="00CE573F"/>
    <w:rsid w:val="00CE5747"/>
    <w:rsid w:val="00CE591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84C"/>
    <w:rsid w:val="00CF088A"/>
    <w:rsid w:val="00CF0FEA"/>
    <w:rsid w:val="00CF1260"/>
    <w:rsid w:val="00CF137C"/>
    <w:rsid w:val="00CF1588"/>
    <w:rsid w:val="00CF159B"/>
    <w:rsid w:val="00CF1A86"/>
    <w:rsid w:val="00CF1BFB"/>
    <w:rsid w:val="00CF23F1"/>
    <w:rsid w:val="00CF24F7"/>
    <w:rsid w:val="00CF2D42"/>
    <w:rsid w:val="00CF3749"/>
    <w:rsid w:val="00CF3F81"/>
    <w:rsid w:val="00CF4376"/>
    <w:rsid w:val="00CF44BE"/>
    <w:rsid w:val="00CF4AED"/>
    <w:rsid w:val="00CF4F95"/>
    <w:rsid w:val="00CF5868"/>
    <w:rsid w:val="00CF5D09"/>
    <w:rsid w:val="00CF5D18"/>
    <w:rsid w:val="00CF63FE"/>
    <w:rsid w:val="00CF6DBA"/>
    <w:rsid w:val="00CF795C"/>
    <w:rsid w:val="00CF7B03"/>
    <w:rsid w:val="00D00008"/>
    <w:rsid w:val="00D00A06"/>
    <w:rsid w:val="00D00E8A"/>
    <w:rsid w:val="00D01DC8"/>
    <w:rsid w:val="00D02D25"/>
    <w:rsid w:val="00D0301E"/>
    <w:rsid w:val="00D031D4"/>
    <w:rsid w:val="00D03281"/>
    <w:rsid w:val="00D036AD"/>
    <w:rsid w:val="00D041FA"/>
    <w:rsid w:val="00D04303"/>
    <w:rsid w:val="00D0476C"/>
    <w:rsid w:val="00D0488E"/>
    <w:rsid w:val="00D04A4F"/>
    <w:rsid w:val="00D06452"/>
    <w:rsid w:val="00D06523"/>
    <w:rsid w:val="00D06BB2"/>
    <w:rsid w:val="00D07311"/>
    <w:rsid w:val="00D07A95"/>
    <w:rsid w:val="00D07F50"/>
    <w:rsid w:val="00D10384"/>
    <w:rsid w:val="00D10552"/>
    <w:rsid w:val="00D10E09"/>
    <w:rsid w:val="00D1135D"/>
    <w:rsid w:val="00D11405"/>
    <w:rsid w:val="00D1160D"/>
    <w:rsid w:val="00D11822"/>
    <w:rsid w:val="00D11DE9"/>
    <w:rsid w:val="00D127A2"/>
    <w:rsid w:val="00D12804"/>
    <w:rsid w:val="00D12919"/>
    <w:rsid w:val="00D12B47"/>
    <w:rsid w:val="00D12C9F"/>
    <w:rsid w:val="00D13562"/>
    <w:rsid w:val="00D13BB1"/>
    <w:rsid w:val="00D13D2F"/>
    <w:rsid w:val="00D14152"/>
    <w:rsid w:val="00D14167"/>
    <w:rsid w:val="00D14945"/>
    <w:rsid w:val="00D14A04"/>
    <w:rsid w:val="00D150AA"/>
    <w:rsid w:val="00D15517"/>
    <w:rsid w:val="00D15726"/>
    <w:rsid w:val="00D157CA"/>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D32"/>
    <w:rsid w:val="00D24D5A"/>
    <w:rsid w:val="00D25589"/>
    <w:rsid w:val="00D25644"/>
    <w:rsid w:val="00D258A3"/>
    <w:rsid w:val="00D258FE"/>
    <w:rsid w:val="00D25B5A"/>
    <w:rsid w:val="00D25BA1"/>
    <w:rsid w:val="00D25F47"/>
    <w:rsid w:val="00D26401"/>
    <w:rsid w:val="00D2647B"/>
    <w:rsid w:val="00D265A1"/>
    <w:rsid w:val="00D26922"/>
    <w:rsid w:val="00D27407"/>
    <w:rsid w:val="00D27566"/>
    <w:rsid w:val="00D27629"/>
    <w:rsid w:val="00D27F68"/>
    <w:rsid w:val="00D301DE"/>
    <w:rsid w:val="00D304B1"/>
    <w:rsid w:val="00D305D0"/>
    <w:rsid w:val="00D30E00"/>
    <w:rsid w:val="00D3100C"/>
    <w:rsid w:val="00D31220"/>
    <w:rsid w:val="00D312B5"/>
    <w:rsid w:val="00D31B9B"/>
    <w:rsid w:val="00D321BC"/>
    <w:rsid w:val="00D32548"/>
    <w:rsid w:val="00D3257B"/>
    <w:rsid w:val="00D32BDE"/>
    <w:rsid w:val="00D32C1C"/>
    <w:rsid w:val="00D336AB"/>
    <w:rsid w:val="00D33F67"/>
    <w:rsid w:val="00D344DE"/>
    <w:rsid w:val="00D34EAF"/>
    <w:rsid w:val="00D34FED"/>
    <w:rsid w:val="00D3519A"/>
    <w:rsid w:val="00D35CD6"/>
    <w:rsid w:val="00D3609E"/>
    <w:rsid w:val="00D36633"/>
    <w:rsid w:val="00D36644"/>
    <w:rsid w:val="00D36C3B"/>
    <w:rsid w:val="00D36C4E"/>
    <w:rsid w:val="00D370A2"/>
    <w:rsid w:val="00D37882"/>
    <w:rsid w:val="00D37966"/>
    <w:rsid w:val="00D37A82"/>
    <w:rsid w:val="00D40058"/>
    <w:rsid w:val="00D40278"/>
    <w:rsid w:val="00D4046A"/>
    <w:rsid w:val="00D40D7E"/>
    <w:rsid w:val="00D40E36"/>
    <w:rsid w:val="00D4129D"/>
    <w:rsid w:val="00D41889"/>
    <w:rsid w:val="00D418CE"/>
    <w:rsid w:val="00D41B2F"/>
    <w:rsid w:val="00D42161"/>
    <w:rsid w:val="00D4278B"/>
    <w:rsid w:val="00D42B13"/>
    <w:rsid w:val="00D430D3"/>
    <w:rsid w:val="00D43356"/>
    <w:rsid w:val="00D4346B"/>
    <w:rsid w:val="00D44590"/>
    <w:rsid w:val="00D44AE6"/>
    <w:rsid w:val="00D452D5"/>
    <w:rsid w:val="00D45EB3"/>
    <w:rsid w:val="00D45FA1"/>
    <w:rsid w:val="00D465B9"/>
    <w:rsid w:val="00D4666F"/>
    <w:rsid w:val="00D46AD4"/>
    <w:rsid w:val="00D46DC8"/>
    <w:rsid w:val="00D4704C"/>
    <w:rsid w:val="00D475FD"/>
    <w:rsid w:val="00D477B7"/>
    <w:rsid w:val="00D47930"/>
    <w:rsid w:val="00D47A4E"/>
    <w:rsid w:val="00D505B4"/>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4F9"/>
    <w:rsid w:val="00D5350A"/>
    <w:rsid w:val="00D53737"/>
    <w:rsid w:val="00D5397E"/>
    <w:rsid w:val="00D53BAF"/>
    <w:rsid w:val="00D53C9E"/>
    <w:rsid w:val="00D54071"/>
    <w:rsid w:val="00D5423D"/>
    <w:rsid w:val="00D54400"/>
    <w:rsid w:val="00D54B26"/>
    <w:rsid w:val="00D559A8"/>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1BFD"/>
    <w:rsid w:val="00D61F0E"/>
    <w:rsid w:val="00D62141"/>
    <w:rsid w:val="00D62175"/>
    <w:rsid w:val="00D62606"/>
    <w:rsid w:val="00D628A2"/>
    <w:rsid w:val="00D62D5B"/>
    <w:rsid w:val="00D62D61"/>
    <w:rsid w:val="00D6309D"/>
    <w:rsid w:val="00D6345E"/>
    <w:rsid w:val="00D63BF7"/>
    <w:rsid w:val="00D6404F"/>
    <w:rsid w:val="00D64156"/>
    <w:rsid w:val="00D641F6"/>
    <w:rsid w:val="00D6425B"/>
    <w:rsid w:val="00D64558"/>
    <w:rsid w:val="00D647CF"/>
    <w:rsid w:val="00D64B56"/>
    <w:rsid w:val="00D64B5D"/>
    <w:rsid w:val="00D656D1"/>
    <w:rsid w:val="00D65870"/>
    <w:rsid w:val="00D658F3"/>
    <w:rsid w:val="00D659C4"/>
    <w:rsid w:val="00D6612E"/>
    <w:rsid w:val="00D66372"/>
    <w:rsid w:val="00D66409"/>
    <w:rsid w:val="00D664DB"/>
    <w:rsid w:val="00D667A6"/>
    <w:rsid w:val="00D6697C"/>
    <w:rsid w:val="00D66F09"/>
    <w:rsid w:val="00D67012"/>
    <w:rsid w:val="00D67256"/>
    <w:rsid w:val="00D67474"/>
    <w:rsid w:val="00D67B75"/>
    <w:rsid w:val="00D67EFE"/>
    <w:rsid w:val="00D705A1"/>
    <w:rsid w:val="00D707DF"/>
    <w:rsid w:val="00D70973"/>
    <w:rsid w:val="00D7185E"/>
    <w:rsid w:val="00D719E1"/>
    <w:rsid w:val="00D719E2"/>
    <w:rsid w:val="00D71AA1"/>
    <w:rsid w:val="00D71C36"/>
    <w:rsid w:val="00D71D53"/>
    <w:rsid w:val="00D7239D"/>
    <w:rsid w:val="00D7275E"/>
    <w:rsid w:val="00D72AE0"/>
    <w:rsid w:val="00D72FA1"/>
    <w:rsid w:val="00D731DC"/>
    <w:rsid w:val="00D7335F"/>
    <w:rsid w:val="00D7367D"/>
    <w:rsid w:val="00D739F3"/>
    <w:rsid w:val="00D739FC"/>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405"/>
    <w:rsid w:val="00D800AD"/>
    <w:rsid w:val="00D80302"/>
    <w:rsid w:val="00D8038F"/>
    <w:rsid w:val="00D80433"/>
    <w:rsid w:val="00D8062C"/>
    <w:rsid w:val="00D80CDA"/>
    <w:rsid w:val="00D81229"/>
    <w:rsid w:val="00D81241"/>
    <w:rsid w:val="00D813E2"/>
    <w:rsid w:val="00D81B92"/>
    <w:rsid w:val="00D81D80"/>
    <w:rsid w:val="00D8204D"/>
    <w:rsid w:val="00D820CD"/>
    <w:rsid w:val="00D82325"/>
    <w:rsid w:val="00D82793"/>
    <w:rsid w:val="00D8283B"/>
    <w:rsid w:val="00D82D1D"/>
    <w:rsid w:val="00D83326"/>
    <w:rsid w:val="00D842B9"/>
    <w:rsid w:val="00D84743"/>
    <w:rsid w:val="00D84838"/>
    <w:rsid w:val="00D849FE"/>
    <w:rsid w:val="00D84A2E"/>
    <w:rsid w:val="00D85B55"/>
    <w:rsid w:val="00D85F5B"/>
    <w:rsid w:val="00D8602A"/>
    <w:rsid w:val="00D861AB"/>
    <w:rsid w:val="00D8626C"/>
    <w:rsid w:val="00D8650F"/>
    <w:rsid w:val="00D86D70"/>
    <w:rsid w:val="00D86FB4"/>
    <w:rsid w:val="00D87043"/>
    <w:rsid w:val="00D870CC"/>
    <w:rsid w:val="00D8780E"/>
    <w:rsid w:val="00D87AC7"/>
    <w:rsid w:val="00D87CB4"/>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AA4"/>
    <w:rsid w:val="00D97CE0"/>
    <w:rsid w:val="00DA0175"/>
    <w:rsid w:val="00DA0457"/>
    <w:rsid w:val="00DA0655"/>
    <w:rsid w:val="00DA08DB"/>
    <w:rsid w:val="00DA091E"/>
    <w:rsid w:val="00DA0A2E"/>
    <w:rsid w:val="00DA0E63"/>
    <w:rsid w:val="00DA11F7"/>
    <w:rsid w:val="00DA1267"/>
    <w:rsid w:val="00DA1303"/>
    <w:rsid w:val="00DA1357"/>
    <w:rsid w:val="00DA1545"/>
    <w:rsid w:val="00DA15DA"/>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2E7"/>
    <w:rsid w:val="00DB4599"/>
    <w:rsid w:val="00DB5655"/>
    <w:rsid w:val="00DB5760"/>
    <w:rsid w:val="00DB58FB"/>
    <w:rsid w:val="00DB5EE4"/>
    <w:rsid w:val="00DB62EC"/>
    <w:rsid w:val="00DB64E4"/>
    <w:rsid w:val="00DB6741"/>
    <w:rsid w:val="00DB67F8"/>
    <w:rsid w:val="00DB6F5E"/>
    <w:rsid w:val="00DB7145"/>
    <w:rsid w:val="00DC0C08"/>
    <w:rsid w:val="00DC0CE8"/>
    <w:rsid w:val="00DC0D1E"/>
    <w:rsid w:val="00DC11F6"/>
    <w:rsid w:val="00DC13A1"/>
    <w:rsid w:val="00DC13A5"/>
    <w:rsid w:val="00DC1885"/>
    <w:rsid w:val="00DC18B4"/>
    <w:rsid w:val="00DC1B77"/>
    <w:rsid w:val="00DC1C2E"/>
    <w:rsid w:val="00DC2317"/>
    <w:rsid w:val="00DC2CDA"/>
    <w:rsid w:val="00DC2F6D"/>
    <w:rsid w:val="00DC3629"/>
    <w:rsid w:val="00DC3A01"/>
    <w:rsid w:val="00DC4120"/>
    <w:rsid w:val="00DC447D"/>
    <w:rsid w:val="00DC4BFE"/>
    <w:rsid w:val="00DC4C37"/>
    <w:rsid w:val="00DC4FAB"/>
    <w:rsid w:val="00DC562D"/>
    <w:rsid w:val="00DC5978"/>
    <w:rsid w:val="00DC5ACC"/>
    <w:rsid w:val="00DC6A30"/>
    <w:rsid w:val="00DC6D50"/>
    <w:rsid w:val="00DC7239"/>
    <w:rsid w:val="00DC779C"/>
    <w:rsid w:val="00DC7A31"/>
    <w:rsid w:val="00DC7C53"/>
    <w:rsid w:val="00DC7D38"/>
    <w:rsid w:val="00DD02A2"/>
    <w:rsid w:val="00DD0350"/>
    <w:rsid w:val="00DD0674"/>
    <w:rsid w:val="00DD0F9C"/>
    <w:rsid w:val="00DD15BD"/>
    <w:rsid w:val="00DD15FF"/>
    <w:rsid w:val="00DD1989"/>
    <w:rsid w:val="00DD1C78"/>
    <w:rsid w:val="00DD1C7B"/>
    <w:rsid w:val="00DD1F2E"/>
    <w:rsid w:val="00DD1F9D"/>
    <w:rsid w:val="00DD2045"/>
    <w:rsid w:val="00DD26C2"/>
    <w:rsid w:val="00DD29EC"/>
    <w:rsid w:val="00DD2B88"/>
    <w:rsid w:val="00DD3594"/>
    <w:rsid w:val="00DD3AD6"/>
    <w:rsid w:val="00DD3B95"/>
    <w:rsid w:val="00DD3C4B"/>
    <w:rsid w:val="00DD3DAC"/>
    <w:rsid w:val="00DD404E"/>
    <w:rsid w:val="00DD4504"/>
    <w:rsid w:val="00DD47BC"/>
    <w:rsid w:val="00DD4BDC"/>
    <w:rsid w:val="00DD4C17"/>
    <w:rsid w:val="00DD5032"/>
    <w:rsid w:val="00DD5043"/>
    <w:rsid w:val="00DD5555"/>
    <w:rsid w:val="00DD5788"/>
    <w:rsid w:val="00DD59A8"/>
    <w:rsid w:val="00DD66C4"/>
    <w:rsid w:val="00DD6BAB"/>
    <w:rsid w:val="00DD6C9B"/>
    <w:rsid w:val="00DD6D84"/>
    <w:rsid w:val="00DD6FAF"/>
    <w:rsid w:val="00DD6FBA"/>
    <w:rsid w:val="00DD7595"/>
    <w:rsid w:val="00DD77C2"/>
    <w:rsid w:val="00DD7BAC"/>
    <w:rsid w:val="00DD7D09"/>
    <w:rsid w:val="00DD7D7B"/>
    <w:rsid w:val="00DE014C"/>
    <w:rsid w:val="00DE018D"/>
    <w:rsid w:val="00DE0857"/>
    <w:rsid w:val="00DE0D8B"/>
    <w:rsid w:val="00DE0E39"/>
    <w:rsid w:val="00DE2983"/>
    <w:rsid w:val="00DE2C3F"/>
    <w:rsid w:val="00DE321D"/>
    <w:rsid w:val="00DE4082"/>
    <w:rsid w:val="00DE40B4"/>
    <w:rsid w:val="00DE48D6"/>
    <w:rsid w:val="00DE4A95"/>
    <w:rsid w:val="00DE4DD7"/>
    <w:rsid w:val="00DE53AC"/>
    <w:rsid w:val="00DE541B"/>
    <w:rsid w:val="00DE56D0"/>
    <w:rsid w:val="00DE57B5"/>
    <w:rsid w:val="00DE5A48"/>
    <w:rsid w:val="00DE5A4A"/>
    <w:rsid w:val="00DE5BF4"/>
    <w:rsid w:val="00DE6057"/>
    <w:rsid w:val="00DE6252"/>
    <w:rsid w:val="00DE6326"/>
    <w:rsid w:val="00DE6405"/>
    <w:rsid w:val="00DE6632"/>
    <w:rsid w:val="00DE673F"/>
    <w:rsid w:val="00DE6CDB"/>
    <w:rsid w:val="00DE6D8A"/>
    <w:rsid w:val="00DE7382"/>
    <w:rsid w:val="00DE74FF"/>
    <w:rsid w:val="00DE7531"/>
    <w:rsid w:val="00DE762D"/>
    <w:rsid w:val="00DE79D5"/>
    <w:rsid w:val="00DE7BAF"/>
    <w:rsid w:val="00DE7CE8"/>
    <w:rsid w:val="00DF0241"/>
    <w:rsid w:val="00DF05A3"/>
    <w:rsid w:val="00DF09A3"/>
    <w:rsid w:val="00DF0AB7"/>
    <w:rsid w:val="00DF0E2B"/>
    <w:rsid w:val="00DF11C3"/>
    <w:rsid w:val="00DF126B"/>
    <w:rsid w:val="00DF174B"/>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40E"/>
    <w:rsid w:val="00DF44A8"/>
    <w:rsid w:val="00DF45B7"/>
    <w:rsid w:val="00DF46D7"/>
    <w:rsid w:val="00DF4F41"/>
    <w:rsid w:val="00DF5102"/>
    <w:rsid w:val="00DF514F"/>
    <w:rsid w:val="00DF53FA"/>
    <w:rsid w:val="00DF5A5B"/>
    <w:rsid w:val="00DF5BC4"/>
    <w:rsid w:val="00DF5FD1"/>
    <w:rsid w:val="00DF60B5"/>
    <w:rsid w:val="00DF7001"/>
    <w:rsid w:val="00DF77C3"/>
    <w:rsid w:val="00DF7F9F"/>
    <w:rsid w:val="00E006F3"/>
    <w:rsid w:val="00E00BB5"/>
    <w:rsid w:val="00E00C10"/>
    <w:rsid w:val="00E0146F"/>
    <w:rsid w:val="00E015A0"/>
    <w:rsid w:val="00E0169B"/>
    <w:rsid w:val="00E01CE6"/>
    <w:rsid w:val="00E030B2"/>
    <w:rsid w:val="00E0310D"/>
    <w:rsid w:val="00E03274"/>
    <w:rsid w:val="00E0355C"/>
    <w:rsid w:val="00E0383A"/>
    <w:rsid w:val="00E03C16"/>
    <w:rsid w:val="00E040EE"/>
    <w:rsid w:val="00E04468"/>
    <w:rsid w:val="00E0447F"/>
    <w:rsid w:val="00E04665"/>
    <w:rsid w:val="00E048EE"/>
    <w:rsid w:val="00E04A96"/>
    <w:rsid w:val="00E04B52"/>
    <w:rsid w:val="00E04E55"/>
    <w:rsid w:val="00E05263"/>
    <w:rsid w:val="00E05326"/>
    <w:rsid w:val="00E053E5"/>
    <w:rsid w:val="00E0575C"/>
    <w:rsid w:val="00E06697"/>
    <w:rsid w:val="00E067A0"/>
    <w:rsid w:val="00E06BDF"/>
    <w:rsid w:val="00E06D91"/>
    <w:rsid w:val="00E07298"/>
    <w:rsid w:val="00E072EA"/>
    <w:rsid w:val="00E072F4"/>
    <w:rsid w:val="00E073C8"/>
    <w:rsid w:val="00E074B8"/>
    <w:rsid w:val="00E078FD"/>
    <w:rsid w:val="00E07901"/>
    <w:rsid w:val="00E10D7D"/>
    <w:rsid w:val="00E1103B"/>
    <w:rsid w:val="00E11297"/>
    <w:rsid w:val="00E11A6B"/>
    <w:rsid w:val="00E12280"/>
    <w:rsid w:val="00E12DC2"/>
    <w:rsid w:val="00E12EC8"/>
    <w:rsid w:val="00E130F5"/>
    <w:rsid w:val="00E13656"/>
    <w:rsid w:val="00E137DA"/>
    <w:rsid w:val="00E13901"/>
    <w:rsid w:val="00E13C2B"/>
    <w:rsid w:val="00E13C4C"/>
    <w:rsid w:val="00E13F82"/>
    <w:rsid w:val="00E14811"/>
    <w:rsid w:val="00E14D99"/>
    <w:rsid w:val="00E14F08"/>
    <w:rsid w:val="00E152EF"/>
    <w:rsid w:val="00E157B7"/>
    <w:rsid w:val="00E15BB0"/>
    <w:rsid w:val="00E15CA7"/>
    <w:rsid w:val="00E15E64"/>
    <w:rsid w:val="00E15ED7"/>
    <w:rsid w:val="00E16242"/>
    <w:rsid w:val="00E166FD"/>
    <w:rsid w:val="00E16778"/>
    <w:rsid w:val="00E1678F"/>
    <w:rsid w:val="00E16AD1"/>
    <w:rsid w:val="00E16EC0"/>
    <w:rsid w:val="00E16ED9"/>
    <w:rsid w:val="00E16F0E"/>
    <w:rsid w:val="00E17FB6"/>
    <w:rsid w:val="00E20530"/>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C8B"/>
    <w:rsid w:val="00E2500A"/>
    <w:rsid w:val="00E250FC"/>
    <w:rsid w:val="00E2582E"/>
    <w:rsid w:val="00E25C4F"/>
    <w:rsid w:val="00E264B7"/>
    <w:rsid w:val="00E26750"/>
    <w:rsid w:val="00E2691F"/>
    <w:rsid w:val="00E2698E"/>
    <w:rsid w:val="00E269A1"/>
    <w:rsid w:val="00E2718B"/>
    <w:rsid w:val="00E2731F"/>
    <w:rsid w:val="00E2739E"/>
    <w:rsid w:val="00E275ED"/>
    <w:rsid w:val="00E27B64"/>
    <w:rsid w:val="00E30006"/>
    <w:rsid w:val="00E30162"/>
    <w:rsid w:val="00E304EA"/>
    <w:rsid w:val="00E30CAF"/>
    <w:rsid w:val="00E31825"/>
    <w:rsid w:val="00E318FA"/>
    <w:rsid w:val="00E32AB5"/>
    <w:rsid w:val="00E33063"/>
    <w:rsid w:val="00E3307A"/>
    <w:rsid w:val="00E333D9"/>
    <w:rsid w:val="00E337FC"/>
    <w:rsid w:val="00E33CE2"/>
    <w:rsid w:val="00E33F63"/>
    <w:rsid w:val="00E34249"/>
    <w:rsid w:val="00E34D5A"/>
    <w:rsid w:val="00E34D88"/>
    <w:rsid w:val="00E352D7"/>
    <w:rsid w:val="00E3542B"/>
    <w:rsid w:val="00E358AE"/>
    <w:rsid w:val="00E35E1F"/>
    <w:rsid w:val="00E35F36"/>
    <w:rsid w:val="00E365FB"/>
    <w:rsid w:val="00E36AE2"/>
    <w:rsid w:val="00E36D52"/>
    <w:rsid w:val="00E374F3"/>
    <w:rsid w:val="00E379E0"/>
    <w:rsid w:val="00E37C04"/>
    <w:rsid w:val="00E37EC0"/>
    <w:rsid w:val="00E409A0"/>
    <w:rsid w:val="00E41363"/>
    <w:rsid w:val="00E4153D"/>
    <w:rsid w:val="00E41610"/>
    <w:rsid w:val="00E41BE5"/>
    <w:rsid w:val="00E424E6"/>
    <w:rsid w:val="00E42770"/>
    <w:rsid w:val="00E429B4"/>
    <w:rsid w:val="00E42D9F"/>
    <w:rsid w:val="00E42E2F"/>
    <w:rsid w:val="00E43173"/>
    <w:rsid w:val="00E4368C"/>
    <w:rsid w:val="00E439C6"/>
    <w:rsid w:val="00E44006"/>
    <w:rsid w:val="00E44190"/>
    <w:rsid w:val="00E442EE"/>
    <w:rsid w:val="00E443EC"/>
    <w:rsid w:val="00E4477F"/>
    <w:rsid w:val="00E44833"/>
    <w:rsid w:val="00E4489D"/>
    <w:rsid w:val="00E44C44"/>
    <w:rsid w:val="00E44E4D"/>
    <w:rsid w:val="00E452D7"/>
    <w:rsid w:val="00E45435"/>
    <w:rsid w:val="00E45B94"/>
    <w:rsid w:val="00E46510"/>
    <w:rsid w:val="00E46782"/>
    <w:rsid w:val="00E46DAA"/>
    <w:rsid w:val="00E46DCE"/>
    <w:rsid w:val="00E476CB"/>
    <w:rsid w:val="00E47D10"/>
    <w:rsid w:val="00E47E4C"/>
    <w:rsid w:val="00E50013"/>
    <w:rsid w:val="00E500C2"/>
    <w:rsid w:val="00E50413"/>
    <w:rsid w:val="00E51074"/>
    <w:rsid w:val="00E5120D"/>
    <w:rsid w:val="00E5155A"/>
    <w:rsid w:val="00E51AE3"/>
    <w:rsid w:val="00E51C17"/>
    <w:rsid w:val="00E52461"/>
    <w:rsid w:val="00E52AA1"/>
    <w:rsid w:val="00E53280"/>
    <w:rsid w:val="00E5343D"/>
    <w:rsid w:val="00E53484"/>
    <w:rsid w:val="00E5365E"/>
    <w:rsid w:val="00E53B20"/>
    <w:rsid w:val="00E53D00"/>
    <w:rsid w:val="00E53EB5"/>
    <w:rsid w:val="00E546FA"/>
    <w:rsid w:val="00E54D7B"/>
    <w:rsid w:val="00E55A89"/>
    <w:rsid w:val="00E5654B"/>
    <w:rsid w:val="00E569B7"/>
    <w:rsid w:val="00E5720E"/>
    <w:rsid w:val="00E57739"/>
    <w:rsid w:val="00E57A71"/>
    <w:rsid w:val="00E60040"/>
    <w:rsid w:val="00E60617"/>
    <w:rsid w:val="00E60876"/>
    <w:rsid w:val="00E6096A"/>
    <w:rsid w:val="00E60A38"/>
    <w:rsid w:val="00E60AE0"/>
    <w:rsid w:val="00E60BB4"/>
    <w:rsid w:val="00E60C85"/>
    <w:rsid w:val="00E60E04"/>
    <w:rsid w:val="00E60F3B"/>
    <w:rsid w:val="00E61116"/>
    <w:rsid w:val="00E61235"/>
    <w:rsid w:val="00E61B47"/>
    <w:rsid w:val="00E61C83"/>
    <w:rsid w:val="00E61E25"/>
    <w:rsid w:val="00E6212F"/>
    <w:rsid w:val="00E62C4E"/>
    <w:rsid w:val="00E637D9"/>
    <w:rsid w:val="00E638C4"/>
    <w:rsid w:val="00E639D1"/>
    <w:rsid w:val="00E63D15"/>
    <w:rsid w:val="00E64149"/>
    <w:rsid w:val="00E641A8"/>
    <w:rsid w:val="00E6421F"/>
    <w:rsid w:val="00E6449A"/>
    <w:rsid w:val="00E6459B"/>
    <w:rsid w:val="00E64A8F"/>
    <w:rsid w:val="00E6516B"/>
    <w:rsid w:val="00E65252"/>
    <w:rsid w:val="00E654CB"/>
    <w:rsid w:val="00E662D2"/>
    <w:rsid w:val="00E664F7"/>
    <w:rsid w:val="00E66C75"/>
    <w:rsid w:val="00E66ECE"/>
    <w:rsid w:val="00E6793C"/>
    <w:rsid w:val="00E67CD7"/>
    <w:rsid w:val="00E70422"/>
    <w:rsid w:val="00E70687"/>
    <w:rsid w:val="00E70ABC"/>
    <w:rsid w:val="00E70EB1"/>
    <w:rsid w:val="00E70F8E"/>
    <w:rsid w:val="00E71514"/>
    <w:rsid w:val="00E71BB4"/>
    <w:rsid w:val="00E71D7A"/>
    <w:rsid w:val="00E71FA1"/>
    <w:rsid w:val="00E72709"/>
    <w:rsid w:val="00E727C1"/>
    <w:rsid w:val="00E72A21"/>
    <w:rsid w:val="00E72CCD"/>
    <w:rsid w:val="00E72D99"/>
    <w:rsid w:val="00E73354"/>
    <w:rsid w:val="00E734D9"/>
    <w:rsid w:val="00E73C15"/>
    <w:rsid w:val="00E73DB2"/>
    <w:rsid w:val="00E74065"/>
    <w:rsid w:val="00E741C5"/>
    <w:rsid w:val="00E74225"/>
    <w:rsid w:val="00E747CA"/>
    <w:rsid w:val="00E74A07"/>
    <w:rsid w:val="00E74D24"/>
    <w:rsid w:val="00E74FFF"/>
    <w:rsid w:val="00E750D6"/>
    <w:rsid w:val="00E75826"/>
    <w:rsid w:val="00E75B91"/>
    <w:rsid w:val="00E75B9F"/>
    <w:rsid w:val="00E7612B"/>
    <w:rsid w:val="00E76179"/>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7470"/>
    <w:rsid w:val="00E874A9"/>
    <w:rsid w:val="00E876D7"/>
    <w:rsid w:val="00E8770E"/>
    <w:rsid w:val="00E87B6F"/>
    <w:rsid w:val="00E87FCC"/>
    <w:rsid w:val="00E9030C"/>
    <w:rsid w:val="00E90429"/>
    <w:rsid w:val="00E90691"/>
    <w:rsid w:val="00E90B81"/>
    <w:rsid w:val="00E90C51"/>
    <w:rsid w:val="00E90E4D"/>
    <w:rsid w:val="00E9129F"/>
    <w:rsid w:val="00E912FE"/>
    <w:rsid w:val="00E9161D"/>
    <w:rsid w:val="00E91760"/>
    <w:rsid w:val="00E91815"/>
    <w:rsid w:val="00E92762"/>
    <w:rsid w:val="00E92777"/>
    <w:rsid w:val="00E92A34"/>
    <w:rsid w:val="00E92F9C"/>
    <w:rsid w:val="00E93041"/>
    <w:rsid w:val="00E9329E"/>
    <w:rsid w:val="00E93318"/>
    <w:rsid w:val="00E93AC7"/>
    <w:rsid w:val="00E94496"/>
    <w:rsid w:val="00E9494F"/>
    <w:rsid w:val="00E94C4E"/>
    <w:rsid w:val="00E94CD7"/>
    <w:rsid w:val="00E9501D"/>
    <w:rsid w:val="00E95B19"/>
    <w:rsid w:val="00E95C09"/>
    <w:rsid w:val="00E95CE3"/>
    <w:rsid w:val="00E96750"/>
    <w:rsid w:val="00E969BB"/>
    <w:rsid w:val="00E96A90"/>
    <w:rsid w:val="00E96CAB"/>
    <w:rsid w:val="00E97054"/>
    <w:rsid w:val="00E970F0"/>
    <w:rsid w:val="00E97656"/>
    <w:rsid w:val="00E97A60"/>
    <w:rsid w:val="00EA02A8"/>
    <w:rsid w:val="00EA0713"/>
    <w:rsid w:val="00EA0A28"/>
    <w:rsid w:val="00EA0C9A"/>
    <w:rsid w:val="00EA0DE9"/>
    <w:rsid w:val="00EA10FA"/>
    <w:rsid w:val="00EA11DA"/>
    <w:rsid w:val="00EA12EC"/>
    <w:rsid w:val="00EA1B27"/>
    <w:rsid w:val="00EA1D5F"/>
    <w:rsid w:val="00EA22BE"/>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56A"/>
    <w:rsid w:val="00EA58D8"/>
    <w:rsid w:val="00EA60A7"/>
    <w:rsid w:val="00EA61FB"/>
    <w:rsid w:val="00EA62B2"/>
    <w:rsid w:val="00EA6335"/>
    <w:rsid w:val="00EA6371"/>
    <w:rsid w:val="00EA65F4"/>
    <w:rsid w:val="00EA6F8A"/>
    <w:rsid w:val="00EA7318"/>
    <w:rsid w:val="00EA762D"/>
    <w:rsid w:val="00EA7C7A"/>
    <w:rsid w:val="00EB0229"/>
    <w:rsid w:val="00EB0250"/>
    <w:rsid w:val="00EB0251"/>
    <w:rsid w:val="00EB0334"/>
    <w:rsid w:val="00EB1031"/>
    <w:rsid w:val="00EB17BB"/>
    <w:rsid w:val="00EB2A7B"/>
    <w:rsid w:val="00EB3293"/>
    <w:rsid w:val="00EB3A28"/>
    <w:rsid w:val="00EB3A86"/>
    <w:rsid w:val="00EB3B2D"/>
    <w:rsid w:val="00EB3C3E"/>
    <w:rsid w:val="00EB3EF0"/>
    <w:rsid w:val="00EB3FE6"/>
    <w:rsid w:val="00EB58F4"/>
    <w:rsid w:val="00EB5CB4"/>
    <w:rsid w:val="00EB5D69"/>
    <w:rsid w:val="00EB64DD"/>
    <w:rsid w:val="00EB69AB"/>
    <w:rsid w:val="00EB6B39"/>
    <w:rsid w:val="00EB6C37"/>
    <w:rsid w:val="00EB6DF1"/>
    <w:rsid w:val="00EB73A0"/>
    <w:rsid w:val="00EB75A9"/>
    <w:rsid w:val="00EC01C5"/>
    <w:rsid w:val="00EC052F"/>
    <w:rsid w:val="00EC08FB"/>
    <w:rsid w:val="00EC0AF7"/>
    <w:rsid w:val="00EC110B"/>
    <w:rsid w:val="00EC12CC"/>
    <w:rsid w:val="00EC1855"/>
    <w:rsid w:val="00EC1A87"/>
    <w:rsid w:val="00EC1D76"/>
    <w:rsid w:val="00EC1F78"/>
    <w:rsid w:val="00EC2259"/>
    <w:rsid w:val="00EC230D"/>
    <w:rsid w:val="00EC251B"/>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4F"/>
    <w:rsid w:val="00EC5C86"/>
    <w:rsid w:val="00EC6363"/>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A01"/>
    <w:rsid w:val="00ED0A27"/>
    <w:rsid w:val="00ED0CC0"/>
    <w:rsid w:val="00ED1393"/>
    <w:rsid w:val="00ED1995"/>
    <w:rsid w:val="00ED29CD"/>
    <w:rsid w:val="00ED29DB"/>
    <w:rsid w:val="00ED2F76"/>
    <w:rsid w:val="00ED3018"/>
    <w:rsid w:val="00ED3400"/>
    <w:rsid w:val="00ED3450"/>
    <w:rsid w:val="00ED38C9"/>
    <w:rsid w:val="00ED3B12"/>
    <w:rsid w:val="00ED4198"/>
    <w:rsid w:val="00ED4220"/>
    <w:rsid w:val="00ED44BC"/>
    <w:rsid w:val="00ED454D"/>
    <w:rsid w:val="00ED4650"/>
    <w:rsid w:val="00ED4B31"/>
    <w:rsid w:val="00ED4D92"/>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D55"/>
    <w:rsid w:val="00ED7E55"/>
    <w:rsid w:val="00EE0329"/>
    <w:rsid w:val="00EE0A96"/>
    <w:rsid w:val="00EE109C"/>
    <w:rsid w:val="00EE1144"/>
    <w:rsid w:val="00EE1166"/>
    <w:rsid w:val="00EE127C"/>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F35"/>
    <w:rsid w:val="00EF3107"/>
    <w:rsid w:val="00EF3205"/>
    <w:rsid w:val="00EF33FD"/>
    <w:rsid w:val="00EF3466"/>
    <w:rsid w:val="00EF3949"/>
    <w:rsid w:val="00EF397F"/>
    <w:rsid w:val="00EF3AA2"/>
    <w:rsid w:val="00EF3D2E"/>
    <w:rsid w:val="00EF3E31"/>
    <w:rsid w:val="00EF3EAD"/>
    <w:rsid w:val="00EF3F5F"/>
    <w:rsid w:val="00EF4693"/>
    <w:rsid w:val="00EF4828"/>
    <w:rsid w:val="00EF48E5"/>
    <w:rsid w:val="00EF4969"/>
    <w:rsid w:val="00EF4DD3"/>
    <w:rsid w:val="00EF4F86"/>
    <w:rsid w:val="00EF60D2"/>
    <w:rsid w:val="00EF615A"/>
    <w:rsid w:val="00EF61B4"/>
    <w:rsid w:val="00EF6364"/>
    <w:rsid w:val="00EF6DB7"/>
    <w:rsid w:val="00EF6F2B"/>
    <w:rsid w:val="00EF7295"/>
    <w:rsid w:val="00EF769C"/>
    <w:rsid w:val="00EF79E5"/>
    <w:rsid w:val="00F0048F"/>
    <w:rsid w:val="00F00E5B"/>
    <w:rsid w:val="00F00E9F"/>
    <w:rsid w:val="00F00F16"/>
    <w:rsid w:val="00F01266"/>
    <w:rsid w:val="00F0139D"/>
    <w:rsid w:val="00F01403"/>
    <w:rsid w:val="00F01AAB"/>
    <w:rsid w:val="00F01D78"/>
    <w:rsid w:val="00F0223F"/>
    <w:rsid w:val="00F02C9D"/>
    <w:rsid w:val="00F02F62"/>
    <w:rsid w:val="00F036DB"/>
    <w:rsid w:val="00F03959"/>
    <w:rsid w:val="00F03AEF"/>
    <w:rsid w:val="00F03D9D"/>
    <w:rsid w:val="00F04084"/>
    <w:rsid w:val="00F04A2D"/>
    <w:rsid w:val="00F04CFE"/>
    <w:rsid w:val="00F04EB1"/>
    <w:rsid w:val="00F058B2"/>
    <w:rsid w:val="00F05915"/>
    <w:rsid w:val="00F05FC0"/>
    <w:rsid w:val="00F066C2"/>
    <w:rsid w:val="00F06D34"/>
    <w:rsid w:val="00F0709F"/>
    <w:rsid w:val="00F07460"/>
    <w:rsid w:val="00F074E6"/>
    <w:rsid w:val="00F07666"/>
    <w:rsid w:val="00F07AB6"/>
    <w:rsid w:val="00F07D4F"/>
    <w:rsid w:val="00F10529"/>
    <w:rsid w:val="00F10553"/>
    <w:rsid w:val="00F10B8F"/>
    <w:rsid w:val="00F1105A"/>
    <w:rsid w:val="00F11216"/>
    <w:rsid w:val="00F11844"/>
    <w:rsid w:val="00F11924"/>
    <w:rsid w:val="00F11B79"/>
    <w:rsid w:val="00F11D5C"/>
    <w:rsid w:val="00F123E4"/>
    <w:rsid w:val="00F126EF"/>
    <w:rsid w:val="00F12C2D"/>
    <w:rsid w:val="00F12CFE"/>
    <w:rsid w:val="00F12E58"/>
    <w:rsid w:val="00F130C5"/>
    <w:rsid w:val="00F1336D"/>
    <w:rsid w:val="00F134BC"/>
    <w:rsid w:val="00F1371A"/>
    <w:rsid w:val="00F1398A"/>
    <w:rsid w:val="00F13B56"/>
    <w:rsid w:val="00F13E79"/>
    <w:rsid w:val="00F14714"/>
    <w:rsid w:val="00F14E9E"/>
    <w:rsid w:val="00F15113"/>
    <w:rsid w:val="00F155B0"/>
    <w:rsid w:val="00F15A07"/>
    <w:rsid w:val="00F15A80"/>
    <w:rsid w:val="00F15E0B"/>
    <w:rsid w:val="00F164C6"/>
    <w:rsid w:val="00F167B1"/>
    <w:rsid w:val="00F1681B"/>
    <w:rsid w:val="00F172BF"/>
    <w:rsid w:val="00F17349"/>
    <w:rsid w:val="00F17791"/>
    <w:rsid w:val="00F17E1C"/>
    <w:rsid w:val="00F20125"/>
    <w:rsid w:val="00F201BB"/>
    <w:rsid w:val="00F20931"/>
    <w:rsid w:val="00F20D61"/>
    <w:rsid w:val="00F20D6A"/>
    <w:rsid w:val="00F2104F"/>
    <w:rsid w:val="00F212DC"/>
    <w:rsid w:val="00F217FA"/>
    <w:rsid w:val="00F21873"/>
    <w:rsid w:val="00F21954"/>
    <w:rsid w:val="00F21B5C"/>
    <w:rsid w:val="00F21BA9"/>
    <w:rsid w:val="00F2279D"/>
    <w:rsid w:val="00F235D1"/>
    <w:rsid w:val="00F23A1D"/>
    <w:rsid w:val="00F23C80"/>
    <w:rsid w:val="00F2404F"/>
    <w:rsid w:val="00F24820"/>
    <w:rsid w:val="00F252F0"/>
    <w:rsid w:val="00F2536A"/>
    <w:rsid w:val="00F257E7"/>
    <w:rsid w:val="00F257FA"/>
    <w:rsid w:val="00F25E4F"/>
    <w:rsid w:val="00F26336"/>
    <w:rsid w:val="00F268A8"/>
    <w:rsid w:val="00F26A5D"/>
    <w:rsid w:val="00F26D21"/>
    <w:rsid w:val="00F26E1D"/>
    <w:rsid w:val="00F2749B"/>
    <w:rsid w:val="00F2772A"/>
    <w:rsid w:val="00F27A6E"/>
    <w:rsid w:val="00F27AA8"/>
    <w:rsid w:val="00F27CDB"/>
    <w:rsid w:val="00F30267"/>
    <w:rsid w:val="00F30430"/>
    <w:rsid w:val="00F308F3"/>
    <w:rsid w:val="00F30C5C"/>
    <w:rsid w:val="00F3112D"/>
    <w:rsid w:val="00F31475"/>
    <w:rsid w:val="00F31864"/>
    <w:rsid w:val="00F31E23"/>
    <w:rsid w:val="00F31ECE"/>
    <w:rsid w:val="00F32280"/>
    <w:rsid w:val="00F32D49"/>
    <w:rsid w:val="00F334C3"/>
    <w:rsid w:val="00F33557"/>
    <w:rsid w:val="00F33B35"/>
    <w:rsid w:val="00F34455"/>
    <w:rsid w:val="00F3456F"/>
    <w:rsid w:val="00F34736"/>
    <w:rsid w:val="00F348CA"/>
    <w:rsid w:val="00F34FD0"/>
    <w:rsid w:val="00F354BC"/>
    <w:rsid w:val="00F3553D"/>
    <w:rsid w:val="00F35602"/>
    <w:rsid w:val="00F3575C"/>
    <w:rsid w:val="00F35A2A"/>
    <w:rsid w:val="00F35B64"/>
    <w:rsid w:val="00F35DA9"/>
    <w:rsid w:val="00F363D7"/>
    <w:rsid w:val="00F36579"/>
    <w:rsid w:val="00F36601"/>
    <w:rsid w:val="00F36FF2"/>
    <w:rsid w:val="00F3723A"/>
    <w:rsid w:val="00F379A2"/>
    <w:rsid w:val="00F4021F"/>
    <w:rsid w:val="00F4025D"/>
    <w:rsid w:val="00F405A9"/>
    <w:rsid w:val="00F4062C"/>
    <w:rsid w:val="00F40640"/>
    <w:rsid w:val="00F40C2E"/>
    <w:rsid w:val="00F40D3A"/>
    <w:rsid w:val="00F40E1B"/>
    <w:rsid w:val="00F41182"/>
    <w:rsid w:val="00F416EC"/>
    <w:rsid w:val="00F41CB1"/>
    <w:rsid w:val="00F41DA9"/>
    <w:rsid w:val="00F422FE"/>
    <w:rsid w:val="00F4250C"/>
    <w:rsid w:val="00F4290B"/>
    <w:rsid w:val="00F42E6D"/>
    <w:rsid w:val="00F42EA3"/>
    <w:rsid w:val="00F43688"/>
    <w:rsid w:val="00F436E9"/>
    <w:rsid w:val="00F4375B"/>
    <w:rsid w:val="00F43905"/>
    <w:rsid w:val="00F43A87"/>
    <w:rsid w:val="00F44A5B"/>
    <w:rsid w:val="00F44B75"/>
    <w:rsid w:val="00F45B15"/>
    <w:rsid w:val="00F45CAD"/>
    <w:rsid w:val="00F45D4B"/>
    <w:rsid w:val="00F46980"/>
    <w:rsid w:val="00F46D40"/>
    <w:rsid w:val="00F46E53"/>
    <w:rsid w:val="00F471DF"/>
    <w:rsid w:val="00F50BA2"/>
    <w:rsid w:val="00F50D4B"/>
    <w:rsid w:val="00F51D0B"/>
    <w:rsid w:val="00F51D14"/>
    <w:rsid w:val="00F52388"/>
    <w:rsid w:val="00F525CA"/>
    <w:rsid w:val="00F537A7"/>
    <w:rsid w:val="00F53909"/>
    <w:rsid w:val="00F53B0A"/>
    <w:rsid w:val="00F53B98"/>
    <w:rsid w:val="00F53C68"/>
    <w:rsid w:val="00F542AB"/>
    <w:rsid w:val="00F545BE"/>
    <w:rsid w:val="00F54833"/>
    <w:rsid w:val="00F548E9"/>
    <w:rsid w:val="00F54D87"/>
    <w:rsid w:val="00F55530"/>
    <w:rsid w:val="00F55652"/>
    <w:rsid w:val="00F55A9E"/>
    <w:rsid w:val="00F560D9"/>
    <w:rsid w:val="00F56217"/>
    <w:rsid w:val="00F568A2"/>
    <w:rsid w:val="00F5691B"/>
    <w:rsid w:val="00F56FBA"/>
    <w:rsid w:val="00F57569"/>
    <w:rsid w:val="00F57580"/>
    <w:rsid w:val="00F575F1"/>
    <w:rsid w:val="00F5776B"/>
    <w:rsid w:val="00F57A65"/>
    <w:rsid w:val="00F57A98"/>
    <w:rsid w:val="00F57F3D"/>
    <w:rsid w:val="00F60466"/>
    <w:rsid w:val="00F60545"/>
    <w:rsid w:val="00F605F1"/>
    <w:rsid w:val="00F609B4"/>
    <w:rsid w:val="00F60C83"/>
    <w:rsid w:val="00F60E67"/>
    <w:rsid w:val="00F61430"/>
    <w:rsid w:val="00F61FA9"/>
    <w:rsid w:val="00F62078"/>
    <w:rsid w:val="00F62193"/>
    <w:rsid w:val="00F62952"/>
    <w:rsid w:val="00F62E8F"/>
    <w:rsid w:val="00F63342"/>
    <w:rsid w:val="00F636D0"/>
    <w:rsid w:val="00F637BF"/>
    <w:rsid w:val="00F6380E"/>
    <w:rsid w:val="00F63BDC"/>
    <w:rsid w:val="00F63E73"/>
    <w:rsid w:val="00F63EB1"/>
    <w:rsid w:val="00F6401F"/>
    <w:rsid w:val="00F64162"/>
    <w:rsid w:val="00F64723"/>
    <w:rsid w:val="00F64F1E"/>
    <w:rsid w:val="00F65151"/>
    <w:rsid w:val="00F65A9E"/>
    <w:rsid w:val="00F65C75"/>
    <w:rsid w:val="00F65D9E"/>
    <w:rsid w:val="00F65E0C"/>
    <w:rsid w:val="00F66233"/>
    <w:rsid w:val="00F66256"/>
    <w:rsid w:val="00F668C9"/>
    <w:rsid w:val="00F66917"/>
    <w:rsid w:val="00F66BC7"/>
    <w:rsid w:val="00F66FB6"/>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3213"/>
    <w:rsid w:val="00F732AF"/>
    <w:rsid w:val="00F7336D"/>
    <w:rsid w:val="00F73874"/>
    <w:rsid w:val="00F7389B"/>
    <w:rsid w:val="00F73C46"/>
    <w:rsid w:val="00F73D02"/>
    <w:rsid w:val="00F73F27"/>
    <w:rsid w:val="00F741E8"/>
    <w:rsid w:val="00F74C3C"/>
    <w:rsid w:val="00F752AE"/>
    <w:rsid w:val="00F75365"/>
    <w:rsid w:val="00F75E3A"/>
    <w:rsid w:val="00F75FF1"/>
    <w:rsid w:val="00F760EE"/>
    <w:rsid w:val="00F760F4"/>
    <w:rsid w:val="00F762E7"/>
    <w:rsid w:val="00F76699"/>
    <w:rsid w:val="00F76B3C"/>
    <w:rsid w:val="00F77493"/>
    <w:rsid w:val="00F77B9C"/>
    <w:rsid w:val="00F77C66"/>
    <w:rsid w:val="00F77D2A"/>
    <w:rsid w:val="00F77E14"/>
    <w:rsid w:val="00F77EF2"/>
    <w:rsid w:val="00F80193"/>
    <w:rsid w:val="00F80206"/>
    <w:rsid w:val="00F804E7"/>
    <w:rsid w:val="00F805D7"/>
    <w:rsid w:val="00F808FC"/>
    <w:rsid w:val="00F80F04"/>
    <w:rsid w:val="00F81242"/>
    <w:rsid w:val="00F812D8"/>
    <w:rsid w:val="00F81452"/>
    <w:rsid w:val="00F815A2"/>
    <w:rsid w:val="00F815FB"/>
    <w:rsid w:val="00F81648"/>
    <w:rsid w:val="00F818FD"/>
    <w:rsid w:val="00F81914"/>
    <w:rsid w:val="00F82131"/>
    <w:rsid w:val="00F821E7"/>
    <w:rsid w:val="00F8276F"/>
    <w:rsid w:val="00F839D3"/>
    <w:rsid w:val="00F83AC2"/>
    <w:rsid w:val="00F83C09"/>
    <w:rsid w:val="00F83C77"/>
    <w:rsid w:val="00F84542"/>
    <w:rsid w:val="00F84F39"/>
    <w:rsid w:val="00F85121"/>
    <w:rsid w:val="00F853B8"/>
    <w:rsid w:val="00F85808"/>
    <w:rsid w:val="00F866C8"/>
    <w:rsid w:val="00F8730E"/>
    <w:rsid w:val="00F87388"/>
    <w:rsid w:val="00F87B95"/>
    <w:rsid w:val="00F9075D"/>
    <w:rsid w:val="00F90762"/>
    <w:rsid w:val="00F908E8"/>
    <w:rsid w:val="00F90A15"/>
    <w:rsid w:val="00F90BD2"/>
    <w:rsid w:val="00F90D18"/>
    <w:rsid w:val="00F913D3"/>
    <w:rsid w:val="00F9167A"/>
    <w:rsid w:val="00F916E7"/>
    <w:rsid w:val="00F91E71"/>
    <w:rsid w:val="00F9218B"/>
    <w:rsid w:val="00F9253B"/>
    <w:rsid w:val="00F92990"/>
    <w:rsid w:val="00F92D4F"/>
    <w:rsid w:val="00F92FF4"/>
    <w:rsid w:val="00F9311F"/>
    <w:rsid w:val="00F93442"/>
    <w:rsid w:val="00F936B5"/>
    <w:rsid w:val="00F93919"/>
    <w:rsid w:val="00F9423B"/>
    <w:rsid w:val="00F9462D"/>
    <w:rsid w:val="00F9483E"/>
    <w:rsid w:val="00F949D0"/>
    <w:rsid w:val="00F94F33"/>
    <w:rsid w:val="00F94FD3"/>
    <w:rsid w:val="00F95073"/>
    <w:rsid w:val="00F950E4"/>
    <w:rsid w:val="00F953A9"/>
    <w:rsid w:val="00F95540"/>
    <w:rsid w:val="00F95760"/>
    <w:rsid w:val="00F9580A"/>
    <w:rsid w:val="00F95965"/>
    <w:rsid w:val="00F96190"/>
    <w:rsid w:val="00F962A0"/>
    <w:rsid w:val="00F96324"/>
    <w:rsid w:val="00F96494"/>
    <w:rsid w:val="00FA0966"/>
    <w:rsid w:val="00FA1137"/>
    <w:rsid w:val="00FA1BF3"/>
    <w:rsid w:val="00FA1C49"/>
    <w:rsid w:val="00FA2212"/>
    <w:rsid w:val="00FA2256"/>
    <w:rsid w:val="00FA22C0"/>
    <w:rsid w:val="00FA255A"/>
    <w:rsid w:val="00FA286D"/>
    <w:rsid w:val="00FA2B10"/>
    <w:rsid w:val="00FA30FA"/>
    <w:rsid w:val="00FA387C"/>
    <w:rsid w:val="00FA38B4"/>
    <w:rsid w:val="00FA39B8"/>
    <w:rsid w:val="00FA3B87"/>
    <w:rsid w:val="00FA3BE1"/>
    <w:rsid w:val="00FA3C2B"/>
    <w:rsid w:val="00FA3C60"/>
    <w:rsid w:val="00FA3E95"/>
    <w:rsid w:val="00FA40D2"/>
    <w:rsid w:val="00FA4426"/>
    <w:rsid w:val="00FA4675"/>
    <w:rsid w:val="00FA46F3"/>
    <w:rsid w:val="00FA4C9F"/>
    <w:rsid w:val="00FA4CB2"/>
    <w:rsid w:val="00FA5092"/>
    <w:rsid w:val="00FA5398"/>
    <w:rsid w:val="00FA5DED"/>
    <w:rsid w:val="00FA5FF8"/>
    <w:rsid w:val="00FA63B0"/>
    <w:rsid w:val="00FA6FE4"/>
    <w:rsid w:val="00FA729E"/>
    <w:rsid w:val="00FA7671"/>
    <w:rsid w:val="00FA7CED"/>
    <w:rsid w:val="00FA7CF9"/>
    <w:rsid w:val="00FA7D24"/>
    <w:rsid w:val="00FB014E"/>
    <w:rsid w:val="00FB0D52"/>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2C0"/>
    <w:rsid w:val="00FB56FB"/>
    <w:rsid w:val="00FB5783"/>
    <w:rsid w:val="00FB6187"/>
    <w:rsid w:val="00FB6680"/>
    <w:rsid w:val="00FB6829"/>
    <w:rsid w:val="00FB69AE"/>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1029"/>
    <w:rsid w:val="00FC1179"/>
    <w:rsid w:val="00FC12A5"/>
    <w:rsid w:val="00FC18FB"/>
    <w:rsid w:val="00FC1949"/>
    <w:rsid w:val="00FC19C9"/>
    <w:rsid w:val="00FC19CB"/>
    <w:rsid w:val="00FC1D63"/>
    <w:rsid w:val="00FC1E16"/>
    <w:rsid w:val="00FC1E64"/>
    <w:rsid w:val="00FC1F9E"/>
    <w:rsid w:val="00FC2905"/>
    <w:rsid w:val="00FC304D"/>
    <w:rsid w:val="00FC32D9"/>
    <w:rsid w:val="00FC3C28"/>
    <w:rsid w:val="00FC3F11"/>
    <w:rsid w:val="00FC47F5"/>
    <w:rsid w:val="00FC4852"/>
    <w:rsid w:val="00FC4AC1"/>
    <w:rsid w:val="00FC50B9"/>
    <w:rsid w:val="00FC519B"/>
    <w:rsid w:val="00FC5A59"/>
    <w:rsid w:val="00FC67CF"/>
    <w:rsid w:val="00FC6BA6"/>
    <w:rsid w:val="00FC6C79"/>
    <w:rsid w:val="00FC6F15"/>
    <w:rsid w:val="00FC73CE"/>
    <w:rsid w:val="00FC79F1"/>
    <w:rsid w:val="00FC7D7E"/>
    <w:rsid w:val="00FC7F9B"/>
    <w:rsid w:val="00FD001B"/>
    <w:rsid w:val="00FD03FA"/>
    <w:rsid w:val="00FD0BF1"/>
    <w:rsid w:val="00FD0CAB"/>
    <w:rsid w:val="00FD1201"/>
    <w:rsid w:val="00FD13DB"/>
    <w:rsid w:val="00FD18C8"/>
    <w:rsid w:val="00FD2805"/>
    <w:rsid w:val="00FD2F4B"/>
    <w:rsid w:val="00FD3130"/>
    <w:rsid w:val="00FD3223"/>
    <w:rsid w:val="00FD34A0"/>
    <w:rsid w:val="00FD3526"/>
    <w:rsid w:val="00FD3A9D"/>
    <w:rsid w:val="00FD3E5D"/>
    <w:rsid w:val="00FD40FC"/>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D0B"/>
    <w:rsid w:val="00FE0190"/>
    <w:rsid w:val="00FE07E0"/>
    <w:rsid w:val="00FE0C48"/>
    <w:rsid w:val="00FE0DC0"/>
    <w:rsid w:val="00FE0DCB"/>
    <w:rsid w:val="00FE1163"/>
    <w:rsid w:val="00FE1506"/>
    <w:rsid w:val="00FE163C"/>
    <w:rsid w:val="00FE1A8B"/>
    <w:rsid w:val="00FE21DA"/>
    <w:rsid w:val="00FE24A0"/>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74A"/>
    <w:rsid w:val="00FE5D68"/>
    <w:rsid w:val="00FE6200"/>
    <w:rsid w:val="00FE6615"/>
    <w:rsid w:val="00FE6861"/>
    <w:rsid w:val="00FE6BA4"/>
    <w:rsid w:val="00FE6C50"/>
    <w:rsid w:val="00FE6D46"/>
    <w:rsid w:val="00FE6D70"/>
    <w:rsid w:val="00FE7757"/>
    <w:rsid w:val="00FE7B4A"/>
    <w:rsid w:val="00FE7F19"/>
    <w:rsid w:val="00FE7FD3"/>
    <w:rsid w:val="00FF08A6"/>
    <w:rsid w:val="00FF0D11"/>
    <w:rsid w:val="00FF10E1"/>
    <w:rsid w:val="00FF16FA"/>
    <w:rsid w:val="00FF2352"/>
    <w:rsid w:val="00FF237E"/>
    <w:rsid w:val="00FF2D24"/>
    <w:rsid w:val="00FF324C"/>
    <w:rsid w:val="00FF3331"/>
    <w:rsid w:val="00FF341A"/>
    <w:rsid w:val="00FF43DE"/>
    <w:rsid w:val="00FF4410"/>
    <w:rsid w:val="00FF454F"/>
    <w:rsid w:val="00FF46B7"/>
    <w:rsid w:val="00FF4BB0"/>
    <w:rsid w:val="00FF4F5F"/>
    <w:rsid w:val="00FF5190"/>
    <w:rsid w:val="00FF5D7F"/>
    <w:rsid w:val="00FF5E94"/>
    <w:rsid w:val="00FF6282"/>
    <w:rsid w:val="00FF6484"/>
    <w:rsid w:val="00FF6AD0"/>
    <w:rsid w:val="00FF707B"/>
    <w:rsid w:val="00FF7195"/>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C83DC-C452-48E7-8D96-3EEBE62E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0</Pages>
  <Words>11883</Words>
  <Characters>67737</Characters>
  <Application>Microsoft Office Word</Application>
  <DocSecurity>0</DocSecurity>
  <Lines>564</Lines>
  <Paragraphs>158</Paragraphs>
  <ScaleCrop>false</ScaleCrop>
  <Company/>
  <LinksUpToDate>false</LinksUpToDate>
  <CharactersWithSpaces>7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195</cp:revision>
  <cp:lastPrinted>2023-04-25T01:14:00Z</cp:lastPrinted>
  <dcterms:created xsi:type="dcterms:W3CDTF">2023-04-25T01:14:00Z</dcterms:created>
  <dcterms:modified xsi:type="dcterms:W3CDTF">2023-04-26T02:28:00Z</dcterms:modified>
</cp:coreProperties>
</file>